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C88723" w14:textId="77777777" w:rsidR="00E2664C" w:rsidRDefault="00E2664C"/>
    <w:p w14:paraId="4C11522B" w14:textId="77777777" w:rsidR="00B34B5C" w:rsidRDefault="00CC13A9">
      <w:r>
        <w:t>Title Page</w:t>
      </w:r>
      <w:r w:rsidR="00942B63">
        <w:t>:</w:t>
      </w:r>
      <w:bookmarkStart w:id="0" w:name="_GoBack"/>
      <w:bookmarkEnd w:id="0"/>
    </w:p>
    <w:p w14:paraId="4F8A24AC" w14:textId="6AB03329" w:rsidR="00942B63" w:rsidRDefault="00357130">
      <w:r>
        <w:t>Nurse staffing and patient outcomes: strengths and limitations of the evidence</w:t>
      </w:r>
      <w:r w:rsidR="006A17DC">
        <w:t xml:space="preserve"> to inform policy and practice</w:t>
      </w:r>
      <w:r>
        <w:t xml:space="preserve">. A </w:t>
      </w:r>
      <w:r w:rsidR="00D27338">
        <w:t xml:space="preserve">review and </w:t>
      </w:r>
      <w:r>
        <w:t>discussion paper based on evidence reviewed for the National Institute for Health and Care Excellence Safe Staffing guideline development.</w:t>
      </w:r>
    </w:p>
    <w:p w14:paraId="01ADA74A" w14:textId="77777777" w:rsidR="00CC13A9" w:rsidRDefault="00CC13A9">
      <w:r>
        <w:t>Authors</w:t>
      </w:r>
    </w:p>
    <w:p w14:paraId="7DF77C53" w14:textId="77777777" w:rsidR="00CC13A9" w:rsidRDefault="00CC13A9" w:rsidP="00CC13A9">
      <w:r>
        <w:t xml:space="preserve">Peter </w:t>
      </w:r>
      <w:r w:rsidRPr="00CC13A9">
        <w:t>Griffiths</w:t>
      </w:r>
      <w:r>
        <w:t>.</w:t>
      </w:r>
      <w:r w:rsidRPr="00CC13A9">
        <w:t xml:space="preserve"> </w:t>
      </w:r>
      <w:r w:rsidRPr="00CC13A9">
        <w:rPr>
          <w:lang w:eastAsia="en-GB"/>
        </w:rPr>
        <w:t xml:space="preserve">University of Southampton, National Institute for Health Research Collaboration for Applied Health Research and Care (Wessex) </w:t>
      </w:r>
    </w:p>
    <w:p w14:paraId="1A697012" w14:textId="77777777" w:rsidR="00CC13A9" w:rsidRDefault="00CC13A9" w:rsidP="00CC13A9">
      <w:pPr>
        <w:rPr>
          <w:lang w:eastAsia="en-GB"/>
        </w:rPr>
      </w:pPr>
      <w:r w:rsidRPr="00CC13A9">
        <w:rPr>
          <w:lang w:eastAsia="en-GB"/>
        </w:rPr>
        <w:t>Room E4015, Building 67</w:t>
      </w:r>
      <w:r w:rsidRPr="00CC13A9">
        <w:rPr>
          <w:sz w:val="24"/>
          <w:szCs w:val="24"/>
          <w:lang w:eastAsia="en-GB"/>
        </w:rPr>
        <w:t xml:space="preserve">, </w:t>
      </w:r>
      <w:r>
        <w:rPr>
          <w:lang w:eastAsia="en-GB"/>
        </w:rPr>
        <w:t>Highfield Campus</w:t>
      </w:r>
      <w:r w:rsidRPr="00CC13A9">
        <w:rPr>
          <w:lang w:eastAsia="en-GB"/>
        </w:rPr>
        <w:t xml:space="preserve">, Southampton SO17 1BJ </w:t>
      </w:r>
      <w:r>
        <w:rPr>
          <w:lang w:eastAsia="en-GB"/>
        </w:rPr>
        <w:t>ENGLAND</w:t>
      </w:r>
    </w:p>
    <w:p w14:paraId="59FD2CF1" w14:textId="77777777" w:rsidR="00CC13A9" w:rsidRPr="00CC13A9" w:rsidRDefault="00CC13A9" w:rsidP="00CC13A9">
      <w:r>
        <w:rPr>
          <w:lang w:eastAsia="en-GB"/>
        </w:rPr>
        <w:t>Tel: +44(0)2380597877</w:t>
      </w:r>
    </w:p>
    <w:p w14:paraId="60B2018D" w14:textId="77777777" w:rsidR="002456D3" w:rsidRDefault="002456D3" w:rsidP="002456D3">
      <w:r>
        <w:rPr>
          <w:lang w:eastAsia="en-GB"/>
        </w:rPr>
        <w:t xml:space="preserve">Jane Ball. </w:t>
      </w:r>
      <w:r w:rsidRPr="00CC13A9">
        <w:rPr>
          <w:lang w:eastAsia="en-GB"/>
        </w:rPr>
        <w:t xml:space="preserve">University of Southampton, National Institute for Health Research Collaboration for Applied Health Research and Care (Wessex) </w:t>
      </w:r>
    </w:p>
    <w:p w14:paraId="27F25C8F" w14:textId="77777777" w:rsidR="00CC13A9" w:rsidRDefault="00CC13A9">
      <w:pPr>
        <w:rPr>
          <w:lang w:eastAsia="en-GB"/>
        </w:rPr>
      </w:pPr>
      <w:r>
        <w:t xml:space="preserve">Jonathan Drennan. </w:t>
      </w:r>
      <w:r w:rsidRPr="00CC13A9">
        <w:rPr>
          <w:lang w:eastAsia="en-GB"/>
        </w:rPr>
        <w:t>University of Southampton,</w:t>
      </w:r>
      <w:r>
        <w:rPr>
          <w:lang w:eastAsia="en-GB"/>
        </w:rPr>
        <w:t xml:space="preserve"> Centre for Innovation and Leadership in Health Sciences</w:t>
      </w:r>
    </w:p>
    <w:p w14:paraId="17D5A7BA" w14:textId="77777777" w:rsidR="002456D3" w:rsidRDefault="002456D3" w:rsidP="002456D3">
      <w:pPr>
        <w:rPr>
          <w:lang w:eastAsia="en-GB"/>
        </w:rPr>
      </w:pPr>
      <w:r>
        <w:rPr>
          <w:lang w:eastAsia="en-GB"/>
        </w:rPr>
        <w:t xml:space="preserve">Chiara Dall’Ora. </w:t>
      </w:r>
      <w:r w:rsidRPr="00CC13A9">
        <w:rPr>
          <w:lang w:eastAsia="en-GB"/>
        </w:rPr>
        <w:t>University of Southampton, National Institute for Health Research Collaboration for Applied Health Research and Care (Wessex)</w:t>
      </w:r>
    </w:p>
    <w:p w14:paraId="7A9052DF" w14:textId="77777777" w:rsidR="00CC13A9" w:rsidRDefault="00CC13A9" w:rsidP="00CC13A9">
      <w:r>
        <w:t xml:space="preserve">Jeremy Jones. </w:t>
      </w:r>
      <w:r w:rsidRPr="00CC13A9">
        <w:rPr>
          <w:lang w:eastAsia="en-GB"/>
        </w:rPr>
        <w:t xml:space="preserve">University of Southampton, National Institute for Health Research Collaboration for Applied Health Research and Care (Wessex) </w:t>
      </w:r>
    </w:p>
    <w:p w14:paraId="0DC84015" w14:textId="77777777" w:rsidR="001B5AF3" w:rsidRDefault="00CC13A9" w:rsidP="001B5AF3">
      <w:pPr>
        <w:rPr>
          <w:lang w:eastAsia="en-GB"/>
        </w:rPr>
      </w:pPr>
      <w:r>
        <w:rPr>
          <w:lang w:eastAsia="en-GB"/>
        </w:rPr>
        <w:t>Antonello Maruotti</w:t>
      </w:r>
      <w:r w:rsidR="001B5AF3">
        <w:rPr>
          <w:lang w:eastAsia="en-GB"/>
        </w:rPr>
        <w:t xml:space="preserve">. </w:t>
      </w:r>
      <w:r w:rsidR="001B5AF3" w:rsidRPr="00CC13A9">
        <w:rPr>
          <w:lang w:eastAsia="en-GB"/>
        </w:rPr>
        <w:t>University of Southampton,</w:t>
      </w:r>
      <w:r w:rsidR="001B5AF3">
        <w:rPr>
          <w:lang w:eastAsia="en-GB"/>
        </w:rPr>
        <w:t xml:space="preserve"> Centre for Innovation and Leadership in Health Sciences</w:t>
      </w:r>
    </w:p>
    <w:p w14:paraId="564F1DE6" w14:textId="77777777" w:rsidR="001B5AF3" w:rsidRDefault="001B5AF3" w:rsidP="001B5AF3">
      <w:pPr>
        <w:rPr>
          <w:lang w:eastAsia="en-GB"/>
        </w:rPr>
      </w:pPr>
      <w:r>
        <w:t xml:space="preserve">Catherine Pope, </w:t>
      </w:r>
      <w:r w:rsidRPr="00CC13A9">
        <w:rPr>
          <w:lang w:eastAsia="en-GB"/>
        </w:rPr>
        <w:t>University of Southampton,</w:t>
      </w:r>
      <w:r>
        <w:rPr>
          <w:lang w:eastAsia="en-GB"/>
        </w:rPr>
        <w:t xml:space="preserve"> Centre for Innovation and Leadership in Health Sciences</w:t>
      </w:r>
    </w:p>
    <w:p w14:paraId="343AEA34" w14:textId="77777777" w:rsidR="002456D3" w:rsidRDefault="002456D3" w:rsidP="001B5AF3">
      <w:pPr>
        <w:rPr>
          <w:lang w:eastAsia="en-GB"/>
        </w:rPr>
      </w:pPr>
      <w:r>
        <w:t xml:space="preserve">Alejandra Recio Saucedo. </w:t>
      </w:r>
      <w:r w:rsidRPr="00CC13A9">
        <w:rPr>
          <w:lang w:eastAsia="en-GB"/>
        </w:rPr>
        <w:t>University of Southampton, National Institute for Health Research Collaboration for Applied Health Research and Care (Wessex)</w:t>
      </w:r>
    </w:p>
    <w:p w14:paraId="5337AB13" w14:textId="77777777" w:rsidR="002456D3" w:rsidRDefault="002456D3" w:rsidP="001B5AF3">
      <w:pPr>
        <w:rPr>
          <w:lang w:eastAsia="en-GB"/>
        </w:rPr>
      </w:pPr>
      <w:r>
        <w:rPr>
          <w:lang w:eastAsia="en-GB"/>
        </w:rPr>
        <w:t>Michael Simon</w:t>
      </w:r>
      <w:r w:rsidR="00894A24">
        <w:rPr>
          <w:lang w:eastAsia="en-GB"/>
        </w:rPr>
        <w:t xml:space="preserve">, </w:t>
      </w:r>
      <w:r w:rsidR="00894A24" w:rsidRPr="00894A24">
        <w:rPr>
          <w:lang w:eastAsia="en-GB"/>
        </w:rPr>
        <w:t>Inselspital Bern University Hospital, Nursing Research Unit, Bern, Switzerland Institute of Nursing Science, Faculty of Medicine, University of Basel, Basel, Switzerland</w:t>
      </w:r>
    </w:p>
    <w:p w14:paraId="19AADE1B" w14:textId="77777777" w:rsidR="001B5AF3" w:rsidRDefault="001B5AF3">
      <w:r>
        <w:br w:type="page"/>
      </w:r>
    </w:p>
    <w:p w14:paraId="0F12A74F" w14:textId="77777777" w:rsidR="00973DF1" w:rsidRDefault="00357130">
      <w:pPr>
        <w:rPr>
          <w:rFonts w:ascii="Cambria" w:hAnsi="Cambria" w:cs="Times"/>
          <w:b/>
          <w:color w:val="000000"/>
          <w:u w:val="single"/>
        </w:rPr>
      </w:pPr>
      <w:r>
        <w:rPr>
          <w:rFonts w:ascii="Cambria" w:hAnsi="Cambria" w:cs="Times"/>
          <w:b/>
          <w:color w:val="000000"/>
          <w:u w:val="single"/>
        </w:rPr>
        <w:lastRenderedPageBreak/>
        <w:t>Abstract</w:t>
      </w:r>
    </w:p>
    <w:p w14:paraId="4DF093EC" w14:textId="77777777" w:rsidR="00973DF1" w:rsidRDefault="00973DF1">
      <w:pPr>
        <w:rPr>
          <w:rFonts w:ascii="Cambria" w:hAnsi="Cambria" w:cs="Times"/>
          <w:b/>
          <w:color w:val="000000"/>
          <w:u w:val="single"/>
        </w:rPr>
      </w:pPr>
    </w:p>
    <w:p w14:paraId="2167979B" w14:textId="07B8F9DB" w:rsidR="00973DF1" w:rsidRDefault="009457F8" w:rsidP="00973DF1">
      <w:r>
        <w:t xml:space="preserve">A large and increasing number of </w:t>
      </w:r>
      <w:r w:rsidR="00973DF1">
        <w:t xml:space="preserve">studies have reported a relationship between </w:t>
      </w:r>
      <w:r>
        <w:t>low</w:t>
      </w:r>
      <w:r w:rsidR="00973DF1">
        <w:t xml:space="preserve"> nurse staffing levels and adverse outcomes, including higher mortality rates. Despite the evidence being extensive in size, and having been sometimes described as “compelling” and “overwhelming”, there are </w:t>
      </w:r>
      <w:r w:rsidR="006F4A47">
        <w:t xml:space="preserve">limitations </w:t>
      </w:r>
      <w:r w:rsidR="00973DF1">
        <w:t xml:space="preserve">that existing studies have not </w:t>
      </w:r>
      <w:r w:rsidR="006F4A47">
        <w:t>yet been able to address. One result</w:t>
      </w:r>
      <w:r w:rsidR="00973DF1">
        <w:t xml:space="preserve"> of these weaknesses can be observed in the guidelines on safe staffing in acute hospital wards</w:t>
      </w:r>
      <w:r>
        <w:t xml:space="preserve"> issued by </w:t>
      </w:r>
      <w:r w:rsidR="00221DE2">
        <w:t xml:space="preserve">the </w:t>
      </w:r>
      <w:r w:rsidR="006F4A47">
        <w:t>influential body</w:t>
      </w:r>
      <w:r w:rsidR="00221DE2">
        <w:t xml:space="preserve"> that sets standards for the National Health Service in England, the </w:t>
      </w:r>
      <w:r>
        <w:t xml:space="preserve">National </w:t>
      </w:r>
      <w:r w:rsidR="00221DE2">
        <w:t>Institute for Health and Care Excellence (NICE)</w:t>
      </w:r>
      <w:r w:rsidR="00973DF1">
        <w:t>, which conclude</w:t>
      </w:r>
      <w:r w:rsidR="00221DE2">
        <w:t xml:space="preserve">d </w:t>
      </w:r>
      <w:r w:rsidR="00973DF1">
        <w:t xml:space="preserve">there is insufficient good quality evidence available to fully inform practice. </w:t>
      </w:r>
    </w:p>
    <w:p w14:paraId="2F5B1D76" w14:textId="490D2E67" w:rsidR="00973DF1" w:rsidRDefault="00221DE2" w:rsidP="00973DF1">
      <w:r>
        <w:t xml:space="preserve">In this </w:t>
      </w:r>
      <w:r w:rsidR="00973DF1">
        <w:t>paper</w:t>
      </w:r>
      <w:r w:rsidR="006F4A47">
        <w:t xml:space="preserve"> we explore this apparent contradiction. A</w:t>
      </w:r>
      <w:r w:rsidR="00973DF1">
        <w:t xml:space="preserve">fter summarising the </w:t>
      </w:r>
      <w:r>
        <w:t>evidence</w:t>
      </w:r>
      <w:r w:rsidR="00973DF1">
        <w:t xml:space="preserve"> </w:t>
      </w:r>
      <w:r>
        <w:t xml:space="preserve">review </w:t>
      </w:r>
      <w:r w:rsidR="00973DF1">
        <w:t xml:space="preserve">that informed </w:t>
      </w:r>
      <w:r>
        <w:t>the NICE guideline</w:t>
      </w:r>
      <w:r w:rsidR="00973DF1">
        <w:t xml:space="preserve"> on safe staffing</w:t>
      </w:r>
      <w:r>
        <w:t xml:space="preserve"> and related evidence</w:t>
      </w:r>
      <w:r w:rsidR="00973DF1">
        <w:t xml:space="preserve">, we move on to discussing the complex challenges that </w:t>
      </w:r>
      <w:r>
        <w:t xml:space="preserve">arise when attempting to apply this evidence to practice.  </w:t>
      </w:r>
      <w:r w:rsidR="00973DF1">
        <w:t xml:space="preserve">Among these, we introduce the concept of endogeneity, a form of bias in the estimation of causal effects. </w:t>
      </w:r>
      <w:r w:rsidR="006F4A47">
        <w:t>Although current evidence is broadly consistent with a cause and effect relationship</w:t>
      </w:r>
      <w:r w:rsidR="00973DF1">
        <w:t>,</w:t>
      </w:r>
      <w:r w:rsidR="006F4A47">
        <w:t xml:space="preserve"> endogeneity means that estimates of the size of effect, essential for building an economic case, may be biased and in some cases qualitatively wrong</w:t>
      </w:r>
      <w:r w:rsidR="00973DF1">
        <w:t xml:space="preserve">. We expand on </w:t>
      </w:r>
      <w:r>
        <w:t>three limitations</w:t>
      </w:r>
      <w:r w:rsidR="00973DF1">
        <w:t xml:space="preserve"> that are likely to lead to endogeneity</w:t>
      </w:r>
      <w:r>
        <w:t xml:space="preserve"> in many previous studies:</w:t>
      </w:r>
      <w:r w:rsidR="00973DF1">
        <w:t xml:space="preserve"> omitted variables, which refers to the absence of control for variables such as medical staffing and patient case mix; simultaneity, which occurs when</w:t>
      </w:r>
      <w:r>
        <w:t xml:space="preserve"> the outcome can influence the level of staffing just as staffing influences </w:t>
      </w:r>
      <w:r w:rsidR="003A7E27">
        <w:t>outcome</w:t>
      </w:r>
      <w:r w:rsidR="00973DF1">
        <w:t xml:space="preserve">; </w:t>
      </w:r>
      <w:r w:rsidR="003A7E27">
        <w:t xml:space="preserve">and </w:t>
      </w:r>
      <w:r w:rsidR="00973DF1">
        <w:t xml:space="preserve">common-method variance, which </w:t>
      </w:r>
      <w:r w:rsidR="003A7E27">
        <w:t>may</w:t>
      </w:r>
      <w:r w:rsidR="00973DF1">
        <w:t xml:space="preserve"> be present when </w:t>
      </w:r>
      <w:r w:rsidR="003A7E27">
        <w:t xml:space="preserve">both outcomes and </w:t>
      </w:r>
      <w:r w:rsidR="00973DF1">
        <w:t xml:space="preserve">staffing levels </w:t>
      </w:r>
      <w:r w:rsidR="003A7E27">
        <w:t>variables are derived from the same survey</w:t>
      </w:r>
      <w:r w:rsidR="00973DF1">
        <w:t xml:space="preserve">.        </w:t>
      </w:r>
    </w:p>
    <w:p w14:paraId="5586099D" w14:textId="097B449C" w:rsidR="00973DF1" w:rsidRDefault="000D1331" w:rsidP="00973DF1">
      <w:r>
        <w:t xml:space="preserve">Thus while current evidence is important and has influenced policy because it illustrates the potential risks and benefits associated with changes in nurse staffing, it may not provide operational solutions. </w:t>
      </w:r>
      <w:r w:rsidR="003A7E27">
        <w:t xml:space="preserve">We </w:t>
      </w:r>
      <w:r w:rsidR="00973DF1">
        <w:t xml:space="preserve">conclude </w:t>
      </w:r>
      <w:r w:rsidR="003A7E27">
        <w:t xml:space="preserve">by </w:t>
      </w:r>
      <w:r w:rsidR="00973DF1">
        <w:t>posing a series of questions</w:t>
      </w:r>
      <w:r w:rsidR="003A7E27">
        <w:t xml:space="preserve"> about design and methods</w:t>
      </w:r>
      <w:r w:rsidR="00973DF1">
        <w:t xml:space="preserve"> </w:t>
      </w:r>
      <w:r w:rsidR="003A7E27">
        <w:t>for future</w:t>
      </w:r>
      <w:r w:rsidR="00973DF1">
        <w:t xml:space="preserve"> researchers</w:t>
      </w:r>
      <w:r w:rsidR="003A7E27">
        <w:t xml:space="preserve"> who intend </w:t>
      </w:r>
      <w:r w:rsidR="00973DF1">
        <w:t>to further explore this complex relationship between</w:t>
      </w:r>
      <w:r w:rsidR="003A7E27">
        <w:t xml:space="preserve"> nurse</w:t>
      </w:r>
      <w:r w:rsidR="00973DF1">
        <w:t xml:space="preserve"> staffing levels and outcomes</w:t>
      </w:r>
      <w:r w:rsidR="003A7E27">
        <w:t>. These questions are intended to reflect</w:t>
      </w:r>
      <w:r w:rsidR="00973DF1">
        <w:t xml:space="preserve"> on the potentia</w:t>
      </w:r>
      <w:r w:rsidR="003A7E27">
        <w:t xml:space="preserve">l added value of new </w:t>
      </w:r>
      <w:r w:rsidR="00973DF1">
        <w:t xml:space="preserve">research </w:t>
      </w:r>
      <w:r w:rsidR="006F4A47">
        <w:t>given what is already known</w:t>
      </w:r>
      <w:r w:rsidR="004075AA">
        <w:t>,</w:t>
      </w:r>
      <w:r w:rsidR="006F4A47">
        <w:t xml:space="preserve"> and to encourage those conducting research to take opportunities to produce research that fill</w:t>
      </w:r>
      <w:r w:rsidR="00B55AA1">
        <w:t>s</w:t>
      </w:r>
      <w:r w:rsidR="006F4A47">
        <w:t xml:space="preserve"> gaps in the existing knowledge for practice. By doing this </w:t>
      </w:r>
      <w:r w:rsidR="00973DF1">
        <w:t xml:space="preserve">we </w:t>
      </w:r>
      <w:r w:rsidR="006F4A47">
        <w:t>hope</w:t>
      </w:r>
      <w:r w:rsidR="00973DF1">
        <w:t xml:space="preserve"> that future studies can</w:t>
      </w:r>
      <w:r w:rsidR="006F4A47">
        <w:t xml:space="preserve"> better quantify both</w:t>
      </w:r>
      <w:r w:rsidR="00973DF1">
        <w:t xml:space="preserve"> the benefits </w:t>
      </w:r>
      <w:r w:rsidR="006F4A47">
        <w:t xml:space="preserve">and costs of </w:t>
      </w:r>
      <w:r w:rsidR="00973DF1">
        <w:t xml:space="preserve">changes in nurse staffing levels and, therefore, serve as a </w:t>
      </w:r>
      <w:r w:rsidR="004075AA">
        <w:t xml:space="preserve">more </w:t>
      </w:r>
      <w:r w:rsidR="00973DF1">
        <w:t xml:space="preserve">useful tool for those delivering services.      </w:t>
      </w:r>
    </w:p>
    <w:p w14:paraId="4B17825B" w14:textId="59A94608" w:rsidR="00357130" w:rsidRDefault="00357130">
      <w:pPr>
        <w:rPr>
          <w:rFonts w:ascii="Cambria" w:hAnsi="Cambria" w:cs="Times"/>
          <w:b/>
          <w:color w:val="000000"/>
          <w:u w:val="single"/>
        </w:rPr>
      </w:pPr>
      <w:r>
        <w:rPr>
          <w:rFonts w:ascii="Cambria" w:hAnsi="Cambria" w:cs="Times"/>
          <w:b/>
          <w:color w:val="000000"/>
          <w:u w:val="single"/>
        </w:rPr>
        <w:br w:type="page"/>
      </w:r>
    </w:p>
    <w:p w14:paraId="5FF0C103" w14:textId="0009CE54" w:rsidR="00357130" w:rsidRPr="009457F8" w:rsidRDefault="00357130">
      <w:r w:rsidRPr="009457F8">
        <w:lastRenderedPageBreak/>
        <w:t xml:space="preserve">What is already </w:t>
      </w:r>
      <w:r w:rsidR="004075AA" w:rsidRPr="009457F8">
        <w:t>known</w:t>
      </w:r>
      <w:r w:rsidR="004075AA">
        <w:t>?</w:t>
      </w:r>
    </w:p>
    <w:p w14:paraId="322975C5" w14:textId="5784D14F" w:rsidR="00357130" w:rsidRPr="009457F8" w:rsidRDefault="007859FB" w:rsidP="00357130">
      <w:pPr>
        <w:pStyle w:val="ListParagraph"/>
        <w:numPr>
          <w:ilvl w:val="0"/>
          <w:numId w:val="1"/>
        </w:numPr>
      </w:pPr>
      <w:r w:rsidRPr="009457F8">
        <w:t>A</w:t>
      </w:r>
      <w:r w:rsidR="00357130" w:rsidRPr="009457F8">
        <w:t xml:space="preserve"> number of high quality reviews establish </w:t>
      </w:r>
      <w:r w:rsidR="00750043" w:rsidRPr="009457F8">
        <w:t>an association</w:t>
      </w:r>
      <w:r w:rsidR="00357130" w:rsidRPr="009457F8">
        <w:t xml:space="preserve"> between </w:t>
      </w:r>
      <w:r w:rsidR="00BB577F" w:rsidRPr="009457F8">
        <w:t>lower regi</w:t>
      </w:r>
      <w:r w:rsidRPr="009457F8">
        <w:t>stered nurse staffing levels,</w:t>
      </w:r>
      <w:r w:rsidR="00BB577F" w:rsidRPr="009457F8">
        <w:t xml:space="preserve"> </w:t>
      </w:r>
      <w:r w:rsidR="00357130" w:rsidRPr="009457F8">
        <w:t>increased mortality rates</w:t>
      </w:r>
      <w:r w:rsidRPr="009457F8">
        <w:t xml:space="preserve"> and other </w:t>
      </w:r>
      <w:r w:rsidR="009B47BA" w:rsidRPr="009457F8">
        <w:t xml:space="preserve">adverse </w:t>
      </w:r>
      <w:r w:rsidR="00E30CC8" w:rsidRPr="009457F8">
        <w:t>o</w:t>
      </w:r>
      <w:r w:rsidRPr="009457F8">
        <w:t>utcomes</w:t>
      </w:r>
    </w:p>
    <w:p w14:paraId="7B97CCB2" w14:textId="77777777" w:rsidR="007859FB" w:rsidRPr="009457F8" w:rsidRDefault="007859FB" w:rsidP="00357130">
      <w:pPr>
        <w:pStyle w:val="ListParagraph"/>
        <w:numPr>
          <w:ilvl w:val="0"/>
          <w:numId w:val="1"/>
        </w:numPr>
      </w:pPr>
      <w:r w:rsidRPr="009457F8">
        <w:t>Careful analysis of this evidence suggests that it is consistent with a causal relationship</w:t>
      </w:r>
    </w:p>
    <w:p w14:paraId="6078217B" w14:textId="2EB4CC7D" w:rsidR="002B3081" w:rsidRPr="009457F8" w:rsidRDefault="00750043" w:rsidP="00E30CC8">
      <w:pPr>
        <w:pStyle w:val="ListParagraph"/>
        <w:numPr>
          <w:ilvl w:val="0"/>
          <w:numId w:val="3"/>
        </w:numPr>
      </w:pPr>
      <w:r w:rsidRPr="009457F8">
        <w:t>Trans</w:t>
      </w:r>
      <w:r w:rsidR="002B3081" w:rsidRPr="009457F8">
        <w:t>l</w:t>
      </w:r>
      <w:r w:rsidRPr="009457F8">
        <w:t>a</w:t>
      </w:r>
      <w:r w:rsidR="002B3081" w:rsidRPr="009457F8">
        <w:t>tion of this evidence into practice is disputed</w:t>
      </w:r>
    </w:p>
    <w:p w14:paraId="2C01BD5D" w14:textId="77777777" w:rsidR="00357130" w:rsidRPr="009457F8" w:rsidRDefault="00357130" w:rsidP="000D5A98">
      <w:pPr>
        <w:ind w:left="360"/>
      </w:pPr>
      <w:r w:rsidRPr="009457F8">
        <w:t>What this paper adds</w:t>
      </w:r>
    </w:p>
    <w:p w14:paraId="2A86A3E9" w14:textId="207CC3A7" w:rsidR="00E30CC8" w:rsidRPr="009457F8" w:rsidRDefault="00E30CC8" w:rsidP="00357130">
      <w:pPr>
        <w:pStyle w:val="ListParagraph"/>
        <w:numPr>
          <w:ilvl w:val="0"/>
          <w:numId w:val="3"/>
        </w:numPr>
        <w:rPr>
          <w:i/>
        </w:rPr>
      </w:pPr>
      <w:r w:rsidRPr="009457F8">
        <w:t>This paper summarises and extends a recent systematic review</w:t>
      </w:r>
      <w:r w:rsidR="009D1630" w:rsidRPr="009457F8">
        <w:t xml:space="preserve"> on nurse staffing and outcomes</w:t>
      </w:r>
      <w:r w:rsidR="009457F8" w:rsidRPr="009457F8">
        <w:t xml:space="preserve"> undertaken for England’s National Institute for Health and Care Excellence</w:t>
      </w:r>
    </w:p>
    <w:p w14:paraId="42A58373" w14:textId="6F207EDB" w:rsidR="00983647" w:rsidRPr="009457F8" w:rsidRDefault="002B3081" w:rsidP="002B3081">
      <w:pPr>
        <w:pStyle w:val="ListParagraph"/>
        <w:numPr>
          <w:ilvl w:val="0"/>
          <w:numId w:val="3"/>
        </w:numPr>
      </w:pPr>
      <w:r w:rsidRPr="009457F8">
        <w:t xml:space="preserve">Methodological limitations mean that existing studies </w:t>
      </w:r>
      <w:r w:rsidR="009457F8" w:rsidRPr="009457F8">
        <w:t xml:space="preserve">may not </w:t>
      </w:r>
      <w:r w:rsidRPr="009457F8">
        <w:t>give unbiased estimates of the benefits from increased nurse staffing,</w:t>
      </w:r>
      <w:r w:rsidR="003110EB">
        <w:t xml:space="preserve"> with over and underestimation of benefit both possible,</w:t>
      </w:r>
      <w:r w:rsidRPr="009457F8">
        <w:t xml:space="preserve"> which makes it difficult to directly translate </w:t>
      </w:r>
      <w:r w:rsidR="00750043" w:rsidRPr="009457F8">
        <w:t xml:space="preserve">evidence </w:t>
      </w:r>
      <w:r w:rsidRPr="009457F8">
        <w:t xml:space="preserve">into guidance for practice. </w:t>
      </w:r>
    </w:p>
    <w:p w14:paraId="62B0A918" w14:textId="3D361C66" w:rsidR="00983647" w:rsidRPr="009457F8" w:rsidRDefault="00750043" w:rsidP="00357130">
      <w:pPr>
        <w:pStyle w:val="ListParagraph"/>
        <w:numPr>
          <w:ilvl w:val="0"/>
          <w:numId w:val="3"/>
        </w:numPr>
      </w:pPr>
      <w:r w:rsidRPr="009457F8">
        <w:t xml:space="preserve">We identify </w:t>
      </w:r>
      <w:r w:rsidR="00983647" w:rsidRPr="009457F8">
        <w:t>avenues for progressing this important research</w:t>
      </w:r>
      <w:r w:rsidR="009D1630" w:rsidRPr="009457F8">
        <w:t xml:space="preserve"> so that future studies might </w:t>
      </w:r>
      <w:r w:rsidR="009457F8" w:rsidRPr="009457F8">
        <w:t>be better able</w:t>
      </w:r>
      <w:r w:rsidR="009D1630" w:rsidRPr="009457F8">
        <w:t xml:space="preserve"> to provide the evidence needed to inform policy and practice</w:t>
      </w:r>
      <w:r w:rsidR="00EA3ABA">
        <w:t>,</w:t>
      </w:r>
      <w:r w:rsidR="009D1630" w:rsidRPr="009457F8">
        <w:t xml:space="preserve"> </w:t>
      </w:r>
      <w:r w:rsidR="009457F8" w:rsidRPr="009457F8">
        <w:t>and provide a checklist to aid future study development</w:t>
      </w:r>
    </w:p>
    <w:p w14:paraId="2E53E126" w14:textId="77777777" w:rsidR="00BB577F" w:rsidRDefault="00BB577F" w:rsidP="004D2DE2"/>
    <w:p w14:paraId="62F14A11" w14:textId="77777777" w:rsidR="00357130" w:rsidRDefault="00357130" w:rsidP="00357130">
      <w:pPr>
        <w:pStyle w:val="ListParagraph"/>
        <w:numPr>
          <w:ilvl w:val="0"/>
          <w:numId w:val="2"/>
        </w:numPr>
      </w:pPr>
      <w:r>
        <w:br w:type="page"/>
      </w:r>
    </w:p>
    <w:p w14:paraId="5DB35128" w14:textId="77777777" w:rsidR="000D5A98" w:rsidRPr="000D5A98" w:rsidRDefault="000D5A98" w:rsidP="000D5A98">
      <w:pPr>
        <w:rPr>
          <w:b/>
        </w:rPr>
      </w:pPr>
      <w:r w:rsidRPr="000D5A98">
        <w:rPr>
          <w:b/>
        </w:rPr>
        <w:t>Nurse staffing and patient outcomes: strengths and limitations of the evidence to inform policy and practice. A discussion paper based on evidence reviewed for the National Institute for Health and Care Excellence Safe Staffing guideline development.</w:t>
      </w:r>
    </w:p>
    <w:p w14:paraId="433D4359" w14:textId="77777777" w:rsidR="00E77E4C" w:rsidRDefault="00E77E4C" w:rsidP="00357130">
      <w:r w:rsidRPr="00E77E4C">
        <w:rPr>
          <w:b/>
        </w:rPr>
        <w:t>Introduction</w:t>
      </w:r>
    </w:p>
    <w:p w14:paraId="2A3892D1" w14:textId="4F32F7AC" w:rsidR="00374776" w:rsidRDefault="00BB2C32">
      <w:pPr>
        <w:pStyle w:val="BodyText"/>
        <w:spacing w:before="163" w:line="360" w:lineRule="auto"/>
        <w:ind w:left="0" w:right="170"/>
        <w:rPr>
          <w:spacing w:val="-1"/>
          <w:lang w:val="en-GB"/>
        </w:rPr>
      </w:pPr>
      <w:r w:rsidRPr="00C87FE4">
        <w:rPr>
          <w:spacing w:val="-1"/>
          <w:lang w:val="en-GB"/>
        </w:rPr>
        <w:t>Ensuring</w:t>
      </w:r>
      <w:r w:rsidR="00D804A8" w:rsidRPr="00C87FE4">
        <w:rPr>
          <w:spacing w:val="-1"/>
          <w:lang w:val="en-GB"/>
        </w:rPr>
        <w:t xml:space="preserve"> safe and effective levels of nurse staffing in hospitals </w:t>
      </w:r>
      <w:r w:rsidR="00C1201D" w:rsidRPr="00C87FE4">
        <w:rPr>
          <w:spacing w:val="-1"/>
          <w:lang w:val="en-GB"/>
        </w:rPr>
        <w:t>is a major concern</w:t>
      </w:r>
      <w:r w:rsidRPr="00C87FE4">
        <w:rPr>
          <w:spacing w:val="-1"/>
          <w:lang w:val="en-GB"/>
        </w:rPr>
        <w:t xml:space="preserve"> in many countries</w:t>
      </w:r>
      <w:r w:rsidR="000D1331">
        <w:rPr>
          <w:spacing w:val="-1"/>
          <w:lang w:val="en-GB"/>
        </w:rPr>
        <w:t>. A l</w:t>
      </w:r>
      <w:r w:rsidR="00E2754B" w:rsidRPr="00C87FE4">
        <w:rPr>
          <w:spacing w:val="-1"/>
          <w:lang w:val="en-GB"/>
        </w:rPr>
        <w:t>arge</w:t>
      </w:r>
      <w:r w:rsidR="000D1331">
        <w:rPr>
          <w:spacing w:val="-1"/>
          <w:lang w:val="en-GB"/>
        </w:rPr>
        <w:t xml:space="preserve"> and widely cited</w:t>
      </w:r>
      <w:r w:rsidR="00E2754B" w:rsidRPr="00C87FE4">
        <w:rPr>
          <w:spacing w:val="-1"/>
          <w:lang w:val="en-GB"/>
        </w:rPr>
        <w:t xml:space="preserve"> </w:t>
      </w:r>
      <w:r w:rsidR="00834340">
        <w:rPr>
          <w:spacing w:val="-1"/>
          <w:lang w:val="en-GB"/>
        </w:rPr>
        <w:t xml:space="preserve">international </w:t>
      </w:r>
      <w:r w:rsidR="00E2754B" w:rsidRPr="00C87FE4">
        <w:rPr>
          <w:spacing w:val="-1"/>
          <w:lang w:val="en-GB"/>
        </w:rPr>
        <w:t xml:space="preserve">body of evidence </w:t>
      </w:r>
      <w:r w:rsidR="00E2754B">
        <w:rPr>
          <w:spacing w:val="-1"/>
          <w:lang w:val="en-GB"/>
        </w:rPr>
        <w:t xml:space="preserve">has linked </w:t>
      </w:r>
      <w:r w:rsidR="00E2754B" w:rsidRPr="00C87FE4">
        <w:rPr>
          <w:spacing w:val="-1"/>
          <w:lang w:val="en-GB"/>
        </w:rPr>
        <w:t>low nurse staffing level</w:t>
      </w:r>
      <w:r w:rsidR="00E2754B">
        <w:rPr>
          <w:spacing w:val="-1"/>
          <w:lang w:val="en-GB"/>
        </w:rPr>
        <w:t>s</w:t>
      </w:r>
      <w:r w:rsidR="00E2754B" w:rsidRPr="00C87FE4">
        <w:rPr>
          <w:spacing w:val="-1"/>
          <w:lang w:val="en-GB"/>
        </w:rPr>
        <w:t xml:space="preserve"> to higher hospital mortality rates. </w:t>
      </w:r>
      <w:r w:rsidR="007375E7" w:rsidRPr="00C87FE4">
        <w:rPr>
          <w:spacing w:val="-1"/>
          <w:lang w:val="en-GB"/>
        </w:rPr>
        <w:t>One of the seminal studies in the field, Aiken’s study of 10 184 staff nurses  and  232 342 surgical patients in 168 general hospitals in Pennsylvania</w:t>
      </w:r>
      <w:r w:rsidR="007375E7">
        <w:rPr>
          <w:spacing w:val="-1"/>
          <w:lang w:val="en-GB"/>
        </w:rPr>
        <w:t xml:space="preserve">, USA </w:t>
      </w:r>
      <w:r w:rsidR="007375E7" w:rsidRPr="00C87FE4">
        <w:rPr>
          <w:spacing w:val="-1"/>
          <w:lang w:val="en-GB"/>
        </w:rPr>
        <w:fldChar w:fldCharType="begin"/>
      </w:r>
      <w:r w:rsidR="007375E7" w:rsidRPr="00C87FE4">
        <w:rPr>
          <w:spacing w:val="-1"/>
          <w:lang w:val="en-GB"/>
        </w:rPr>
        <w:instrText xml:space="preserve"> ADDIN EN.CITE &lt;EndNote&gt;&lt;Cite&gt;&lt;Author&gt;Aiken&lt;/Author&gt;&lt;Year&gt;2002&lt;/Year&gt;&lt;RecNum&gt;4433&lt;/RecNum&gt;&lt;DisplayText&gt;(Aiken et al., 2002)&lt;/DisplayText&gt;&lt;record&gt;&lt;rec-number&gt;4433&lt;/rec-number&gt;&lt;foreign-keys&gt;&lt;key app="EN" db-id="9szzaf5xbwsxt5ezwsapa29xasw2z0v25v5r" timestamp="0"&gt;4433&lt;/key&gt;&lt;key app="ENWeb" db-id="SxjbTArtqggAAA-FLvs"&gt;3392&lt;/key&gt;&lt;/foreign-keys&gt;&lt;ref-type name="Journal Article"&gt;17&lt;/ref-type&gt;&lt;contributors&gt;&lt;authors&gt;&lt;author&gt;Aiken, Linda H.&lt;/author&gt;&lt;author&gt;Clarke, Sean P.&lt;/author&gt;&lt;author&gt;Sloane, Douglas M.&lt;/author&gt;&lt;author&gt;Sochalski, Julie&lt;/author&gt;&lt;author&gt;Silber, Jeffrey H.&lt;/author&gt;&lt;/authors&gt;&lt;/contributors&gt;&lt;titles&gt;&lt;title&gt;Hospital Nurse Staffing and Patient Mortality, Nurse Burnout, and Job Dissatisfaction&lt;/title&gt;&lt;secondary-title&gt;Journal of the American Medical Association&lt;/secondary-title&gt;&lt;/titles&gt;&lt;periodical&gt;&lt;full-title&gt;Journal of the American Medical Association&lt;/full-title&gt;&lt;abbr-1&gt;JAMA&lt;/abbr-1&gt;&lt;/periodical&gt;&lt;pages&gt;1987-1993&lt;/pages&gt;&lt;volume&gt;288&lt;/volume&gt;&lt;number&gt;16&lt;/number&gt;&lt;dates&gt;&lt;year&gt;2002&lt;/year&gt;&lt;pub-dates&gt;&lt;date&gt;October 23, 2002&lt;/date&gt;&lt;/pub-dates&gt;&lt;/dates&gt;&lt;urls&gt;&lt;related-urls&gt;&lt;url&gt;http://Journal of the American Medical Association.ama-assn.org/cgi/content/abstract/288/16/1987 &lt;/url&gt;&lt;/related-urls&gt;&lt;/urls&gt;&lt;electronic-resource-num&gt;10.1001/Journal of the American Medical Association.288.16.1987&lt;/electronic-resource-num&gt;&lt;/record&gt;&lt;/Cite&gt;&lt;/EndNote&gt;</w:instrText>
      </w:r>
      <w:r w:rsidR="007375E7" w:rsidRPr="00C87FE4">
        <w:rPr>
          <w:spacing w:val="-1"/>
          <w:lang w:val="en-GB"/>
        </w:rPr>
        <w:fldChar w:fldCharType="separate"/>
      </w:r>
      <w:r w:rsidR="007375E7" w:rsidRPr="00C87FE4">
        <w:rPr>
          <w:spacing w:val="-1"/>
          <w:lang w:val="en-GB"/>
        </w:rPr>
        <w:t>(Aiken et al., 2002)</w:t>
      </w:r>
      <w:r w:rsidR="007375E7" w:rsidRPr="00C87FE4">
        <w:rPr>
          <w:spacing w:val="-1"/>
          <w:lang w:val="en-GB"/>
        </w:rPr>
        <w:fldChar w:fldCharType="end"/>
      </w:r>
      <w:r w:rsidR="007375E7">
        <w:rPr>
          <w:spacing w:val="-1"/>
          <w:lang w:val="en-GB"/>
        </w:rPr>
        <w:t>,</w:t>
      </w:r>
      <w:r w:rsidR="007375E7" w:rsidRPr="00C87FE4">
        <w:rPr>
          <w:spacing w:val="-1"/>
          <w:lang w:val="en-GB"/>
        </w:rPr>
        <w:t xml:space="preserve"> is among the most highly cited pieces of research about nursing, with 2022 citations on the Scopus research database (August 12, 2015). </w:t>
      </w:r>
      <w:r w:rsidR="007375E7">
        <w:rPr>
          <w:spacing w:val="-1"/>
          <w:lang w:val="en-GB"/>
        </w:rPr>
        <w:t xml:space="preserve"> </w:t>
      </w:r>
      <w:r w:rsidR="00374776" w:rsidRPr="00C87FE4">
        <w:rPr>
          <w:spacing w:val="-1"/>
          <w:lang w:val="en-GB"/>
        </w:rPr>
        <w:t>A systematic review of research</w:t>
      </w:r>
      <w:r w:rsidR="00374776" w:rsidRPr="00A65060">
        <w:rPr>
          <w:spacing w:val="-1"/>
          <w:lang w:val="en-GB"/>
        </w:rPr>
        <w:t xml:space="preserve"> </w:t>
      </w:r>
      <w:r w:rsidR="007375E7">
        <w:rPr>
          <w:spacing w:val="-1"/>
          <w:lang w:val="en-GB"/>
        </w:rPr>
        <w:t>confirming the relationship</w:t>
      </w:r>
      <w:r w:rsidR="00374776" w:rsidRPr="00A65060">
        <w:rPr>
          <w:spacing w:val="-1"/>
          <w:lang w:val="en-GB"/>
        </w:rPr>
        <w:t xml:space="preserve"> between </w:t>
      </w:r>
      <w:r w:rsidR="007375E7">
        <w:rPr>
          <w:spacing w:val="-1"/>
          <w:lang w:val="en-GB"/>
        </w:rPr>
        <w:t xml:space="preserve">low </w:t>
      </w:r>
      <w:r w:rsidR="00374776" w:rsidRPr="00A65060">
        <w:rPr>
          <w:spacing w:val="-1"/>
          <w:lang w:val="en-GB"/>
        </w:rPr>
        <w:t xml:space="preserve">nurse staffing </w:t>
      </w:r>
      <w:r w:rsidR="007375E7">
        <w:rPr>
          <w:spacing w:val="-1"/>
          <w:lang w:val="en-GB"/>
        </w:rPr>
        <w:t xml:space="preserve">levels </w:t>
      </w:r>
      <w:r w:rsidR="00374776" w:rsidRPr="00A65060">
        <w:rPr>
          <w:spacing w:val="-1"/>
          <w:lang w:val="en-GB"/>
        </w:rPr>
        <w:t>and</w:t>
      </w:r>
      <w:r w:rsidR="007375E7">
        <w:rPr>
          <w:spacing w:val="-1"/>
          <w:lang w:val="en-GB"/>
        </w:rPr>
        <w:t xml:space="preserve"> adverse</w:t>
      </w:r>
      <w:r w:rsidR="00374776" w:rsidRPr="00A65060">
        <w:rPr>
          <w:spacing w:val="-1"/>
          <w:lang w:val="en-GB"/>
        </w:rPr>
        <w:t xml:space="preserve"> patient outcomes</w:t>
      </w:r>
      <w:r w:rsidR="00374776" w:rsidRPr="00C87FE4">
        <w:rPr>
          <w:spacing w:val="-1"/>
          <w:lang w:val="en-GB"/>
        </w:rPr>
        <w:t xml:space="preserve"> found 101 studies published up</w:t>
      </w:r>
      <w:r w:rsidR="00374776">
        <w:rPr>
          <w:spacing w:val="-1"/>
          <w:lang w:val="en-GB"/>
        </w:rPr>
        <w:t xml:space="preserve"> to 2006, mainly from the USA</w:t>
      </w:r>
      <w:r w:rsidR="000D1331">
        <w:rPr>
          <w:spacing w:val="-1"/>
          <w:lang w:val="en-GB"/>
        </w:rPr>
        <w:t xml:space="preserve"> </w:t>
      </w:r>
      <w:r w:rsidR="000D1331">
        <w:rPr>
          <w:spacing w:val="-1"/>
          <w:lang w:val="en-GB"/>
        </w:rPr>
        <w:fldChar w:fldCharType="begin"/>
      </w:r>
      <w:r w:rsidR="000D1331">
        <w:rPr>
          <w:spacing w:val="-1"/>
          <w:lang w:val="en-GB"/>
        </w:rPr>
        <w:instrText xml:space="preserve"> ADDIN EN.CITE &lt;EndNote&gt;&lt;Cite&gt;&lt;Author&gt;Kane&lt;/Author&gt;&lt;Year&gt;2007&lt;/Year&gt;&lt;RecNum&gt;36720&lt;/RecNum&gt;&lt;DisplayText&gt;(Kane et al., 2007)&lt;/DisplayText&gt;&lt;record&gt;&lt;rec-number&gt;36720&lt;/rec-number&gt;&lt;foreign-keys&gt;&lt;key app="EN" db-id="9szzaf5xbwsxt5ezwsapa29xasw2z0v25v5r" timestamp="1355239389"&gt;3672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 10.1097/MLR.0b013e3181468ca3&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0D1331">
        <w:rPr>
          <w:spacing w:val="-1"/>
          <w:lang w:val="en-GB"/>
        </w:rPr>
        <w:fldChar w:fldCharType="separate"/>
      </w:r>
      <w:r w:rsidR="000D1331">
        <w:rPr>
          <w:noProof/>
          <w:spacing w:val="-1"/>
          <w:lang w:val="en-GB"/>
        </w:rPr>
        <w:t>(Kane et al., 2007)</w:t>
      </w:r>
      <w:r w:rsidR="000D1331">
        <w:rPr>
          <w:spacing w:val="-1"/>
          <w:lang w:val="en-GB"/>
        </w:rPr>
        <w:fldChar w:fldCharType="end"/>
      </w:r>
      <w:r w:rsidR="00374776" w:rsidRPr="00C87FE4">
        <w:rPr>
          <w:spacing w:val="-1"/>
          <w:lang w:val="en-GB"/>
        </w:rPr>
        <w:t xml:space="preserve">. Major studies have continued to be undertaken </w:t>
      </w:r>
      <w:r w:rsidR="00374776">
        <w:rPr>
          <w:spacing w:val="-1"/>
          <w:lang w:val="en-GB"/>
        </w:rPr>
        <w:t xml:space="preserve">in countries </w:t>
      </w:r>
      <w:r w:rsidR="00374776" w:rsidRPr="00C87FE4">
        <w:rPr>
          <w:spacing w:val="-1"/>
          <w:lang w:val="en-GB"/>
        </w:rPr>
        <w:t xml:space="preserve">around the world including Australia </w:t>
      </w:r>
      <w:r w:rsidR="00374776" w:rsidRPr="00C87FE4">
        <w:rPr>
          <w:spacing w:val="-1"/>
          <w:lang w:val="en-GB"/>
        </w:rPr>
        <w:fldChar w:fldCharType="begin"/>
      </w:r>
      <w:r w:rsidR="00374776" w:rsidRPr="00C87FE4">
        <w:rPr>
          <w:spacing w:val="-1"/>
          <w:lang w:val="en-GB"/>
        </w:rPr>
        <w:instrText xml:space="preserve"> ADDIN EN.CITE &lt;EndNote&gt;&lt;Cite&gt;&lt;Author&gt;Twigg&lt;/Author&gt;&lt;Year&gt;2011&lt;/Year&gt;&lt;RecNum&gt;38222&lt;/RecNum&gt;&lt;DisplayText&gt;(Twigg et al., 2011)&lt;/DisplayText&gt;&lt;record&gt;&lt;rec-number&gt;38222&lt;/rec-number&gt;&lt;foreign-keys&gt;&lt;key app="EN" db-id="9szzaf5xbwsxt5ezwsapa29xasw2z0v25v5r" timestamp="1385118703"&gt;38222&lt;/key&gt;&lt;/foreign-keys&gt;&lt;ref-type name="Journal Article"&gt;17&lt;/ref-type&gt;&lt;contributors&gt;&lt;authors&gt;&lt;author&gt;Twigg, Di&lt;/author&gt;&lt;author&gt;Duffield, Christine&lt;/author&gt;&lt;author&gt;Bremner, Alex&lt;/author&gt;&lt;author&gt;Rapley, Pat&lt;/author&gt;&lt;author&gt;Finn, Judith&lt;/author&gt;&lt;/authors&gt;&lt;/contributors&gt;&lt;titles&gt;&lt;title&gt;The impact of the nursing hours per patient day (NHPPD) staffing method on patient outcomes: A retrospective analysis of patient and staffing data&lt;/title&gt;&lt;secondary-title&gt;International Journal of Nursing Studies&lt;/secondary-title&gt;&lt;/titles&gt;&lt;periodical&gt;&lt;full-title&gt;International Journal of Nursing Studies&lt;/full-title&gt;&lt;abbr-1&gt;Int. J. Nurs. Stud.&lt;/abbr-1&gt;&lt;abbr-2&gt;Int J Nurs Stud&lt;/abbr-2&gt;&lt;/periodical&gt;&lt;pages&gt;540-548&lt;/pages&gt;&lt;volume&gt;48&lt;/volume&gt;&lt;number&gt;5&lt;/number&gt;&lt;keywords&gt;&lt;keyword&gt;Patient outcomes&lt;/keyword&gt;&lt;keyword&gt;Nurse staffing&lt;/keyword&gt;&lt;keyword&gt;Workload&lt;/keyword&gt;&lt;keyword&gt;Health care quality&lt;/keyword&gt;&lt;keyword&gt;Health policy&lt;/keyword&gt;&lt;/keywords&gt;&lt;dates&gt;&lt;year&gt;2011&lt;/year&gt;&lt;pub-dates&gt;&lt;date&gt;5//&lt;/date&gt;&lt;/pub-dates&gt;&lt;/dates&gt;&lt;isbn&gt;0020-7489&lt;/isbn&gt;&lt;urls&gt;&lt;related-urls&gt;&lt;url&gt;http://www.sciencedirect.com/science/article/pii/S0020748910002415&lt;/url&gt;&lt;url&gt;http://ac.els-cdn.com/S0020748910002415/1-s2.0-S0020748910002415-main.pdf?_tid=e643e2c8-7859-11e3-b048-00000aacb35f&amp;amp;acdnat=1389181506_0a2e6911c941f875ea997b831355915b&lt;/url&gt;&lt;/related-urls&gt;&lt;/urls&gt;&lt;electronic-resource-num&gt;http://dx.doi.org/10.1016/j.ijnurstu.2010.07.013&lt;/electronic-resource-num&gt;&lt;/record&gt;&lt;/Cite&gt;&lt;/EndNote&gt;</w:instrText>
      </w:r>
      <w:r w:rsidR="00374776" w:rsidRPr="00C87FE4">
        <w:rPr>
          <w:spacing w:val="-1"/>
          <w:lang w:val="en-GB"/>
        </w:rPr>
        <w:fldChar w:fldCharType="separate"/>
      </w:r>
      <w:r w:rsidR="00374776" w:rsidRPr="00C87FE4">
        <w:rPr>
          <w:spacing w:val="-1"/>
          <w:lang w:val="en-GB"/>
        </w:rPr>
        <w:t>(Twigg et al., 2011)</w:t>
      </w:r>
      <w:r w:rsidR="00374776" w:rsidRPr="00C87FE4">
        <w:rPr>
          <w:spacing w:val="-1"/>
          <w:lang w:val="en-GB"/>
        </w:rPr>
        <w:fldChar w:fldCharType="end"/>
      </w:r>
      <w:r w:rsidR="00374776" w:rsidRPr="00C87FE4">
        <w:rPr>
          <w:spacing w:val="-1"/>
          <w:lang w:val="en-GB"/>
        </w:rPr>
        <w:t xml:space="preserve">, China </w:t>
      </w:r>
      <w:r w:rsidR="00374776" w:rsidRPr="00C87FE4">
        <w:rPr>
          <w:spacing w:val="-1"/>
          <w:lang w:val="en-GB"/>
        </w:rPr>
        <w:fldChar w:fldCharType="begin"/>
      </w:r>
      <w:r w:rsidR="00374776" w:rsidRPr="00C87FE4">
        <w:rPr>
          <w:spacing w:val="-1"/>
          <w:lang w:val="en-GB"/>
        </w:rPr>
        <w:instrText xml:space="preserve"> ADDIN EN.CITE &lt;EndNote&gt;&lt;Cite&gt;&lt;Author&gt;You&lt;/Author&gt;&lt;Year&gt;2013&lt;/Year&gt;&lt;RecNum&gt;38579&lt;/RecNum&gt;&lt;DisplayText&gt;(You et al., 2013)&lt;/DisplayText&gt;&lt;record&gt;&lt;rec-number&gt;38579&lt;/rec-number&gt;&lt;foreign-keys&gt;&lt;key app="EN" db-id="9szzaf5xb</w:instrText>
      </w:r>
      <w:r w:rsidR="00374776" w:rsidRPr="000D1331">
        <w:rPr>
          <w:spacing w:val="-1"/>
          <w:lang w:val="en-GB"/>
        </w:rPr>
        <w:instrText>wsxt5ezwsapa29xasw2z0v25v5r" timestamp="1439399254"&gt;38579&lt;/key&gt;&lt;/foreign-keys&gt;&lt;ref-type name="Journal Article"&gt;17&lt;/ref-type&gt;&lt;contributors&gt;&lt;authors&gt;&lt;author&gt;You, Li-ming&lt;/author&gt;&lt;author&gt;Aiken, Linda H.&lt;/author&gt;&lt;author&gt;Sloane, Douglas M.&lt;/author&gt;&lt;author&gt;Liu, Ke&lt;/author&gt;&lt;author&gt;He, Guo-ping&lt;/author&gt;&lt;author&gt;Hu, Yan&lt;/author&gt;&lt;author&gt;Jiang, Xiao-lian&lt;/author&gt;&lt;author&gt;Li, Xiao-han&lt;/author&gt;&lt;author&gt;Li, Xiao-mei&lt;/author&gt;&lt;author&gt;Liu, Hua-ping&lt;/author&gt;&lt;author&gt;Shang, Shao-mei&lt;/author&gt;&lt;author&gt;Kutney-Lee, Ann&lt;/author&gt;&lt;author&gt;Sermeus, Walter&lt;/author&gt;&lt;/authors&gt;&lt;/contributors&gt;&lt;titles&gt;&lt;title&gt;Hospital nursing, care quality, and patient satisfaction: Cross-sectional surveys of nurses and patients in hospitals in China and Europe&lt;/title&gt;&lt;secondary-title&gt;International Journal of Nursing Studies&lt;/secondary-title&gt;&lt;/titles&gt;&lt;periodical&gt;&lt;full-title&gt;International Journal of Nursing Studies&lt;/full-title&gt;&lt;abbr-1&gt;Int. J. Nurs. Stud.&lt;/abbr-1&gt;&lt;abbr-2&gt;Int J Nurs Stud&lt;/abbr-2&gt;&lt;/periodical&gt;&lt;pages&gt;154-161&lt;/pages&gt;&lt;volume&gt;50&lt;/volume&gt;&lt;number&gt;2&lt;/number&gt;&lt;keywords&gt;&lt;keyword&gt;Nursing in China&lt;/keyword&gt;&lt;keyword&gt;Hospital nursing outcomes&lt;/keyword&gt;&lt;keyword&gt;Patient satisfaction&lt;/keyword&gt;&lt;/keywords&gt;&lt;dates&gt;&lt;year&gt;2013&lt;/year&gt;&lt;pub-dates&gt;&lt;date&gt;2//&lt;/date&gt;&lt;/pub-dates&gt;&lt;/dates&gt;&lt;isbn&gt;0020-7489&lt;/isbn&gt;&lt;urls&gt;&lt;related-urls&gt;&lt;url&gt;http://www.sciencedirect.com/science/article/pii/S0020748912001563&lt;/url&gt;&lt;/related-urls&gt;&lt;/urls&gt;&lt;electronic-resource-num&gt;http://dx.doi.org/10.1016/j.ijnurstu.2012.05.003&lt;/electronic-resource-num&gt;&lt;/record&gt;&lt;/Cite&gt;&lt;/EndNote&gt;</w:instrText>
      </w:r>
      <w:r w:rsidR="00374776" w:rsidRPr="00C87FE4">
        <w:rPr>
          <w:spacing w:val="-1"/>
          <w:lang w:val="en-GB"/>
        </w:rPr>
        <w:fldChar w:fldCharType="separate"/>
      </w:r>
      <w:r w:rsidR="00374776" w:rsidRPr="000D1331">
        <w:rPr>
          <w:spacing w:val="-1"/>
          <w:lang w:val="en-GB"/>
        </w:rPr>
        <w:t>(You et al., 2013)</w:t>
      </w:r>
      <w:r w:rsidR="00374776" w:rsidRPr="00C87FE4">
        <w:rPr>
          <w:spacing w:val="-1"/>
          <w:lang w:val="en-GB"/>
        </w:rPr>
        <w:fldChar w:fldCharType="end"/>
      </w:r>
      <w:r w:rsidR="00374776" w:rsidRPr="000D1331">
        <w:rPr>
          <w:spacing w:val="-1"/>
          <w:lang w:val="en-GB"/>
        </w:rPr>
        <w:t xml:space="preserve">, England </w:t>
      </w:r>
      <w:r w:rsidR="00374776" w:rsidRPr="00C87FE4">
        <w:rPr>
          <w:spacing w:val="-1"/>
          <w:lang w:val="en-GB"/>
        </w:rPr>
        <w:fldChar w:fldCharType="begin"/>
      </w:r>
      <w:r w:rsidR="00374776" w:rsidRPr="000D1331">
        <w:rPr>
          <w:spacing w:val="-1"/>
          <w:lang w:val="en-GB"/>
        </w:rPr>
        <w:instrText xml:space="preserve"> ADDIN EN.CITE &lt;EndNote&gt;&lt;Cite&gt;&lt;Author&gt;Rafferty&lt;/Author&gt;&lt;Year&gt;2007&lt;/Year&gt;&lt;RecNum&gt;37871&lt;/RecNum&gt;&lt;DisplayText&gt;(Rafferty et al., 2007)&lt;/DisplayText&gt;&lt;record&gt;&lt;rec-number&gt;37871&lt;/rec-number&gt;&lt;foreign-keys&gt;&lt;key app="EN" db-id="9szzaf5xbwsxt5ezwsapa29xasw2z0v25v5r" timestamp="1366995785"&gt;37871&lt;/key&gt;&lt;/foreign-keys&gt;&lt;ref-type name="Journal Article"&gt;17&lt;/ref-type&gt;&lt;contributors&gt;&lt;authors&gt;&lt;author&gt;Rafferty, Anne Marie&lt;/author&gt;&lt;author&gt;Clarke, Sean P.&lt;/author&gt;&lt;author&gt;Coles, James&lt;/author&gt;&lt;author&gt;Ball, Jane&lt;/author&gt;&lt;author&gt;James, Philip&lt;/author&gt;&lt;author&gt;McKee, Martin&lt;/author&gt;&lt;author&gt;Aiken, Linda H.&lt;/author&gt;&lt;/authors&gt;&lt;/contributors&gt;&lt;titles&gt;&lt;title&gt;Outcomes of variation in hospital nurse staffing in English hospitals: Cross-sectional analysis of survey data and discharge records&lt;/title&gt;&lt;secondary-title&gt;International Journal of Nursing Studies&lt;/secondary-title&gt;&lt;/titles&gt;&lt;periodical&gt;&lt;full-title&gt;International Journal of Nursing Studies&lt;/full-title&gt;&lt;abbr-1&gt;Int. J. Nurs. Stud.&lt;/abbr-1&gt;&lt;abbr-2&gt;Int J Nurs Stud&lt;/abbr-2&gt;&lt;/periodical&gt;&lt;pages&gt;175-182&lt;/pages&gt;&lt;volume&gt;44&lt;/volume&gt;&lt;number&gt;2&lt;/number&gt;&lt;keywords&gt;&lt;keyword&gt;Nurse staffing&lt;/keyword&gt;&lt;keyword&gt;Workforce planning&lt;/keyword&gt;&lt;keyword&gt;Patient outcomes&lt;/keyword&gt;&lt;keyword&gt;Nursing outcomes&lt;/keyword&gt;&lt;keyword&gt;Mortality&lt;/keyword&gt;&lt;keyword&gt;Failure to rescue&lt;/keyword&gt;&lt;keyword&gt;Staff outcomes&lt;/keyword&gt;&lt;keyword&gt;Job satisfaction&lt;/keyword&gt;&lt;keyword&gt;Burnout&lt;/keyword&gt;&lt;/keywords&gt;&lt;dates&gt;&lt;year&gt;2007&lt;/year&gt;&lt;pub-dates&gt;&lt;date&gt;2//&lt;/date&gt;&lt;/pub-dates&gt;&lt;/dates&gt;&lt;isbn&gt;0020-7489&lt;/isbn&gt;&lt;urls&gt;&lt;related-urls&gt;&lt;url&gt;http://www.sciencedirect.com/science/article/pii/S0020748906002446&lt;/url&gt;&lt;url&gt;http://ac.els-cdn.com/S0020748906002446/1-s2.0-S0020748906002446-main.pdf?_tid=349d0832-ae93-11e2-8106-00000aab0f01&amp;amp;acdnat=1366995984_6121fd79cc6e382676f31033e05668f2&lt;/url&gt;&lt;/related-urls&gt;&lt;/urls&gt;&lt;electronic-resource-num&gt;http://dx.doi.org/10.1016/j.ijnurstu.2006.08.003&lt;/electronic-resource-num&gt;&lt;/record&gt;&lt;/Cite&gt;&lt;/EndNote&gt;</w:instrText>
      </w:r>
      <w:r w:rsidR="00374776" w:rsidRPr="00C87FE4">
        <w:rPr>
          <w:spacing w:val="-1"/>
          <w:lang w:val="en-GB"/>
        </w:rPr>
        <w:fldChar w:fldCharType="separate"/>
      </w:r>
      <w:r w:rsidR="00374776" w:rsidRPr="000D1331">
        <w:rPr>
          <w:spacing w:val="-1"/>
          <w:lang w:val="en-GB"/>
        </w:rPr>
        <w:t>(Rafferty et al., 2007)</w:t>
      </w:r>
      <w:r w:rsidR="00374776" w:rsidRPr="00C87FE4">
        <w:rPr>
          <w:spacing w:val="-1"/>
          <w:lang w:val="en-GB"/>
        </w:rPr>
        <w:fldChar w:fldCharType="end"/>
      </w:r>
      <w:r w:rsidR="00374776" w:rsidRPr="000D1331">
        <w:rPr>
          <w:spacing w:val="-1"/>
          <w:lang w:val="en-GB"/>
        </w:rPr>
        <w:t xml:space="preserve">, Thailand </w:t>
      </w:r>
      <w:r w:rsidR="00374776" w:rsidRPr="00C87FE4">
        <w:rPr>
          <w:spacing w:val="-1"/>
          <w:lang w:val="en-GB"/>
        </w:rPr>
        <w:fldChar w:fldCharType="begin"/>
      </w:r>
      <w:r w:rsidR="00374776" w:rsidRPr="000D1331">
        <w:rPr>
          <w:spacing w:val="-1"/>
          <w:lang w:val="en-GB"/>
        </w:rPr>
        <w:instrText xml:space="preserve"> ADDIN EN.CITE &lt;EndNote&gt;&lt;Cite&gt;&lt;Author&gt;Sasichay-Akkadechanunt&lt;/Author&gt;&lt;Year&gt;2003&lt;/Year&gt;&lt;RecNum&gt;31147&lt;/RecNum&gt;&lt;DisplayText&gt;(Sasichay-Akkadechanunt et al., 2003)&lt;/DisplayText&gt;&lt;record&gt;&lt;rec-number&gt;31147&lt;/rec-number&gt;&lt;foreign-keys&gt;&lt;key app="EN" db-id="9szzaf5xbwsxt5ezwsapa29xasw2z0v25v5r" timestamp="1319639636"&gt;31147&lt;/key&gt;&lt;/foreign-keys&gt;&lt;ref-type name="Journal Article"&gt;17&lt;/ref-type&gt;&lt;contributors&gt;&lt;authors&gt;&lt;author&gt;Sasichay-Akkadechanunt, T.&lt;/author&gt;&lt;author&gt;Scalzi, C.C.&lt;/author&gt;&lt;author&gt;Jawad, A.F.&lt;/author&gt;&lt;/authors&gt;&lt;/contributors&gt;&lt;titles&gt;&lt;title&gt;The relationship between nurse staffing and patient outcomes&lt;/title&gt;&lt;secondary-title&gt;Journal of Nursing Administration&lt;/secondary-title&gt;&lt;/titles&gt;&lt;periodical&gt;&lt;full-title&gt;Journal of Nursing Administration&lt;/full-title&gt;&lt;abbr-1&gt;J. Nurs. Adm.&lt;/abbr-1&gt;&lt;abbr-2&gt;J Nurs Adm&lt;/abbr-2&gt;&lt;/periodical&gt;&lt;pages&gt;478&lt;/pages&gt;&lt;volume&gt;33&lt;/volume&gt;&lt;number&gt;9&lt;/number&gt;&lt;dates&gt;&lt;year&gt;2003&lt;/year&gt;&lt;/dates&gt;&lt;isbn&gt;0002-0443&lt;/isbn&gt;&lt;urls&gt;&lt;/urls&gt;&lt;/record&gt;&lt;/Cite&gt;&lt;/EndNote&gt;</w:instrText>
      </w:r>
      <w:r w:rsidR="00374776" w:rsidRPr="00C87FE4">
        <w:rPr>
          <w:spacing w:val="-1"/>
          <w:lang w:val="en-GB"/>
        </w:rPr>
        <w:fldChar w:fldCharType="separate"/>
      </w:r>
      <w:r w:rsidR="00374776" w:rsidRPr="000D1331">
        <w:rPr>
          <w:spacing w:val="-1"/>
          <w:lang w:val="en-GB"/>
        </w:rPr>
        <w:t>(Sasichay-Akkadechanunt et al., 2003)</w:t>
      </w:r>
      <w:r w:rsidR="00374776" w:rsidRPr="00C87FE4">
        <w:rPr>
          <w:spacing w:val="-1"/>
          <w:lang w:val="en-GB"/>
        </w:rPr>
        <w:fldChar w:fldCharType="end"/>
      </w:r>
      <w:r w:rsidR="00374776" w:rsidRPr="000D1331">
        <w:rPr>
          <w:spacing w:val="-1"/>
          <w:lang w:val="en-GB"/>
        </w:rPr>
        <w:t xml:space="preserve"> and across 12 European countries </w:t>
      </w:r>
      <w:r w:rsidR="00374776" w:rsidRPr="00C87FE4">
        <w:rPr>
          <w:spacing w:val="-1"/>
          <w:lang w:val="en-GB"/>
        </w:rPr>
        <w:fldChar w:fldCharType="begin">
          <w:fldData xml:space="preserve">PEVuZE5vdGU+PENpdGU+PEF1dGhvcj5BaWtlbjwvQXV0aG9yPjxZZWFyPjIwMTQ8L1llYXI+PFJl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gyNC0zMDwvcGFnZXM+PHZvbHVtZT4zODM8L3ZvbHVtZT48bnVtYmVyPjk5MzE8L251bWJlcj48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</w:fldData>
        </w:fldChar>
      </w:r>
      <w:r w:rsidR="003110EB">
        <w:rPr>
          <w:spacing w:val="-1"/>
          <w:lang w:val="en-GB"/>
        </w:rPr>
        <w:instrText xml:space="preserve"> ADDIN EN.CITE </w:instrText>
      </w:r>
      <w:r w:rsidR="003110EB">
        <w:rPr>
          <w:spacing w:val="-1"/>
          <w:lang w:val="en-GB"/>
        </w:rPr>
        <w:fldChar w:fldCharType="begin">
          <w:fldData xml:space="preserve">PEVuZE5vdGU+PENpdGU+PEF1dGhvcj5BaWtlbjwvQXV0aG9yPjxZZWFyPjIwMTQ8L1llYXI+PFJl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TgyNC0zMDwvcGFnZXM+PHZvbHVtZT4zODM8L3ZvbHVtZT48bnVtYmVyPjk5MzE8L251bWJlcj48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</w:fldData>
        </w:fldChar>
      </w:r>
      <w:r w:rsidR="003110EB">
        <w:rPr>
          <w:spacing w:val="-1"/>
          <w:lang w:val="en-GB"/>
        </w:rPr>
        <w:instrText xml:space="preserve"> ADDIN EN.CITE.DATA </w:instrText>
      </w:r>
      <w:r w:rsidR="003110EB">
        <w:rPr>
          <w:spacing w:val="-1"/>
          <w:lang w:val="en-GB"/>
        </w:rPr>
      </w:r>
      <w:r w:rsidR="003110EB">
        <w:rPr>
          <w:spacing w:val="-1"/>
          <w:lang w:val="en-GB"/>
        </w:rPr>
        <w:fldChar w:fldCharType="end"/>
      </w:r>
      <w:r w:rsidR="00374776" w:rsidRPr="00C87FE4">
        <w:rPr>
          <w:spacing w:val="-1"/>
          <w:lang w:val="en-GB"/>
        </w:rPr>
      </w:r>
      <w:r w:rsidR="00374776" w:rsidRPr="00C87FE4">
        <w:rPr>
          <w:spacing w:val="-1"/>
          <w:lang w:val="en-GB"/>
        </w:rPr>
        <w:fldChar w:fldCharType="separate"/>
      </w:r>
      <w:r w:rsidR="00374776" w:rsidRPr="000D1331">
        <w:rPr>
          <w:noProof/>
          <w:spacing w:val="-1"/>
          <w:lang w:val="en-GB"/>
        </w:rPr>
        <w:t>(Aiken et al., 2012, Aiken et al., 2014)</w:t>
      </w:r>
      <w:r w:rsidR="00374776" w:rsidRPr="00C87FE4">
        <w:rPr>
          <w:spacing w:val="-1"/>
          <w:lang w:val="en-GB"/>
        </w:rPr>
        <w:fldChar w:fldCharType="end"/>
      </w:r>
      <w:r w:rsidR="00374776" w:rsidRPr="000D1331">
        <w:rPr>
          <w:spacing w:val="-1"/>
          <w:lang w:val="en-GB"/>
        </w:rPr>
        <w:t xml:space="preserve">. </w:t>
      </w:r>
    </w:p>
    <w:p w14:paraId="589AFC6A" w14:textId="4CAF7FA2" w:rsidR="004D2DE2" w:rsidRPr="00C87FE4" w:rsidRDefault="00EB2B02" w:rsidP="004D2DE2">
      <w:pPr>
        <w:pStyle w:val="BodyText"/>
        <w:spacing w:before="163" w:line="360" w:lineRule="auto"/>
        <w:ind w:left="0" w:right="170"/>
        <w:rPr>
          <w:spacing w:val="-1"/>
          <w:lang w:val="en-GB"/>
        </w:rPr>
      </w:pPr>
      <w:r w:rsidRPr="00C87FE4">
        <w:rPr>
          <w:spacing w:val="-1"/>
          <w:lang w:val="en-GB"/>
        </w:rPr>
        <w:t xml:space="preserve">In England, the Francis </w:t>
      </w:r>
      <w:r w:rsidR="00EA3ABA">
        <w:rPr>
          <w:spacing w:val="-1"/>
          <w:lang w:val="en-GB"/>
        </w:rPr>
        <w:t>I</w:t>
      </w:r>
      <w:r w:rsidRPr="00C87FE4">
        <w:rPr>
          <w:spacing w:val="-1"/>
          <w:lang w:val="en-GB"/>
        </w:rPr>
        <w:t>nquir</w:t>
      </w:r>
      <w:r w:rsidR="00BC3D8B">
        <w:rPr>
          <w:spacing w:val="-1"/>
          <w:lang w:val="en-GB"/>
        </w:rPr>
        <w:t>y</w:t>
      </w:r>
      <w:r w:rsidRPr="00C87FE4">
        <w:rPr>
          <w:spacing w:val="-1"/>
          <w:lang w:val="en-GB"/>
        </w:rPr>
        <w:t xml:space="preserve"> and the Keogh review into care provided by hospital trusts with </w:t>
      </w:r>
      <w:r w:rsidR="007375E7">
        <w:rPr>
          <w:spacing w:val="-1"/>
          <w:lang w:val="en-GB"/>
        </w:rPr>
        <w:t xml:space="preserve">high death rates </w:t>
      </w:r>
      <w:r w:rsidRPr="00C87FE4">
        <w:rPr>
          <w:spacing w:val="-1"/>
          <w:lang w:val="en-GB"/>
        </w:rPr>
        <w:t>identified inadequate nurse staffing as a significant factor associ</w:t>
      </w:r>
      <w:r w:rsidR="007375E7">
        <w:rPr>
          <w:spacing w:val="-1"/>
          <w:lang w:val="en-GB"/>
        </w:rPr>
        <w:t>ated with poor patient outcomes</w:t>
      </w:r>
      <w:r w:rsidRPr="00C87FE4">
        <w:rPr>
          <w:spacing w:val="-1"/>
          <w:lang w:val="en-GB"/>
        </w:rPr>
        <w:t xml:space="preserve"> </w:t>
      </w:r>
      <w:r w:rsidRPr="00C87FE4">
        <w:rPr>
          <w:spacing w:val="-1"/>
          <w:lang w:val="en-GB"/>
        </w:rPr>
        <w:fldChar w:fldCharType="begin"/>
      </w:r>
      <w:r w:rsidR="00B055D6" w:rsidRPr="00C87FE4">
        <w:rPr>
          <w:spacing w:val="-1"/>
          <w:lang w:val="en-GB"/>
        </w:rPr>
        <w:instrText xml:space="preserve"> ADDIN EN.CITE &lt;EndNote&gt;&lt;Cite&gt;&lt;Author&gt;The Mid Staffordshire NHS Foundation Trust Inquiry&lt;/Author&gt;&lt;Year&gt;2010&lt;/Year&gt;&lt;RecNum&gt;38255&lt;/RecNum&gt;&lt;DisplayText&gt;(Keogh, 2013, The Mid Staffordshire NHS Foundation Trust Inquiry chaired by Robert Francis QC, 2010)&lt;/DisplayText&gt;&lt;record&gt;&lt;rec-number&gt;38255&lt;/rec-number&gt;&lt;foreign-keys&gt;&lt;key app="EN" db-id="9szzaf5xbwsxt5ezwsapa29xasw2z0v25v5r" timestamp="1389528817"&gt;38255&lt;/key&gt;&lt;/foreign-keys&gt;&lt;ref-type name="Book"&gt;6&lt;/ref-type&gt;&lt;contributors&gt;&lt;authors&gt;&lt;author&gt;The Mid Staffordshire NHS Foundation Trust Inquiry chaired by Robert Francis QC,&lt;/author&gt;&lt;/authors&gt;&lt;/contributors&gt;&lt;titles&gt;&lt;title&gt;Independent Inquiry into care provided by Mid Staffordshire NHS Foundation Trust January 2005 – March 2009&lt;/title&gt;&lt;/titles&gt;&lt;dates&gt;&lt;year&gt;2010&lt;/year&gt;&lt;/dates&gt;&lt;pub-location&gt;London&lt;/pub-location&gt;&lt;publisher&gt;The Stationary Office&lt;/publisher&gt;&lt;urls&gt;&lt;/urls&gt;&lt;/record&gt;&lt;/Cite&gt;&lt;Cite&gt;&lt;Author&gt;Keogh&lt;/Author&gt;&lt;Year&gt;2013&lt;/Year&gt;&lt;RecNum&gt;38172&lt;/RecNum&gt;&lt;record&gt;&lt;rec-number&gt;38172&lt;/rec-number&gt;&lt;foreign-keys&gt;&lt;key app="EN" db-id="9szzaf5xbwsxt5ezwsapa29xasw2z0v25v5r" timestamp="1377181671"&gt;38172&lt;/key&gt;&lt;/foreign-keys&gt;&lt;ref-type name="Report"&gt;27&lt;/ref-type&gt;&lt;contributors&gt;&lt;authors&gt;&lt;author&gt;Keogh,B&lt;/author&gt;&lt;/authors&gt;&lt;/contributors&gt;&lt;titles&gt;&lt;title&gt;Review into the quality of care and treatment provided by 14 hospital trusts in England: overview report&lt;/title&gt;&lt;/titles&gt;&lt;dates&gt;&lt;year&gt;2013&lt;/year&gt;&lt;/dates&gt;&lt;publisher&gt;NHS&lt;/publisher&gt;&lt;urls&gt;&lt;/urls&gt;&lt;/record&gt;&lt;/Cite&gt;&lt;/EndNote&gt;</w:instrText>
      </w:r>
      <w:r w:rsidRPr="00C87FE4">
        <w:rPr>
          <w:spacing w:val="-1"/>
          <w:lang w:val="en-GB"/>
        </w:rPr>
        <w:fldChar w:fldCharType="separate"/>
      </w:r>
      <w:r w:rsidR="00B055D6" w:rsidRPr="00C87FE4">
        <w:rPr>
          <w:spacing w:val="-1"/>
          <w:lang w:val="en-GB"/>
        </w:rPr>
        <w:t>(Keogh, 2013, The Mid Staffordshire NHS Foundation Trust Inquiry chaired by Robert Francis QC, 2010)</w:t>
      </w:r>
      <w:r w:rsidRPr="00C87FE4">
        <w:rPr>
          <w:spacing w:val="-1"/>
          <w:lang w:val="en-GB"/>
        </w:rPr>
        <w:fldChar w:fldCharType="end"/>
      </w:r>
      <w:r w:rsidR="00E7138F" w:rsidRPr="00C87FE4">
        <w:rPr>
          <w:spacing w:val="-1"/>
          <w:lang w:val="en-GB"/>
        </w:rPr>
        <w:t>.</w:t>
      </w:r>
      <w:r w:rsidRPr="00C87FE4">
        <w:rPr>
          <w:spacing w:val="-1"/>
          <w:lang w:val="en-GB"/>
        </w:rPr>
        <w:t xml:space="preserve"> As a result of </w:t>
      </w:r>
      <w:r w:rsidR="00C87FE4">
        <w:rPr>
          <w:spacing w:val="-1"/>
          <w:lang w:val="en-GB"/>
        </w:rPr>
        <w:t>the</w:t>
      </w:r>
      <w:r w:rsidR="00AD4FED">
        <w:rPr>
          <w:spacing w:val="-1"/>
          <w:lang w:val="en-GB"/>
        </w:rPr>
        <w:t>se</w:t>
      </w:r>
      <w:r w:rsidR="00E7138F" w:rsidRPr="00C87FE4">
        <w:rPr>
          <w:spacing w:val="-1"/>
          <w:lang w:val="en-GB"/>
        </w:rPr>
        <w:t xml:space="preserve"> inquiries</w:t>
      </w:r>
      <w:r w:rsidRPr="00C87FE4">
        <w:rPr>
          <w:spacing w:val="-1"/>
          <w:lang w:val="en-GB"/>
        </w:rPr>
        <w:t xml:space="preserve">, the </w:t>
      </w:r>
      <w:r w:rsidR="00E7138F" w:rsidRPr="00C87FE4">
        <w:rPr>
          <w:spacing w:val="-1"/>
          <w:lang w:val="en-GB"/>
        </w:rPr>
        <w:t>Department of Health</w:t>
      </w:r>
      <w:r w:rsidRPr="00C87FE4">
        <w:rPr>
          <w:spacing w:val="-1"/>
          <w:lang w:val="en-GB"/>
        </w:rPr>
        <w:t xml:space="preserve"> commissioned the National Institute for Health and Social Care Excellence</w:t>
      </w:r>
      <w:r w:rsidR="00E7138F" w:rsidRPr="00C87FE4">
        <w:rPr>
          <w:spacing w:val="-1"/>
          <w:lang w:val="en-GB"/>
        </w:rPr>
        <w:t xml:space="preserve"> (NICE), an independent body responsible for producing evidence based recommendations </w:t>
      </w:r>
      <w:r w:rsidR="008E065C">
        <w:rPr>
          <w:spacing w:val="-1"/>
          <w:lang w:val="en-GB"/>
        </w:rPr>
        <w:t>to</w:t>
      </w:r>
      <w:r w:rsidR="00E7138F" w:rsidRPr="00C87FE4">
        <w:rPr>
          <w:spacing w:val="-1"/>
          <w:lang w:val="en-GB"/>
        </w:rPr>
        <w:t xml:space="preserve"> the National Health Service</w:t>
      </w:r>
      <w:r w:rsidR="000D5A98">
        <w:rPr>
          <w:spacing w:val="-1"/>
          <w:lang w:val="en-GB"/>
        </w:rPr>
        <w:t xml:space="preserve"> in England</w:t>
      </w:r>
      <w:r w:rsidR="00E7138F" w:rsidRPr="00C87FE4">
        <w:rPr>
          <w:spacing w:val="-1"/>
          <w:lang w:val="en-GB"/>
        </w:rPr>
        <w:t>,</w:t>
      </w:r>
      <w:r w:rsidRPr="00C87FE4">
        <w:rPr>
          <w:spacing w:val="-1"/>
          <w:lang w:val="en-GB"/>
        </w:rPr>
        <w:t xml:space="preserve"> to de</w:t>
      </w:r>
      <w:r w:rsidR="00E7138F" w:rsidRPr="00C87FE4">
        <w:rPr>
          <w:spacing w:val="-1"/>
          <w:lang w:val="en-GB"/>
        </w:rPr>
        <w:t>v</w:t>
      </w:r>
      <w:r w:rsidR="004D2DE2">
        <w:rPr>
          <w:spacing w:val="-1"/>
          <w:lang w:val="en-GB"/>
        </w:rPr>
        <w:t>elop guidance on safe staffing.</w:t>
      </w:r>
    </w:p>
    <w:p w14:paraId="4CD258FB" w14:textId="470030DE" w:rsidR="00EB2B02" w:rsidRPr="00C87FE4" w:rsidRDefault="004D2DE2" w:rsidP="00CA4972">
      <w:pPr>
        <w:pStyle w:val="BodyText"/>
        <w:spacing w:before="163" w:line="360" w:lineRule="auto"/>
        <w:ind w:left="0" w:right="170"/>
        <w:rPr>
          <w:spacing w:val="-1"/>
          <w:lang w:val="en-GB"/>
        </w:rPr>
      </w:pPr>
      <w:r>
        <w:rPr>
          <w:spacing w:val="-1"/>
          <w:lang w:val="en-GB"/>
        </w:rPr>
        <w:t xml:space="preserve">NICE applies the principles of evidence based practice to its guideline development process, considering evidence for both the effects and cost effectiveness </w:t>
      </w:r>
      <w:r w:rsidR="00681CF9">
        <w:rPr>
          <w:spacing w:val="-1"/>
          <w:lang w:val="en-GB"/>
        </w:rPr>
        <w:t>of its recommendations</w:t>
      </w:r>
      <w:r>
        <w:rPr>
          <w:spacing w:val="-1"/>
          <w:lang w:val="en-GB"/>
        </w:rPr>
        <w:t xml:space="preserve"> </w:t>
      </w:r>
      <w:r w:rsidR="00681CF9" w:rsidRPr="002D3711">
        <w:rPr>
          <w:lang w:val="en-GB"/>
        </w:rPr>
        <w:fldChar w:fldCharType="begin"/>
      </w:r>
      <w:r w:rsidR="00681CF9" w:rsidRPr="002D3711">
        <w:rPr>
          <w:lang w:val="en-GB"/>
        </w:rPr>
        <w:instrText xml:space="preserve"> ADDIN EN.CITE &lt;EndNote&gt;&lt;Cite&gt;&lt;Author&gt;National Institute for Health and Care Excellence&lt;/Author&gt;&lt;Year&gt;2014&lt;/Year&gt;&lt;RecNum&gt;38512&lt;/RecNum&gt;&lt;DisplayText&gt;(National Institute for Health and Care Excellence, 2014)&lt;/DisplayText&gt;&lt;record&gt;&lt;rec-number&gt;38512&lt;/rec-number&gt;&lt;foreign-keys&gt;&lt;key app="EN" db-id="9szzaf5xbwsxt5ezwsapa29xasw2z0v25v5r" timestamp="1426589839"&gt;38512&lt;/key&gt;&lt;/foreign-keys&gt;&lt;ref-type name="Report"&gt;27&lt;/ref-type&gt;&lt;contributors&gt;&lt;authors&gt;&lt;author&gt;National Institute for Health and Care Excellence,&lt;/author&gt;&lt;/authors&gt;&lt;/contributors&gt;&lt;titles&gt;&lt;title&gt;Developing NICE guidelines: the manual&lt;/title&gt;&lt;/titles&gt;&lt;dates&gt;&lt;year&gt;2014&lt;/year&gt;&lt;/dates&gt;&lt;pub-location&gt;London&lt;/pub-location&gt;&lt;publisher&gt;National Institute for Health and Care Excellence &lt;/publisher&gt;&lt;urls&gt;&lt;/urls&gt;&lt;electronic-resource-num&gt;http://www.nice.org.uk/article/PMG20/chapter/1%20Introduction%20and%20overview&lt;/electronic-resource-num&gt;&lt;/record&gt;&lt;/Cite&gt;&lt;/EndNote&gt;</w:instrText>
      </w:r>
      <w:r w:rsidR="00681CF9" w:rsidRPr="002D3711">
        <w:rPr>
          <w:lang w:val="en-GB"/>
        </w:rPr>
        <w:fldChar w:fldCharType="separate"/>
      </w:r>
      <w:r w:rsidR="00681CF9" w:rsidRPr="002D3711">
        <w:rPr>
          <w:lang w:val="en-GB"/>
        </w:rPr>
        <w:t>(National Institute for Health and Care Excellence, 2014)</w:t>
      </w:r>
      <w:r w:rsidR="00681CF9" w:rsidRPr="002D3711">
        <w:rPr>
          <w:lang w:val="en-GB"/>
        </w:rPr>
        <w:fldChar w:fldCharType="end"/>
      </w:r>
      <w:r w:rsidR="00681CF9">
        <w:rPr>
          <w:lang w:val="en-GB"/>
        </w:rPr>
        <w:t xml:space="preserve">. </w:t>
      </w:r>
      <w:r w:rsidR="00D3313E">
        <w:rPr>
          <w:lang w:val="en-GB"/>
        </w:rPr>
        <w:t>A</w:t>
      </w:r>
      <w:r w:rsidR="00443BC0">
        <w:rPr>
          <w:lang w:val="en-GB"/>
        </w:rPr>
        <w:t>t the start of the guideline development process NICE commissioned a series of evidence reviews</w:t>
      </w:r>
      <w:r w:rsidR="00EF6EF5">
        <w:rPr>
          <w:lang w:val="en-GB"/>
        </w:rPr>
        <w:t xml:space="preserve"> on safe staffing</w:t>
      </w:r>
      <w:r w:rsidR="004408F5" w:rsidRPr="004408F5">
        <w:rPr>
          <w:lang w:val="en-GB"/>
        </w:rPr>
        <w:t xml:space="preserve"> </w:t>
      </w:r>
      <w:r w:rsidR="004408F5">
        <w:rPr>
          <w:lang w:val="en-GB"/>
        </w:rPr>
        <w:t>from independent researchers</w:t>
      </w:r>
      <w:r w:rsidR="00443BC0">
        <w:rPr>
          <w:lang w:val="en-GB"/>
        </w:rPr>
        <w:t xml:space="preserve">. </w:t>
      </w:r>
      <w:r w:rsidR="00E7138F" w:rsidRPr="00C87FE4">
        <w:rPr>
          <w:spacing w:val="-1"/>
          <w:lang w:val="en-GB"/>
        </w:rPr>
        <w:t>In this paper w</w:t>
      </w:r>
      <w:r w:rsidR="00B055D6" w:rsidRPr="00C87FE4">
        <w:rPr>
          <w:spacing w:val="-1"/>
          <w:lang w:val="en-GB"/>
        </w:rPr>
        <w:t>e consider the evidence that we</w:t>
      </w:r>
      <w:r w:rsidR="00E7138F" w:rsidRPr="00C87FE4">
        <w:rPr>
          <w:spacing w:val="-1"/>
          <w:lang w:val="en-GB"/>
        </w:rPr>
        <w:t xml:space="preserve"> reviewed for NICE</w:t>
      </w:r>
      <w:r w:rsidR="00443BC0">
        <w:rPr>
          <w:spacing w:val="-1"/>
          <w:lang w:val="en-GB"/>
        </w:rPr>
        <w:t xml:space="preserve"> to support its guidance on safe nurse staffing on adult inpatient wards,</w:t>
      </w:r>
      <w:r w:rsidR="00B055D6" w:rsidRPr="00C87FE4">
        <w:rPr>
          <w:spacing w:val="-1"/>
          <w:lang w:val="en-GB"/>
        </w:rPr>
        <w:t xml:space="preserve"> </w:t>
      </w:r>
      <w:r w:rsidR="00E7138F" w:rsidRPr="00C87FE4">
        <w:rPr>
          <w:spacing w:val="-1"/>
          <w:lang w:val="en-GB"/>
        </w:rPr>
        <w:t xml:space="preserve">in order to understand how NICE </w:t>
      </w:r>
      <w:r w:rsidR="00B055D6" w:rsidRPr="00C87FE4">
        <w:rPr>
          <w:spacing w:val="-1"/>
          <w:lang w:val="en-GB"/>
        </w:rPr>
        <w:t xml:space="preserve">could </w:t>
      </w:r>
      <w:r w:rsidR="008E065C">
        <w:rPr>
          <w:spacing w:val="-1"/>
          <w:lang w:val="en-GB"/>
        </w:rPr>
        <w:t xml:space="preserve">have concluded </w:t>
      </w:r>
      <w:r w:rsidR="00AD4FED">
        <w:rPr>
          <w:spacing w:val="-1"/>
          <w:lang w:val="en-GB"/>
        </w:rPr>
        <w:t>that</w:t>
      </w:r>
      <w:r w:rsidR="00B055D6" w:rsidRPr="00C87FE4">
        <w:rPr>
          <w:spacing w:val="-1"/>
          <w:lang w:val="en-GB"/>
        </w:rPr>
        <w:t>:</w:t>
      </w:r>
    </w:p>
    <w:p w14:paraId="3CAC734B" w14:textId="77777777" w:rsidR="00EB2B02" w:rsidRPr="00B055D6" w:rsidRDefault="00B055D6" w:rsidP="00781F4A">
      <w:pPr>
        <w:ind w:left="720"/>
        <w:rPr>
          <w:rFonts w:asciiTheme="minorBidi" w:eastAsia="Times New Roman" w:hAnsiTheme="minorBidi"/>
          <w:i/>
          <w:color w:val="333333"/>
          <w:szCs w:val="20"/>
        </w:rPr>
      </w:pPr>
      <w:r w:rsidRPr="00B055D6">
        <w:rPr>
          <w:rFonts w:asciiTheme="minorBidi" w:eastAsia="Times New Roman" w:hAnsiTheme="minorBidi"/>
          <w:i/>
          <w:color w:val="333333"/>
          <w:szCs w:val="20"/>
        </w:rPr>
        <w:t>“</w:t>
      </w:r>
      <w:r w:rsidRPr="00B055D6">
        <w:rPr>
          <w:rFonts w:ascii="Helvetica" w:hAnsi="Helvetica" w:cs="Helvetica"/>
          <w:i/>
          <w:color w:val="4A4A4A"/>
          <w:shd w:val="clear" w:color="auto" w:fill="F6F6F6"/>
        </w:rPr>
        <w:t>There is a lack of high-quality studies exploring and quantifying the relationship between registered nurse and healthcare assistant staffing levels and skill mix and any outcomes”</w:t>
      </w:r>
      <w:r>
        <w:rPr>
          <w:rFonts w:ascii="Helvetica" w:hAnsi="Helvetica" w:cs="Helvetica"/>
          <w:i/>
          <w:color w:val="4A4A4A"/>
          <w:shd w:val="clear" w:color="auto" w:fill="F6F6F6"/>
        </w:rPr>
        <w:t xml:space="preserve"> </w:t>
      </w:r>
      <w:r>
        <w:rPr>
          <w:rFonts w:ascii="Helvetica" w:hAnsi="Helvetica" w:cs="Helvetica"/>
          <w:i/>
          <w:color w:val="4A4A4A"/>
          <w:shd w:val="clear" w:color="auto" w:fill="F6F6F6"/>
        </w:rPr>
        <w:fldChar w:fldCharType="begin"/>
      </w:r>
      <w:r>
        <w:rPr>
          <w:rFonts w:ascii="Helvetica" w:hAnsi="Helvetica" w:cs="Helvetica"/>
          <w:i/>
          <w:color w:val="4A4A4A"/>
          <w:shd w:val="clear" w:color="auto" w:fill="F6F6F6"/>
        </w:rPr>
        <w:instrText xml:space="preserve"> ADDIN EN.CITE &lt;EndNote&gt;&lt;Cite&gt;&lt;Author&gt;National Institute for Health and Care Excellence (NICE)&lt;/Author&gt;&lt;Year&gt;2014&lt;/Year&gt;&lt;RecNum&gt;38392&lt;/RecNum&gt;&lt;Suffix&gt;p 27&lt;/Suffix&gt;&lt;DisplayText&gt;(National Institute for Health and Care Excellence (NICE), 2014p 27)&lt;/DisplayText&gt;&lt;record&gt;&lt;rec-number&gt;38392&lt;/rec-number&gt;&lt;foreign-keys&gt;&lt;key app="EN" db-id="9szzaf5xbwsxt5ezwsapa29xasw2z0v25v5r" timestamp="1417427431"&gt;38392&lt;/key&gt;&lt;/foreign-keys&gt;&lt;ref-type name="Report"&gt;27&lt;/ref-type&gt;&lt;contributors&gt;&lt;authors&gt;&lt;author&gt;National Institute for Health and Care Excellence (NICE),&lt;/author&gt;&lt;/authors&gt;&lt;/contributors&gt;&lt;titles&gt;&lt;title&gt;Safe Staffing for Nursing in Adult Inpatient wards in Acute Hospitals (Guidance)&lt;/title&gt;&lt;/titles&gt;&lt;volume&gt;SG1&lt;/volume&gt;&lt;dates&gt;&lt;year&gt;2014&lt;/year&gt;&lt;/dates&gt;&lt;pub-location&gt;London&lt;/pub-location&gt;&lt;publisher&gt;National Institute for Health and Care Excellence &lt;/publisher&gt;&lt;urls&gt;&lt;/urls&gt;&lt;/record&gt;&lt;/Cite&gt;&lt;/EndNote&gt;</w:instrText>
      </w:r>
      <w:r>
        <w:rPr>
          <w:rFonts w:ascii="Helvetica" w:hAnsi="Helvetica" w:cs="Helvetica"/>
          <w:i/>
          <w:color w:val="4A4A4A"/>
          <w:shd w:val="clear" w:color="auto" w:fill="F6F6F6"/>
        </w:rPr>
        <w:fldChar w:fldCharType="separate"/>
      </w:r>
      <w:r>
        <w:rPr>
          <w:rFonts w:ascii="Helvetica" w:hAnsi="Helvetica" w:cs="Helvetica"/>
          <w:i/>
          <w:noProof/>
          <w:color w:val="4A4A4A"/>
          <w:shd w:val="clear" w:color="auto" w:fill="F6F6F6"/>
        </w:rPr>
        <w:t>(National Institute for Health and Care Excellence (NICE), 2014p 27)</w:t>
      </w:r>
      <w:r>
        <w:rPr>
          <w:rFonts w:ascii="Helvetica" w:hAnsi="Helvetica" w:cs="Helvetica"/>
          <w:i/>
          <w:color w:val="4A4A4A"/>
          <w:shd w:val="clear" w:color="auto" w:fill="F6F6F6"/>
        </w:rPr>
        <w:fldChar w:fldCharType="end"/>
      </w:r>
      <w:r w:rsidR="00681CF9">
        <w:rPr>
          <w:rFonts w:asciiTheme="minorBidi" w:eastAsia="Times New Roman" w:hAnsiTheme="minorBidi"/>
          <w:color w:val="333333"/>
          <w:szCs w:val="20"/>
        </w:rPr>
        <w:t>,</w:t>
      </w:r>
    </w:p>
    <w:p w14:paraId="3ECFE37B" w14:textId="3B31CD68" w:rsidR="004D2DE2" w:rsidRDefault="007375E7" w:rsidP="00107EB5">
      <w:pPr>
        <w:pStyle w:val="BodyText"/>
        <w:spacing w:before="163" w:line="360" w:lineRule="auto"/>
        <w:ind w:left="0" w:right="170"/>
        <w:rPr>
          <w:spacing w:val="-1"/>
          <w:lang w:val="en-GB"/>
        </w:rPr>
      </w:pPr>
      <w:r>
        <w:rPr>
          <w:spacing w:val="-1"/>
          <w:lang w:val="en-GB"/>
        </w:rPr>
        <w:t>…</w:t>
      </w:r>
      <w:r w:rsidR="004D2DE2">
        <w:rPr>
          <w:spacing w:val="-1"/>
          <w:lang w:val="en-GB"/>
        </w:rPr>
        <w:t xml:space="preserve">while others describe </w:t>
      </w:r>
      <w:r w:rsidR="00443BC0">
        <w:rPr>
          <w:spacing w:val="-1"/>
          <w:lang w:val="en-GB"/>
        </w:rPr>
        <w:t xml:space="preserve">the extensive </w:t>
      </w:r>
      <w:r w:rsidR="00107EB5">
        <w:rPr>
          <w:spacing w:val="-1"/>
          <w:lang w:val="en-GB"/>
        </w:rPr>
        <w:t xml:space="preserve">evidence concerning the </w:t>
      </w:r>
      <w:r w:rsidR="00107EB5" w:rsidRPr="00107EB5">
        <w:rPr>
          <w:spacing w:val="-1"/>
          <w:lang w:val="en-GB"/>
        </w:rPr>
        <w:t>association between nu</w:t>
      </w:r>
      <w:r w:rsidR="00107EB5">
        <w:rPr>
          <w:spacing w:val="-1"/>
          <w:lang w:val="en-GB"/>
        </w:rPr>
        <w:t xml:space="preserve">rse staffing levels and patient </w:t>
      </w:r>
      <w:r w:rsidR="00107EB5" w:rsidRPr="00107EB5">
        <w:rPr>
          <w:spacing w:val="-1"/>
          <w:lang w:val="en-GB"/>
        </w:rPr>
        <w:t xml:space="preserve">outcomes </w:t>
      </w:r>
      <w:r w:rsidR="00107EB5">
        <w:rPr>
          <w:spacing w:val="-1"/>
          <w:lang w:val="en-GB"/>
        </w:rPr>
        <w:t xml:space="preserve">as </w:t>
      </w:r>
      <w:r w:rsidR="00107EB5" w:rsidRPr="00107EB5">
        <w:rPr>
          <w:spacing w:val="-1"/>
          <w:lang w:val="en-GB"/>
        </w:rPr>
        <w:t xml:space="preserve"> </w:t>
      </w:r>
      <w:r w:rsidR="00107EB5">
        <w:rPr>
          <w:spacing w:val="-1"/>
          <w:lang w:val="en-GB"/>
        </w:rPr>
        <w:t>“…</w:t>
      </w:r>
      <w:r w:rsidR="00107EB5" w:rsidRPr="00107EB5">
        <w:rPr>
          <w:i/>
          <w:spacing w:val="-1"/>
          <w:lang w:val="en-GB"/>
        </w:rPr>
        <w:t>compelling</w:t>
      </w:r>
      <w:r w:rsidR="00107EB5">
        <w:rPr>
          <w:i/>
          <w:spacing w:val="-1"/>
          <w:lang w:val="en-GB"/>
        </w:rPr>
        <w:t xml:space="preserve">” </w:t>
      </w:r>
      <w:r w:rsidR="00107EB5" w:rsidRPr="00CD7857">
        <w:rPr>
          <w:spacing w:val="-1"/>
          <w:lang w:val="en-GB"/>
        </w:rPr>
        <w:fldChar w:fldCharType="begin"/>
      </w:r>
      <w:r w:rsidR="00CD7857">
        <w:rPr>
          <w:spacing w:val="-1"/>
          <w:lang w:val="en-GB"/>
        </w:rPr>
        <w:instrText xml:space="preserve"> ADDIN EN.CITE &lt;EndNote&gt;&lt;Cite&gt;&lt;Author&gt;Royal College of Nursing&lt;/Author&gt;&lt;Year&gt;2010&lt;/Year&gt;&lt;RecNum&gt;38600&lt;/RecNum&gt;&lt;Suffix&gt; p.39&lt;/Suffix&gt;&lt;Pages&gt;39&lt;/Pages&gt;&lt;DisplayText&gt;(Royal College of Nursing, 2010 p.39)&lt;/DisplayText&gt;&lt;record&gt;&lt;rec-number&gt;38600&lt;/rec-number&gt;&lt;foreign-keys&gt;&lt;key app="EN" db-id="9szzaf5xbwsxt5ezwsapa29xasw2z0v25v5r" timestamp="1444056254"&gt;38600&lt;/key&gt;&lt;/foreign-keys&gt;&lt;ref-type name="Report"&gt;27&lt;/ref-type&gt;&lt;contributors&gt;&lt;authors&gt;&lt;author&gt;Royal College of Nursing,&lt;/author&gt;&lt;/authors&gt;&lt;tertiary-authors&gt;&lt;author&gt;RCN&lt;/author&gt;&lt;/tertiary-authors&gt;&lt;/contributors&gt;&lt;titles&gt;&lt;title&gt;Guidance on safe nurse staffing levels in the UK&lt;/title&gt;&lt;/titles&gt;&lt;dates&gt;&lt;year&gt;2010&lt;/year&gt;&lt;/dates&gt;&lt;pub-location&gt;London&lt;/pub-location&gt;&lt;publisher&gt;RCN&lt;/publisher&gt;&lt;urls&gt;&lt;related-urls&gt;&lt;url&gt;http://www.rcn.org.uk/__data/assets/pdf_file/0005/353237/003860.pdf&lt;/url&gt;&lt;/related-urls&gt;&lt;/urls&gt;&lt;/record&gt;&lt;/Cite&gt;&lt;/EndNote&gt;</w:instrText>
      </w:r>
      <w:r w:rsidR="00107EB5" w:rsidRPr="00CD7857">
        <w:rPr>
          <w:spacing w:val="-1"/>
          <w:lang w:val="en-GB"/>
        </w:rPr>
        <w:fldChar w:fldCharType="separate"/>
      </w:r>
      <w:r w:rsidR="00CD7857">
        <w:rPr>
          <w:noProof/>
          <w:spacing w:val="-1"/>
          <w:lang w:val="en-GB"/>
        </w:rPr>
        <w:t>(Royal College of Nursing, 2010 p.39)</w:t>
      </w:r>
      <w:r w:rsidR="00107EB5" w:rsidRPr="00CD7857">
        <w:rPr>
          <w:spacing w:val="-1"/>
          <w:lang w:val="en-GB"/>
        </w:rPr>
        <w:fldChar w:fldCharType="end"/>
      </w:r>
      <w:r w:rsidR="009D708B">
        <w:rPr>
          <w:spacing w:val="-1"/>
          <w:lang w:val="en-GB"/>
        </w:rPr>
        <w:t xml:space="preserve"> and</w:t>
      </w:r>
      <w:r w:rsidR="00CD7857">
        <w:rPr>
          <w:i/>
          <w:spacing w:val="-1"/>
          <w:lang w:val="en-GB"/>
        </w:rPr>
        <w:t xml:space="preserve"> </w:t>
      </w:r>
      <w:r w:rsidR="00CD7857" w:rsidRPr="00CD7857">
        <w:rPr>
          <w:i/>
          <w:spacing w:val="-1"/>
          <w:lang w:val="en-GB"/>
        </w:rPr>
        <w:t xml:space="preserve">“…overwhelming…” </w:t>
      </w:r>
      <w:r w:rsidR="00CD7857">
        <w:rPr>
          <w:spacing w:val="-1"/>
          <w:lang w:val="en-GB"/>
        </w:rPr>
        <w:fldChar w:fldCharType="begin"/>
      </w:r>
      <w:r w:rsidR="00CD7857">
        <w:rPr>
          <w:spacing w:val="-1"/>
          <w:lang w:val="en-GB"/>
        </w:rPr>
        <w:instrText xml:space="preserve"> ADDIN EN.CITE &lt;EndNote&gt;&lt;Cite&gt;&lt;Author&gt;Commission&lt;/Author&gt;&lt;Year&gt;2005&lt;/Year&gt;&lt;RecNum&gt;38601&lt;/RecNum&gt;&lt;Suffix&gt; p105&lt;/Suffix&gt;&lt;DisplayText&gt;(Joint Commission, 2005 p105)&lt;/DisplayText&gt;&lt;record&gt;&lt;rec-number&gt;38601&lt;/rec-number&gt;&lt;foreign-keys&gt;&lt;key app="EN" db-id="9szzaf5xbwsxt5ezwsapa29xasw2z0v25v5r" timestamp="1444056810"&gt;38601&lt;/key&gt;&lt;/foreign-keys&gt;&lt;ref-type name="Journal Article"&gt;17&lt;/ref-type&gt;&lt;contributors&gt;&lt;authors&gt;&lt;author&gt;Joint Commission,&lt;/author&gt;&lt;/authors&gt;&lt;/contributors&gt;&lt;titles&gt;&lt;title&gt;Issues and Strategies for Nurse Leaders: Meeting Hospital Challenges Today&lt;/title&gt;&lt;secondary-title&gt;Oak Brook Terrace, IL: The Joint Commission&lt;/secondary-title&gt;&lt;/titles&gt;&lt;periodical&gt;&lt;full-title&gt;Oak Brook Terrace, IL: The Joint Commission&lt;/full-title&gt;&lt;/periodical&gt;&lt;dates&gt;&lt;year&gt;2005&lt;/year&gt;&lt;/dates&gt;&lt;urls&gt;&lt;/urls&gt;&lt;/record&gt;&lt;/Cite&gt;&lt;/EndNote&gt;</w:instrText>
      </w:r>
      <w:r w:rsidR="00CD7857">
        <w:rPr>
          <w:spacing w:val="-1"/>
          <w:lang w:val="en-GB"/>
        </w:rPr>
        <w:fldChar w:fldCharType="separate"/>
      </w:r>
      <w:r w:rsidR="00CD7857">
        <w:rPr>
          <w:noProof/>
          <w:spacing w:val="-1"/>
          <w:lang w:val="en-GB"/>
        </w:rPr>
        <w:t>(Joint Commission, 2005 p105)</w:t>
      </w:r>
      <w:r w:rsidR="00CD7857">
        <w:rPr>
          <w:spacing w:val="-1"/>
          <w:lang w:val="en-GB"/>
        </w:rPr>
        <w:fldChar w:fldCharType="end"/>
      </w:r>
      <w:r w:rsidR="00107EB5" w:rsidRPr="00107EB5">
        <w:rPr>
          <w:spacing w:val="-1"/>
          <w:lang w:val="en-GB"/>
        </w:rPr>
        <w:t xml:space="preserve">. </w:t>
      </w:r>
    </w:p>
    <w:p w14:paraId="4856BA5A" w14:textId="08E2DB77" w:rsidR="00443BC0" w:rsidRDefault="007375E7" w:rsidP="00107EB5">
      <w:pPr>
        <w:pStyle w:val="BodyText"/>
        <w:spacing w:before="163" w:line="360" w:lineRule="auto"/>
        <w:ind w:left="0" w:right="170"/>
        <w:rPr>
          <w:spacing w:val="-1"/>
          <w:lang w:val="en-GB"/>
        </w:rPr>
      </w:pPr>
      <w:r>
        <w:rPr>
          <w:spacing w:val="-1"/>
          <w:lang w:val="en-GB"/>
        </w:rPr>
        <w:t>In this paper we consider this</w:t>
      </w:r>
      <w:r w:rsidR="00443BC0">
        <w:rPr>
          <w:spacing w:val="-1"/>
          <w:lang w:val="en-GB"/>
        </w:rPr>
        <w:t xml:space="preserve"> evidence in order to understand </w:t>
      </w:r>
      <w:r>
        <w:rPr>
          <w:spacing w:val="-1"/>
          <w:lang w:val="en-GB"/>
        </w:rPr>
        <w:t xml:space="preserve">its </w:t>
      </w:r>
      <w:r w:rsidR="00443BC0">
        <w:rPr>
          <w:spacing w:val="-1"/>
          <w:lang w:val="en-GB"/>
        </w:rPr>
        <w:t xml:space="preserve">strengths and </w:t>
      </w:r>
      <w:r>
        <w:rPr>
          <w:spacing w:val="-1"/>
          <w:lang w:val="en-GB"/>
        </w:rPr>
        <w:t>l</w:t>
      </w:r>
      <w:r w:rsidR="006B0E2D">
        <w:rPr>
          <w:spacing w:val="-1"/>
          <w:lang w:val="en-GB"/>
        </w:rPr>
        <w:t xml:space="preserve">imitations and how these apparently </w:t>
      </w:r>
      <w:r w:rsidR="00BB5347">
        <w:rPr>
          <w:spacing w:val="-1"/>
          <w:lang w:val="en-GB"/>
        </w:rPr>
        <w:t>contradictory</w:t>
      </w:r>
      <w:r w:rsidR="006B0E2D">
        <w:rPr>
          <w:spacing w:val="-1"/>
          <w:lang w:val="en-GB"/>
        </w:rPr>
        <w:t xml:space="preserve"> assessments could be made</w:t>
      </w:r>
      <w:r w:rsidR="00443BC0">
        <w:rPr>
          <w:spacing w:val="-1"/>
          <w:lang w:val="en-GB"/>
        </w:rPr>
        <w:t xml:space="preserve">. We begin by summarising the </w:t>
      </w:r>
      <w:r w:rsidR="005616E6">
        <w:rPr>
          <w:spacing w:val="-1"/>
          <w:lang w:val="en-GB"/>
        </w:rPr>
        <w:t xml:space="preserve">NICE </w:t>
      </w:r>
      <w:r w:rsidR="00443BC0">
        <w:rPr>
          <w:spacing w:val="-1"/>
          <w:lang w:val="en-GB"/>
        </w:rPr>
        <w:t xml:space="preserve">evidence </w:t>
      </w:r>
      <w:r w:rsidR="005616E6">
        <w:rPr>
          <w:spacing w:val="-1"/>
          <w:lang w:val="en-GB"/>
        </w:rPr>
        <w:t xml:space="preserve">review and related studies </w:t>
      </w:r>
      <w:r w:rsidR="00443BC0">
        <w:rPr>
          <w:spacing w:val="-1"/>
          <w:lang w:val="en-GB"/>
        </w:rPr>
        <w:t>before discussing  challenges</w:t>
      </w:r>
      <w:r w:rsidR="005616E6">
        <w:rPr>
          <w:spacing w:val="-1"/>
          <w:lang w:val="en-GB"/>
        </w:rPr>
        <w:t xml:space="preserve"> </w:t>
      </w:r>
      <w:r w:rsidR="006B0E2D">
        <w:rPr>
          <w:spacing w:val="-1"/>
          <w:lang w:val="en-GB"/>
        </w:rPr>
        <w:t>that ari</w:t>
      </w:r>
      <w:r w:rsidR="00AD4FED">
        <w:rPr>
          <w:spacing w:val="-1"/>
          <w:lang w:val="en-GB"/>
        </w:rPr>
        <w:t xml:space="preserve">se </w:t>
      </w:r>
      <w:r w:rsidR="006B0E2D">
        <w:rPr>
          <w:spacing w:val="-1"/>
          <w:lang w:val="en-GB"/>
        </w:rPr>
        <w:t>in interpreting and using the evidence in practice and, in particular, applying it to quantify the benefits and costs of changes in nurse staffing</w:t>
      </w:r>
      <w:r w:rsidR="00AD4FED">
        <w:rPr>
          <w:spacing w:val="-1"/>
          <w:lang w:val="en-GB"/>
        </w:rPr>
        <w:t xml:space="preserve">. </w:t>
      </w:r>
      <w:r w:rsidR="00BB5347">
        <w:rPr>
          <w:spacing w:val="-1"/>
          <w:lang w:val="en-GB"/>
        </w:rPr>
        <w:t>F</w:t>
      </w:r>
      <w:r w:rsidR="00BB5347" w:rsidRPr="00315197">
        <w:rPr>
          <w:lang w:val="en-GB"/>
        </w:rPr>
        <w:t xml:space="preserve">or brevity we </w:t>
      </w:r>
      <w:r w:rsidR="00BB5347">
        <w:rPr>
          <w:lang w:val="en-GB"/>
        </w:rPr>
        <w:t>do</w:t>
      </w:r>
      <w:r w:rsidR="00BB5347" w:rsidRPr="00315197">
        <w:rPr>
          <w:lang w:val="en-GB"/>
        </w:rPr>
        <w:t xml:space="preserve"> not cite every included study. Rather we describe overall patterns in the evide</w:t>
      </w:r>
      <w:r w:rsidR="00BB5347">
        <w:rPr>
          <w:lang w:val="en-GB"/>
        </w:rPr>
        <w:t xml:space="preserve">nce and cite specific examples. </w:t>
      </w:r>
      <w:r w:rsidR="005616E6">
        <w:rPr>
          <w:spacing w:val="-1"/>
          <w:lang w:val="en-GB"/>
        </w:rPr>
        <w:t xml:space="preserve">We </w:t>
      </w:r>
      <w:r w:rsidR="00526B38">
        <w:rPr>
          <w:spacing w:val="-1"/>
          <w:lang w:val="en-GB"/>
        </w:rPr>
        <w:t>conclude by</w:t>
      </w:r>
      <w:r w:rsidR="005616E6">
        <w:rPr>
          <w:spacing w:val="-1"/>
          <w:lang w:val="en-GB"/>
        </w:rPr>
        <w:t xml:space="preserve"> identify</w:t>
      </w:r>
      <w:r w:rsidR="00526B38">
        <w:rPr>
          <w:spacing w:val="-1"/>
          <w:lang w:val="en-GB"/>
        </w:rPr>
        <w:t>ing</w:t>
      </w:r>
      <w:r w:rsidR="005616E6">
        <w:rPr>
          <w:spacing w:val="-1"/>
          <w:lang w:val="en-GB"/>
        </w:rPr>
        <w:t xml:space="preserve"> strategies </w:t>
      </w:r>
      <w:r w:rsidR="00526B38">
        <w:rPr>
          <w:spacing w:val="-1"/>
          <w:lang w:val="en-GB"/>
        </w:rPr>
        <w:t xml:space="preserve">to </w:t>
      </w:r>
      <w:r w:rsidR="005616E6">
        <w:rPr>
          <w:spacing w:val="-1"/>
          <w:lang w:val="en-GB"/>
        </w:rPr>
        <w:t xml:space="preserve">increase </w:t>
      </w:r>
      <w:r w:rsidR="00526B38">
        <w:rPr>
          <w:spacing w:val="-1"/>
          <w:lang w:val="en-GB"/>
        </w:rPr>
        <w:t xml:space="preserve">the </w:t>
      </w:r>
      <w:r w:rsidR="005616E6">
        <w:rPr>
          <w:spacing w:val="-1"/>
          <w:lang w:val="en-GB"/>
        </w:rPr>
        <w:t xml:space="preserve">usefulness </w:t>
      </w:r>
      <w:r w:rsidR="00526B38">
        <w:rPr>
          <w:spacing w:val="-1"/>
          <w:lang w:val="en-GB"/>
        </w:rPr>
        <w:t xml:space="preserve">of future research studies </w:t>
      </w:r>
      <w:r w:rsidR="005616E6">
        <w:rPr>
          <w:spacing w:val="-1"/>
          <w:lang w:val="en-GB"/>
        </w:rPr>
        <w:t xml:space="preserve">for those charged with </w:t>
      </w:r>
      <w:r w:rsidR="006B0E2D">
        <w:rPr>
          <w:spacing w:val="-1"/>
          <w:lang w:val="en-GB"/>
        </w:rPr>
        <w:t>developing policies</w:t>
      </w:r>
      <w:r w:rsidR="00A578E1">
        <w:rPr>
          <w:spacing w:val="-1"/>
          <w:lang w:val="en-GB"/>
        </w:rPr>
        <w:t xml:space="preserve"> and guidance on </w:t>
      </w:r>
      <w:r w:rsidR="005616E6">
        <w:rPr>
          <w:spacing w:val="-1"/>
          <w:lang w:val="en-GB"/>
        </w:rPr>
        <w:t xml:space="preserve">safe </w:t>
      </w:r>
      <w:r w:rsidR="00A578E1">
        <w:rPr>
          <w:spacing w:val="-1"/>
          <w:lang w:val="en-GB"/>
        </w:rPr>
        <w:t xml:space="preserve">nurse </w:t>
      </w:r>
      <w:r w:rsidR="005616E6">
        <w:rPr>
          <w:spacing w:val="-1"/>
          <w:lang w:val="en-GB"/>
        </w:rPr>
        <w:t>staffing levels</w:t>
      </w:r>
      <w:r w:rsidR="00526B38">
        <w:rPr>
          <w:spacing w:val="-1"/>
          <w:lang w:val="en-GB"/>
        </w:rPr>
        <w:t xml:space="preserve">. </w:t>
      </w:r>
    </w:p>
    <w:p w14:paraId="4237F246" w14:textId="1ECF36A9" w:rsidR="00CA4972" w:rsidRDefault="00CA4972" w:rsidP="00357130">
      <w:pPr>
        <w:rPr>
          <w:b/>
        </w:rPr>
      </w:pPr>
    </w:p>
    <w:p w14:paraId="775650A0" w14:textId="77777777" w:rsidR="009F28AB" w:rsidRDefault="00CA4972" w:rsidP="00357130">
      <w:pPr>
        <w:rPr>
          <w:b/>
        </w:rPr>
      </w:pPr>
      <w:r>
        <w:rPr>
          <w:b/>
        </w:rPr>
        <w:t>R</w:t>
      </w:r>
      <w:r w:rsidR="00556E6E">
        <w:rPr>
          <w:b/>
        </w:rPr>
        <w:t>eview m</w:t>
      </w:r>
      <w:r w:rsidR="009F28AB">
        <w:rPr>
          <w:b/>
        </w:rPr>
        <w:t>ethods and data</w:t>
      </w:r>
      <w:r w:rsidR="002939C9">
        <w:rPr>
          <w:b/>
        </w:rPr>
        <w:t xml:space="preserve"> </w:t>
      </w:r>
      <w:r w:rsidR="009F28AB">
        <w:rPr>
          <w:b/>
        </w:rPr>
        <w:t>sources</w:t>
      </w:r>
      <w:r w:rsidR="002939C9">
        <w:rPr>
          <w:b/>
        </w:rPr>
        <w:t>.</w:t>
      </w:r>
    </w:p>
    <w:p w14:paraId="45600B3A" w14:textId="45B6974C" w:rsidR="005616E6" w:rsidRPr="002D3711" w:rsidRDefault="009F28AB" w:rsidP="005616E6">
      <w:pPr>
        <w:pStyle w:val="BodyText"/>
        <w:spacing w:before="163" w:line="360" w:lineRule="auto"/>
        <w:ind w:left="0" w:right="170"/>
        <w:rPr>
          <w:spacing w:val="-1"/>
          <w:lang w:val="en-GB"/>
        </w:rPr>
      </w:pPr>
      <w:r w:rsidRPr="002D3711">
        <w:rPr>
          <w:spacing w:val="-1"/>
          <w:lang w:val="en-GB"/>
        </w:rPr>
        <w:t xml:space="preserve">The </w:t>
      </w:r>
      <w:r w:rsidR="005616E6">
        <w:rPr>
          <w:spacing w:val="-1"/>
          <w:lang w:val="en-GB"/>
        </w:rPr>
        <w:t xml:space="preserve">NICE </w:t>
      </w:r>
      <w:r w:rsidR="00841491" w:rsidRPr="002D3711">
        <w:rPr>
          <w:spacing w:val="-1"/>
          <w:lang w:val="en-GB"/>
        </w:rPr>
        <w:t xml:space="preserve">evidence review </w:t>
      </w:r>
      <w:r w:rsidRPr="002D3711">
        <w:rPr>
          <w:spacing w:val="-1"/>
          <w:lang w:val="en-GB"/>
        </w:rPr>
        <w:t>is described in full elsewhere</w:t>
      </w:r>
      <w:r w:rsidR="002939C9" w:rsidRPr="002D3711">
        <w:rPr>
          <w:spacing w:val="-1"/>
          <w:lang w:val="en-GB"/>
        </w:rPr>
        <w:t xml:space="preserve"> </w:t>
      </w:r>
      <w:r w:rsidR="002939C9" w:rsidRPr="002D3711">
        <w:rPr>
          <w:spacing w:val="-1"/>
          <w:lang w:val="en-GB"/>
        </w:rPr>
        <w:fldChar w:fldCharType="begin">
          <w:fldData xml:space="preserve">PEVuZE5vdGU+PENpdGU+PEF1dGhvcj5HcmlmZml0aHM8L0F1dGhvcj48WWVhcj4yMDE0PC9ZZWFy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==
</w:fldData>
        </w:fldChar>
      </w:r>
      <w:r w:rsidR="00192098">
        <w:rPr>
          <w:spacing w:val="-1"/>
          <w:lang w:val="en-GB"/>
        </w:rPr>
        <w:instrText xml:space="preserve"> ADDIN EN.CITE </w:instrText>
      </w:r>
      <w:r w:rsidR="00192098">
        <w:rPr>
          <w:spacing w:val="-1"/>
          <w:lang w:val="en-GB"/>
        </w:rPr>
        <w:fldChar w:fldCharType="begin">
          <w:fldData xml:space="preserve">PEVuZE5vdGU+PENpdGU+PEF1dGhvcj5HcmlmZml0aHM8L0F1dGhvcj48WWVhcj4yMDE0PC9ZZWFy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==
</w:fldData>
        </w:fldChar>
      </w:r>
      <w:r w:rsidR="00192098">
        <w:rPr>
          <w:spacing w:val="-1"/>
          <w:lang w:val="en-GB"/>
        </w:rPr>
        <w:instrText xml:space="preserve"> ADDIN EN.CITE.DATA </w:instrText>
      </w:r>
      <w:r w:rsidR="00192098">
        <w:rPr>
          <w:spacing w:val="-1"/>
          <w:lang w:val="en-GB"/>
        </w:rPr>
      </w:r>
      <w:r w:rsidR="00192098">
        <w:rPr>
          <w:spacing w:val="-1"/>
          <w:lang w:val="en-GB"/>
        </w:rPr>
        <w:fldChar w:fldCharType="end"/>
      </w:r>
      <w:r w:rsidR="002939C9" w:rsidRPr="002D3711">
        <w:rPr>
          <w:spacing w:val="-1"/>
          <w:lang w:val="en-GB"/>
        </w:rPr>
      </w:r>
      <w:r w:rsidR="002939C9" w:rsidRPr="002D3711">
        <w:rPr>
          <w:spacing w:val="-1"/>
          <w:lang w:val="en-GB"/>
        </w:rPr>
        <w:fldChar w:fldCharType="separate"/>
      </w:r>
      <w:r w:rsidR="002939C9" w:rsidRPr="002D3711">
        <w:rPr>
          <w:noProof/>
          <w:spacing w:val="-1"/>
          <w:lang w:val="en-GB"/>
        </w:rPr>
        <w:t>(Griffiths et al., 2014, Simon et al., 2014)</w:t>
      </w:r>
      <w:r w:rsidR="002939C9" w:rsidRPr="002D3711">
        <w:rPr>
          <w:spacing w:val="-1"/>
          <w:lang w:val="en-GB"/>
        </w:rPr>
        <w:fldChar w:fldCharType="end"/>
      </w:r>
      <w:r w:rsidR="002939C9" w:rsidRPr="002D3711">
        <w:rPr>
          <w:spacing w:val="-1"/>
          <w:lang w:val="en-GB"/>
        </w:rPr>
        <w:t xml:space="preserve">. </w:t>
      </w:r>
      <w:r w:rsidR="005616E6">
        <w:rPr>
          <w:spacing w:val="-1"/>
          <w:lang w:val="en-GB"/>
        </w:rPr>
        <w:t>This paper focuses on evidence used to answer two questions</w:t>
      </w:r>
      <w:r w:rsidR="001C54A6" w:rsidRPr="001C54A6">
        <w:rPr>
          <w:spacing w:val="-1"/>
          <w:lang w:val="en-GB"/>
        </w:rPr>
        <w:t xml:space="preserve"> </w:t>
      </w:r>
      <w:r w:rsidR="001C54A6">
        <w:rPr>
          <w:spacing w:val="-1"/>
          <w:lang w:val="en-GB"/>
        </w:rPr>
        <w:t>specified in the brief by NICE</w:t>
      </w:r>
      <w:r w:rsidR="005616E6" w:rsidRPr="002D3711">
        <w:rPr>
          <w:spacing w:val="-1"/>
          <w:lang w:val="en-GB"/>
        </w:rPr>
        <w:t>:</w:t>
      </w:r>
    </w:p>
    <w:p w14:paraId="109B88B7" w14:textId="77777777" w:rsidR="005616E6" w:rsidRPr="001C54A6" w:rsidRDefault="005616E6" w:rsidP="005616E6">
      <w:pPr>
        <w:pStyle w:val="BodyText"/>
        <w:numPr>
          <w:ilvl w:val="0"/>
          <w:numId w:val="5"/>
        </w:numPr>
        <w:tabs>
          <w:tab w:val="left" w:pos="1540"/>
        </w:tabs>
        <w:spacing w:line="359" w:lineRule="auto"/>
        <w:ind w:right="666"/>
        <w:rPr>
          <w:lang w:val="en-GB"/>
        </w:rPr>
      </w:pPr>
      <w:r w:rsidRPr="001C54A6">
        <w:rPr>
          <w:lang w:val="en-GB"/>
        </w:rPr>
        <w:t>What</w:t>
      </w:r>
      <w:r w:rsidRPr="001C54A6">
        <w:rPr>
          <w:spacing w:val="-6"/>
          <w:lang w:val="en-GB"/>
        </w:rPr>
        <w:t xml:space="preserve"> </w:t>
      </w:r>
      <w:r w:rsidRPr="001C54A6">
        <w:rPr>
          <w:spacing w:val="-1"/>
          <w:lang w:val="en-GB"/>
        </w:rPr>
        <w:t>patient</w:t>
      </w:r>
      <w:r w:rsidRPr="001C54A6">
        <w:rPr>
          <w:spacing w:val="-4"/>
          <w:lang w:val="en-GB"/>
        </w:rPr>
        <w:t xml:space="preserve"> </w:t>
      </w:r>
      <w:r w:rsidRPr="001C54A6">
        <w:rPr>
          <w:spacing w:val="-1"/>
          <w:lang w:val="en-GB"/>
        </w:rPr>
        <w:t>safety</w:t>
      </w:r>
      <w:r w:rsidRPr="001C54A6">
        <w:rPr>
          <w:spacing w:val="-3"/>
          <w:lang w:val="en-GB"/>
        </w:rPr>
        <w:t xml:space="preserve"> </w:t>
      </w:r>
      <w:r w:rsidRPr="001C54A6">
        <w:rPr>
          <w:spacing w:val="-1"/>
          <w:lang w:val="en-GB"/>
        </w:rPr>
        <w:t>outcomes</w:t>
      </w:r>
      <w:r w:rsidRPr="001C54A6">
        <w:rPr>
          <w:spacing w:val="-5"/>
          <w:lang w:val="en-GB"/>
        </w:rPr>
        <w:t xml:space="preserve"> </w:t>
      </w:r>
      <w:r w:rsidRPr="001C54A6">
        <w:rPr>
          <w:lang w:val="en-GB"/>
        </w:rPr>
        <w:t>are</w:t>
      </w:r>
      <w:r w:rsidRPr="001C54A6">
        <w:rPr>
          <w:spacing w:val="-7"/>
          <w:lang w:val="en-GB"/>
        </w:rPr>
        <w:t xml:space="preserve"> </w:t>
      </w:r>
      <w:r w:rsidRPr="001C54A6">
        <w:rPr>
          <w:spacing w:val="-1"/>
          <w:lang w:val="en-GB"/>
        </w:rPr>
        <w:t>associated</w:t>
      </w:r>
      <w:r w:rsidRPr="001C54A6">
        <w:rPr>
          <w:spacing w:val="-4"/>
          <w:lang w:val="en-GB"/>
        </w:rPr>
        <w:t xml:space="preserve"> </w:t>
      </w:r>
      <w:r w:rsidRPr="001C54A6">
        <w:rPr>
          <w:lang w:val="en-GB"/>
        </w:rPr>
        <w:t>with</w:t>
      </w:r>
      <w:r w:rsidRPr="001C54A6">
        <w:rPr>
          <w:spacing w:val="-4"/>
          <w:lang w:val="en-GB"/>
        </w:rPr>
        <w:t xml:space="preserve"> </w:t>
      </w:r>
      <w:r w:rsidRPr="001C54A6">
        <w:rPr>
          <w:spacing w:val="-1"/>
          <w:lang w:val="en-GB"/>
        </w:rPr>
        <w:t>nurse</w:t>
      </w:r>
      <w:r w:rsidRPr="001C54A6">
        <w:rPr>
          <w:spacing w:val="-4"/>
          <w:lang w:val="en-GB"/>
        </w:rPr>
        <w:t xml:space="preserve"> </w:t>
      </w:r>
      <w:r w:rsidRPr="001C54A6">
        <w:rPr>
          <w:lang w:val="en-GB"/>
        </w:rPr>
        <w:t>and</w:t>
      </w:r>
      <w:r w:rsidRPr="001C54A6">
        <w:rPr>
          <w:spacing w:val="-4"/>
          <w:lang w:val="en-GB"/>
        </w:rPr>
        <w:t xml:space="preserve"> </w:t>
      </w:r>
      <w:r w:rsidRPr="001C54A6">
        <w:rPr>
          <w:spacing w:val="-1"/>
          <w:lang w:val="en-GB"/>
        </w:rPr>
        <w:t>healthcare</w:t>
      </w:r>
      <w:r w:rsidRPr="001C54A6">
        <w:rPr>
          <w:spacing w:val="77"/>
          <w:w w:val="99"/>
          <w:lang w:val="en-GB"/>
        </w:rPr>
        <w:t xml:space="preserve"> </w:t>
      </w:r>
      <w:r w:rsidRPr="001C54A6">
        <w:rPr>
          <w:spacing w:val="-1"/>
          <w:lang w:val="en-GB"/>
        </w:rPr>
        <w:t>assistant</w:t>
      </w:r>
      <w:r w:rsidRPr="001C54A6">
        <w:rPr>
          <w:spacing w:val="-5"/>
          <w:lang w:val="en-GB"/>
        </w:rPr>
        <w:t xml:space="preserve"> </w:t>
      </w:r>
      <w:r w:rsidRPr="001C54A6">
        <w:rPr>
          <w:lang w:val="en-GB"/>
        </w:rPr>
        <w:t>staffing</w:t>
      </w:r>
      <w:r w:rsidRPr="001C54A6">
        <w:rPr>
          <w:spacing w:val="-3"/>
          <w:lang w:val="en-GB"/>
        </w:rPr>
        <w:t xml:space="preserve"> </w:t>
      </w:r>
      <w:r w:rsidRPr="001C54A6">
        <w:rPr>
          <w:spacing w:val="-1"/>
          <w:lang w:val="en-GB"/>
        </w:rPr>
        <w:t>levels</w:t>
      </w:r>
      <w:r w:rsidRPr="001C54A6">
        <w:rPr>
          <w:spacing w:val="-4"/>
          <w:lang w:val="en-GB"/>
        </w:rPr>
        <w:t xml:space="preserve"> </w:t>
      </w:r>
      <w:r w:rsidRPr="001C54A6">
        <w:rPr>
          <w:spacing w:val="1"/>
          <w:lang w:val="en-GB"/>
        </w:rPr>
        <w:t>and</w:t>
      </w:r>
      <w:r w:rsidRPr="001C54A6">
        <w:rPr>
          <w:spacing w:val="-2"/>
          <w:lang w:val="en-GB"/>
        </w:rPr>
        <w:t xml:space="preserve"> </w:t>
      </w:r>
      <w:r w:rsidRPr="001C54A6">
        <w:rPr>
          <w:lang w:val="en-GB"/>
        </w:rPr>
        <w:t>skill</w:t>
      </w:r>
      <w:r w:rsidRPr="001C54A6">
        <w:rPr>
          <w:spacing w:val="-3"/>
          <w:lang w:val="en-GB"/>
        </w:rPr>
        <w:t xml:space="preserve"> </w:t>
      </w:r>
      <w:r w:rsidRPr="001C54A6">
        <w:rPr>
          <w:spacing w:val="-1"/>
          <w:lang w:val="en-GB"/>
        </w:rPr>
        <w:t>mix?</w:t>
      </w:r>
    </w:p>
    <w:p w14:paraId="39D88363" w14:textId="77777777" w:rsidR="002939C9" w:rsidRPr="001C54A6" w:rsidRDefault="005616E6" w:rsidP="005616E6">
      <w:pPr>
        <w:pStyle w:val="BodyText"/>
        <w:numPr>
          <w:ilvl w:val="0"/>
          <w:numId w:val="5"/>
        </w:numPr>
        <w:tabs>
          <w:tab w:val="left" w:pos="1540"/>
        </w:tabs>
        <w:spacing w:line="359" w:lineRule="auto"/>
        <w:ind w:right="666"/>
        <w:rPr>
          <w:lang w:val="en-GB"/>
        </w:rPr>
      </w:pPr>
      <w:r w:rsidRPr="001C54A6">
        <w:rPr>
          <w:lang w:val="en-GB"/>
        </w:rPr>
        <w:t>What</w:t>
      </w:r>
      <w:r w:rsidRPr="001C54A6">
        <w:rPr>
          <w:spacing w:val="-6"/>
          <w:lang w:val="en-GB"/>
        </w:rPr>
        <w:t xml:space="preserve"> </w:t>
      </w:r>
      <w:r w:rsidRPr="001C54A6">
        <w:rPr>
          <w:spacing w:val="-1"/>
          <w:lang w:val="en-GB"/>
        </w:rPr>
        <w:t>approaches</w:t>
      </w:r>
      <w:r w:rsidRPr="001C54A6">
        <w:rPr>
          <w:spacing w:val="-4"/>
          <w:lang w:val="en-GB"/>
        </w:rPr>
        <w:t xml:space="preserve"> </w:t>
      </w:r>
      <w:r w:rsidRPr="001C54A6">
        <w:rPr>
          <w:lang w:val="en-GB"/>
        </w:rPr>
        <w:t>for</w:t>
      </w:r>
      <w:r w:rsidRPr="001C54A6">
        <w:rPr>
          <w:spacing w:val="-4"/>
          <w:lang w:val="en-GB"/>
        </w:rPr>
        <w:t xml:space="preserve"> </w:t>
      </w:r>
      <w:r w:rsidRPr="001C54A6">
        <w:rPr>
          <w:lang w:val="en-GB"/>
        </w:rPr>
        <w:t>identifying</w:t>
      </w:r>
      <w:r w:rsidRPr="001C54A6">
        <w:rPr>
          <w:spacing w:val="-5"/>
          <w:lang w:val="en-GB"/>
        </w:rPr>
        <w:t xml:space="preserve"> </w:t>
      </w:r>
      <w:r w:rsidRPr="001C54A6">
        <w:rPr>
          <w:spacing w:val="-1"/>
          <w:lang w:val="en-GB"/>
        </w:rPr>
        <w:t>required</w:t>
      </w:r>
      <w:r w:rsidRPr="001C54A6">
        <w:rPr>
          <w:spacing w:val="-3"/>
          <w:lang w:val="en-GB"/>
        </w:rPr>
        <w:t xml:space="preserve"> </w:t>
      </w:r>
      <w:r w:rsidRPr="001C54A6">
        <w:rPr>
          <w:lang w:val="en-GB"/>
        </w:rPr>
        <w:t>nurse</w:t>
      </w:r>
      <w:r w:rsidRPr="001C54A6">
        <w:rPr>
          <w:spacing w:val="-3"/>
          <w:lang w:val="en-GB"/>
        </w:rPr>
        <w:t xml:space="preserve"> </w:t>
      </w:r>
      <w:r w:rsidRPr="001C54A6">
        <w:rPr>
          <w:lang w:val="en-GB"/>
        </w:rPr>
        <w:t>staffing</w:t>
      </w:r>
      <w:r w:rsidRPr="001C54A6">
        <w:rPr>
          <w:spacing w:val="-5"/>
          <w:lang w:val="en-GB"/>
        </w:rPr>
        <w:t xml:space="preserve"> </w:t>
      </w:r>
      <w:r w:rsidRPr="001C54A6">
        <w:rPr>
          <w:spacing w:val="-1"/>
          <w:lang w:val="en-GB"/>
        </w:rPr>
        <w:t>levels</w:t>
      </w:r>
      <w:r w:rsidRPr="001C54A6">
        <w:rPr>
          <w:spacing w:val="-4"/>
          <w:lang w:val="en-GB"/>
        </w:rPr>
        <w:t xml:space="preserve"> </w:t>
      </w:r>
      <w:r w:rsidRPr="001C54A6">
        <w:rPr>
          <w:lang w:val="en-GB"/>
        </w:rPr>
        <w:t>and</w:t>
      </w:r>
      <w:r w:rsidRPr="001C54A6">
        <w:rPr>
          <w:spacing w:val="-3"/>
          <w:lang w:val="en-GB"/>
        </w:rPr>
        <w:t xml:space="preserve"> </w:t>
      </w:r>
      <w:r w:rsidRPr="001C54A6">
        <w:rPr>
          <w:lang w:val="en-GB"/>
        </w:rPr>
        <w:t>skill</w:t>
      </w:r>
      <w:r w:rsidRPr="001C54A6">
        <w:rPr>
          <w:spacing w:val="-4"/>
          <w:lang w:val="en-GB"/>
        </w:rPr>
        <w:t xml:space="preserve"> </w:t>
      </w:r>
      <w:r w:rsidRPr="001C54A6">
        <w:rPr>
          <w:lang w:val="en-GB"/>
        </w:rPr>
        <w:t>mix</w:t>
      </w:r>
      <w:r w:rsidRPr="001C54A6">
        <w:rPr>
          <w:spacing w:val="43"/>
          <w:lang w:val="en-GB"/>
        </w:rPr>
        <w:t xml:space="preserve"> </w:t>
      </w:r>
      <w:r w:rsidRPr="001C54A6">
        <w:rPr>
          <w:lang w:val="en-GB"/>
        </w:rPr>
        <w:t>are</w:t>
      </w:r>
      <w:r w:rsidRPr="001C54A6">
        <w:rPr>
          <w:spacing w:val="-4"/>
          <w:lang w:val="en-GB"/>
        </w:rPr>
        <w:t xml:space="preserve"> </w:t>
      </w:r>
      <w:r w:rsidRPr="001C54A6">
        <w:rPr>
          <w:spacing w:val="-1"/>
          <w:lang w:val="en-GB"/>
        </w:rPr>
        <w:t>effective,</w:t>
      </w:r>
      <w:r w:rsidRPr="001C54A6">
        <w:rPr>
          <w:spacing w:val="-3"/>
          <w:lang w:val="en-GB"/>
        </w:rPr>
        <w:t xml:space="preserve"> </w:t>
      </w:r>
      <w:r w:rsidRPr="001C54A6">
        <w:rPr>
          <w:lang w:val="en-GB"/>
        </w:rPr>
        <w:t>and</w:t>
      </w:r>
      <w:r w:rsidRPr="001C54A6">
        <w:rPr>
          <w:spacing w:val="-4"/>
          <w:lang w:val="en-GB"/>
        </w:rPr>
        <w:t xml:space="preserve"> </w:t>
      </w:r>
      <w:r w:rsidRPr="001C54A6">
        <w:rPr>
          <w:lang w:val="en-GB"/>
        </w:rPr>
        <w:t>how</w:t>
      </w:r>
      <w:r w:rsidRPr="001C54A6">
        <w:rPr>
          <w:spacing w:val="-5"/>
          <w:lang w:val="en-GB"/>
        </w:rPr>
        <w:t xml:space="preserve"> </w:t>
      </w:r>
      <w:r w:rsidRPr="001C54A6">
        <w:rPr>
          <w:spacing w:val="-1"/>
          <w:lang w:val="en-GB"/>
        </w:rPr>
        <w:t>frequently</w:t>
      </w:r>
      <w:r w:rsidRPr="001C54A6">
        <w:rPr>
          <w:spacing w:val="-4"/>
          <w:lang w:val="en-GB"/>
        </w:rPr>
        <w:t xml:space="preserve"> </w:t>
      </w:r>
      <w:r w:rsidRPr="001C54A6">
        <w:rPr>
          <w:lang w:val="en-GB"/>
        </w:rPr>
        <w:t>should</w:t>
      </w:r>
      <w:r w:rsidRPr="001C54A6">
        <w:rPr>
          <w:spacing w:val="-4"/>
          <w:lang w:val="en-GB"/>
        </w:rPr>
        <w:t xml:space="preserve"> </w:t>
      </w:r>
      <w:r w:rsidRPr="001C54A6">
        <w:rPr>
          <w:spacing w:val="-1"/>
          <w:lang w:val="en-GB"/>
        </w:rPr>
        <w:t>they</w:t>
      </w:r>
      <w:r w:rsidRPr="001C54A6">
        <w:rPr>
          <w:spacing w:val="-3"/>
          <w:lang w:val="en-GB"/>
        </w:rPr>
        <w:t xml:space="preserve"> </w:t>
      </w:r>
      <w:r w:rsidRPr="001C54A6">
        <w:rPr>
          <w:lang w:val="en-GB"/>
        </w:rPr>
        <w:t>be</w:t>
      </w:r>
      <w:r w:rsidRPr="001C54A6">
        <w:rPr>
          <w:spacing w:val="-4"/>
          <w:lang w:val="en-GB"/>
        </w:rPr>
        <w:t xml:space="preserve"> </w:t>
      </w:r>
      <w:r w:rsidRPr="001C54A6">
        <w:rPr>
          <w:lang w:val="en-GB"/>
        </w:rPr>
        <w:t>used?</w:t>
      </w:r>
    </w:p>
    <w:p w14:paraId="52932749" w14:textId="227DEB9C" w:rsidR="0030549F" w:rsidRDefault="0030549F" w:rsidP="005616E6">
      <w:pPr>
        <w:pStyle w:val="BodyText"/>
        <w:spacing w:before="163" w:line="360" w:lineRule="auto"/>
        <w:ind w:left="0" w:right="170"/>
        <w:rPr>
          <w:spacing w:val="-1"/>
          <w:lang w:val="en-GB"/>
        </w:rPr>
      </w:pPr>
      <w:r>
        <w:rPr>
          <w:spacing w:val="-1"/>
          <w:lang w:val="en-GB"/>
        </w:rPr>
        <w:t xml:space="preserve">The term ‘effective’ highlights NICE’s concern to </w:t>
      </w:r>
      <w:r w:rsidR="006D1AAA">
        <w:rPr>
          <w:spacing w:val="-1"/>
          <w:lang w:val="en-GB"/>
        </w:rPr>
        <w:t xml:space="preserve">review </w:t>
      </w:r>
      <w:r>
        <w:rPr>
          <w:spacing w:val="-1"/>
          <w:lang w:val="en-GB"/>
        </w:rPr>
        <w:t xml:space="preserve"> approaches for identifying required staffing levels</w:t>
      </w:r>
      <w:r w:rsidR="006D1AAA">
        <w:rPr>
          <w:spacing w:val="-1"/>
          <w:lang w:val="en-GB"/>
        </w:rPr>
        <w:t xml:space="preserve">, and </w:t>
      </w:r>
      <w:r w:rsidR="00EA3ABA">
        <w:rPr>
          <w:spacing w:val="-1"/>
          <w:lang w:val="en-GB"/>
        </w:rPr>
        <w:t xml:space="preserve">to </w:t>
      </w:r>
      <w:r w:rsidR="006D1AAA">
        <w:rPr>
          <w:spacing w:val="-1"/>
          <w:lang w:val="en-GB"/>
        </w:rPr>
        <w:t xml:space="preserve">consider </w:t>
      </w:r>
      <w:r w:rsidR="0092180F">
        <w:rPr>
          <w:spacing w:val="-1"/>
          <w:lang w:val="en-GB"/>
        </w:rPr>
        <w:t xml:space="preserve">these </w:t>
      </w:r>
      <w:r w:rsidR="006D1AAA">
        <w:rPr>
          <w:spacing w:val="-1"/>
          <w:lang w:val="en-GB"/>
        </w:rPr>
        <w:t xml:space="preserve">as </w:t>
      </w:r>
      <w:r>
        <w:rPr>
          <w:spacing w:val="-1"/>
          <w:lang w:val="en-GB"/>
        </w:rPr>
        <w:t xml:space="preserve"> interventions</w:t>
      </w:r>
      <w:r w:rsidR="006D1AAA">
        <w:rPr>
          <w:spacing w:val="-1"/>
          <w:lang w:val="en-GB"/>
        </w:rPr>
        <w:t xml:space="preserve"> </w:t>
      </w:r>
      <w:r>
        <w:rPr>
          <w:spacing w:val="-1"/>
          <w:lang w:val="en-GB"/>
        </w:rPr>
        <w:t xml:space="preserve">which </w:t>
      </w:r>
      <w:r w:rsidR="006D1AAA">
        <w:rPr>
          <w:spacing w:val="-1"/>
          <w:lang w:val="en-GB"/>
        </w:rPr>
        <w:t xml:space="preserve">potentially </w:t>
      </w:r>
      <w:r>
        <w:rPr>
          <w:spacing w:val="-1"/>
          <w:lang w:val="en-GB"/>
        </w:rPr>
        <w:t>improve patient and/or staff outcomes</w:t>
      </w:r>
      <w:r w:rsidR="004A1C27">
        <w:rPr>
          <w:spacing w:val="-1"/>
          <w:lang w:val="en-GB"/>
        </w:rPr>
        <w:t xml:space="preserve"> or reduce healthcare costs</w:t>
      </w:r>
      <w:r>
        <w:rPr>
          <w:spacing w:val="-1"/>
          <w:lang w:val="en-GB"/>
        </w:rPr>
        <w:t xml:space="preserve">. </w:t>
      </w:r>
    </w:p>
    <w:p w14:paraId="42353B91" w14:textId="3ECB3057" w:rsidR="00A77795" w:rsidRPr="005616E6" w:rsidRDefault="005616E6" w:rsidP="005616E6">
      <w:pPr>
        <w:pStyle w:val="BodyText"/>
        <w:spacing w:before="163" w:line="360" w:lineRule="auto"/>
        <w:ind w:left="0" w:right="170"/>
        <w:rPr>
          <w:spacing w:val="26"/>
          <w:lang w:val="en-GB"/>
        </w:rPr>
      </w:pPr>
      <w:r>
        <w:rPr>
          <w:spacing w:val="-1"/>
          <w:lang w:val="en-GB"/>
        </w:rPr>
        <w:t>We searched for quantitative s</w:t>
      </w:r>
      <w:r w:rsidRPr="002D3711">
        <w:rPr>
          <w:spacing w:val="-1"/>
          <w:lang w:val="en-GB"/>
        </w:rPr>
        <w:t>tudies</w:t>
      </w:r>
      <w:r w:rsidRPr="002D3711">
        <w:rPr>
          <w:spacing w:val="-4"/>
          <w:lang w:val="en-GB"/>
        </w:rPr>
        <w:t xml:space="preserve"> </w:t>
      </w:r>
      <w:r w:rsidR="00EA3ABA">
        <w:rPr>
          <w:spacing w:val="-1"/>
          <w:lang w:val="en-GB"/>
        </w:rPr>
        <w:t>published f</w:t>
      </w:r>
      <w:r w:rsidR="00EA3ABA" w:rsidRPr="002D3711">
        <w:rPr>
          <w:spacing w:val="-1"/>
          <w:lang w:val="en-GB"/>
        </w:rPr>
        <w:t>rom</w:t>
      </w:r>
      <w:r w:rsidR="00EA3ABA" w:rsidRPr="002D3711">
        <w:rPr>
          <w:spacing w:val="-7"/>
          <w:lang w:val="en-GB"/>
        </w:rPr>
        <w:t xml:space="preserve"> </w:t>
      </w:r>
      <w:r w:rsidR="00EA3ABA" w:rsidRPr="002D3711">
        <w:rPr>
          <w:lang w:val="en-GB"/>
        </w:rPr>
        <w:t>1993</w:t>
      </w:r>
      <w:r w:rsidR="00EA3ABA" w:rsidRPr="002D3711">
        <w:rPr>
          <w:spacing w:val="-5"/>
          <w:lang w:val="en-GB"/>
        </w:rPr>
        <w:t xml:space="preserve"> </w:t>
      </w:r>
      <w:r w:rsidR="00EA3ABA" w:rsidRPr="002D3711">
        <w:rPr>
          <w:spacing w:val="-1"/>
          <w:lang w:val="en-GB"/>
        </w:rPr>
        <w:t>onwards</w:t>
      </w:r>
      <w:r w:rsidR="00EA3ABA" w:rsidRPr="002D3711">
        <w:rPr>
          <w:lang w:val="en-GB"/>
        </w:rPr>
        <w:t xml:space="preserve"> </w:t>
      </w:r>
      <w:r w:rsidRPr="002D3711">
        <w:rPr>
          <w:lang w:val="en-GB"/>
        </w:rPr>
        <w:t>of</w:t>
      </w:r>
      <w:r w:rsidRPr="002D3711">
        <w:rPr>
          <w:spacing w:val="-3"/>
          <w:lang w:val="en-GB"/>
        </w:rPr>
        <w:t xml:space="preserve"> </w:t>
      </w:r>
      <w:r w:rsidRPr="002D3711">
        <w:rPr>
          <w:lang w:val="en-GB"/>
        </w:rPr>
        <w:t>the</w:t>
      </w:r>
      <w:r w:rsidRPr="002D3711">
        <w:rPr>
          <w:spacing w:val="-6"/>
          <w:lang w:val="en-GB"/>
        </w:rPr>
        <w:t xml:space="preserve"> </w:t>
      </w:r>
      <w:r w:rsidRPr="002D3711">
        <w:rPr>
          <w:spacing w:val="-1"/>
          <w:lang w:val="en-GB"/>
        </w:rPr>
        <w:t>association</w:t>
      </w:r>
      <w:r w:rsidRPr="002D3711">
        <w:rPr>
          <w:spacing w:val="-3"/>
          <w:lang w:val="en-GB"/>
        </w:rPr>
        <w:t xml:space="preserve"> </w:t>
      </w:r>
      <w:r w:rsidRPr="002D3711">
        <w:rPr>
          <w:spacing w:val="-1"/>
          <w:lang w:val="en-GB"/>
        </w:rPr>
        <w:t>between</w:t>
      </w:r>
      <w:r w:rsidRPr="002D3711">
        <w:rPr>
          <w:spacing w:val="-3"/>
          <w:lang w:val="en-GB"/>
        </w:rPr>
        <w:t xml:space="preserve"> </w:t>
      </w:r>
      <w:r w:rsidRPr="002D3711">
        <w:rPr>
          <w:spacing w:val="-1"/>
          <w:lang w:val="en-GB"/>
        </w:rPr>
        <w:t>hospital</w:t>
      </w:r>
      <w:r w:rsidRPr="002D3711">
        <w:rPr>
          <w:spacing w:val="-3"/>
          <w:lang w:val="en-GB"/>
        </w:rPr>
        <w:t xml:space="preserve"> </w:t>
      </w:r>
      <w:r w:rsidRPr="002D3711">
        <w:rPr>
          <w:lang w:val="en-GB"/>
        </w:rPr>
        <w:t>nurse</w:t>
      </w:r>
      <w:r w:rsidRPr="002D3711">
        <w:rPr>
          <w:spacing w:val="-6"/>
          <w:lang w:val="en-GB"/>
        </w:rPr>
        <w:t xml:space="preserve"> </w:t>
      </w:r>
      <w:r w:rsidRPr="002D3711">
        <w:rPr>
          <w:lang w:val="en-GB"/>
        </w:rPr>
        <w:t>staffing</w:t>
      </w:r>
      <w:r w:rsidR="001C54A6">
        <w:rPr>
          <w:lang w:val="en-GB"/>
        </w:rPr>
        <w:t xml:space="preserve"> </w:t>
      </w:r>
      <w:r w:rsidRPr="002D3711">
        <w:rPr>
          <w:lang w:val="en-GB"/>
        </w:rPr>
        <w:t>and</w:t>
      </w:r>
      <w:r w:rsidRPr="002D3711">
        <w:rPr>
          <w:spacing w:val="-6"/>
          <w:lang w:val="en-GB"/>
        </w:rPr>
        <w:t xml:space="preserve"> </w:t>
      </w:r>
      <w:r w:rsidR="00F07FB7">
        <w:rPr>
          <w:spacing w:val="-6"/>
          <w:lang w:val="en-GB"/>
        </w:rPr>
        <w:t xml:space="preserve">a range of patient and nurse </w:t>
      </w:r>
      <w:r w:rsidRPr="002D3711">
        <w:rPr>
          <w:spacing w:val="-1"/>
          <w:lang w:val="en-GB"/>
        </w:rPr>
        <w:t>outcomes</w:t>
      </w:r>
      <w:r>
        <w:rPr>
          <w:rStyle w:val="CommentReference"/>
          <w:rFonts w:asciiTheme="minorHAnsi" w:eastAsiaTheme="minorHAnsi" w:hAnsiTheme="minorHAnsi"/>
          <w:lang w:val="en-GB"/>
        </w:rPr>
        <w:t xml:space="preserve"> </w:t>
      </w:r>
      <w:r w:rsidRPr="009B5513">
        <w:rPr>
          <w:rStyle w:val="CommentReference"/>
          <w:rFonts w:asciiTheme="minorHAnsi" w:eastAsiaTheme="minorHAnsi" w:hAnsiTheme="minorHAnsi"/>
          <w:sz w:val="24"/>
          <w:szCs w:val="24"/>
          <w:lang w:val="en-GB"/>
        </w:rPr>
        <w:t>in</w:t>
      </w:r>
      <w:r>
        <w:rPr>
          <w:rStyle w:val="CommentReference"/>
          <w:rFonts w:asciiTheme="minorHAnsi" w:eastAsiaTheme="minorHAnsi" w:hAnsiTheme="minorHAnsi"/>
          <w:lang w:val="en-GB"/>
        </w:rPr>
        <w:t xml:space="preserve"> </w:t>
      </w:r>
      <w:r w:rsidRPr="002D3711">
        <w:rPr>
          <w:spacing w:val="-1"/>
          <w:lang w:val="en-GB"/>
        </w:rPr>
        <w:t>surgical,</w:t>
      </w:r>
      <w:r w:rsidRPr="002D3711">
        <w:rPr>
          <w:spacing w:val="-3"/>
          <w:lang w:val="en-GB"/>
        </w:rPr>
        <w:t xml:space="preserve"> </w:t>
      </w:r>
      <w:r w:rsidRPr="002D3711">
        <w:rPr>
          <w:spacing w:val="-1"/>
          <w:lang w:val="en-GB"/>
        </w:rPr>
        <w:t>medical</w:t>
      </w:r>
      <w:r w:rsidRPr="002D3711">
        <w:rPr>
          <w:spacing w:val="-3"/>
          <w:lang w:val="en-GB"/>
        </w:rPr>
        <w:t xml:space="preserve"> </w:t>
      </w:r>
      <w:r w:rsidRPr="002D3711">
        <w:rPr>
          <w:lang w:val="en-GB"/>
        </w:rPr>
        <w:t>or</w:t>
      </w:r>
      <w:r w:rsidRPr="002D3711">
        <w:rPr>
          <w:spacing w:val="-5"/>
          <w:lang w:val="en-GB"/>
        </w:rPr>
        <w:t xml:space="preserve"> </w:t>
      </w:r>
      <w:r w:rsidRPr="002D3711">
        <w:rPr>
          <w:spacing w:val="-1"/>
          <w:lang w:val="en-GB"/>
        </w:rPr>
        <w:t>mixed</w:t>
      </w:r>
      <w:r w:rsidRPr="002D3711">
        <w:rPr>
          <w:spacing w:val="-4"/>
          <w:lang w:val="en-GB"/>
        </w:rPr>
        <w:t xml:space="preserve"> </w:t>
      </w:r>
      <w:r w:rsidRPr="002D3711">
        <w:rPr>
          <w:spacing w:val="-1"/>
          <w:lang w:val="en-GB"/>
        </w:rPr>
        <w:t>(medical-surgical)</w:t>
      </w:r>
      <w:r w:rsidRPr="002D3711">
        <w:rPr>
          <w:spacing w:val="-4"/>
          <w:lang w:val="en-GB"/>
        </w:rPr>
        <w:t xml:space="preserve"> </w:t>
      </w:r>
      <w:r>
        <w:rPr>
          <w:spacing w:val="-4"/>
          <w:lang w:val="en-GB"/>
        </w:rPr>
        <w:t>in</w:t>
      </w:r>
      <w:r w:rsidRPr="002D3711">
        <w:rPr>
          <w:spacing w:val="-1"/>
          <w:lang w:val="en-GB"/>
        </w:rPr>
        <w:t>patient</w:t>
      </w:r>
      <w:r w:rsidRPr="002D3711">
        <w:rPr>
          <w:spacing w:val="-6"/>
          <w:lang w:val="en-GB"/>
        </w:rPr>
        <w:t xml:space="preserve"> </w:t>
      </w:r>
      <w:r w:rsidRPr="002D3711">
        <w:rPr>
          <w:spacing w:val="-1"/>
          <w:lang w:val="en-GB"/>
        </w:rPr>
        <w:t>settings</w:t>
      </w:r>
      <w:r>
        <w:rPr>
          <w:spacing w:val="-1"/>
          <w:lang w:val="en-GB"/>
        </w:rPr>
        <w:t xml:space="preserve">. </w:t>
      </w:r>
      <w:r w:rsidR="00F564F9">
        <w:rPr>
          <w:spacing w:val="-1"/>
          <w:lang w:val="en-GB"/>
        </w:rPr>
        <w:t xml:space="preserve">Patient outcomes included a wide range of safety related measures (e.g. mortality, falls, pressure ulcers and infections). </w:t>
      </w:r>
      <w:r w:rsidR="004D12D2">
        <w:rPr>
          <w:spacing w:val="-1"/>
          <w:lang w:val="en-GB"/>
        </w:rPr>
        <w:t xml:space="preserve">We also considered measures of care ‘process’, such as completeness of care delivery and drug administration errors. Positive measures of patient health such as quality of life were eligible for inclusion but no studies were found. </w:t>
      </w:r>
      <w:r w:rsidR="00F564F9">
        <w:rPr>
          <w:spacing w:val="-1"/>
          <w:lang w:val="en-GB"/>
        </w:rPr>
        <w:t xml:space="preserve">Nurse outcomes included measures of wellbeing and job satisfaction. </w:t>
      </w:r>
      <w:r w:rsidR="002939C9" w:rsidRPr="002D3711">
        <w:rPr>
          <w:spacing w:val="-1"/>
          <w:lang w:val="en-GB"/>
        </w:rPr>
        <w:t xml:space="preserve">We </w:t>
      </w:r>
      <w:r>
        <w:rPr>
          <w:spacing w:val="-1"/>
          <w:lang w:val="en-GB"/>
        </w:rPr>
        <w:t>searched the</w:t>
      </w:r>
      <w:r w:rsidR="002939C9" w:rsidRPr="002D3711">
        <w:rPr>
          <w:spacing w:val="-1"/>
          <w:lang w:val="en-GB"/>
        </w:rPr>
        <w:t xml:space="preserve"> CEA registry, CDSR, CENTRAL, CINAHL,</w:t>
      </w:r>
      <w:r w:rsidR="00401AFA">
        <w:rPr>
          <w:spacing w:val="-1"/>
          <w:lang w:val="en-GB"/>
        </w:rPr>
        <w:t xml:space="preserve"> </w:t>
      </w:r>
      <w:r w:rsidR="002939C9" w:rsidRPr="002D3711">
        <w:rPr>
          <w:spacing w:val="-1"/>
          <w:lang w:val="en-GB"/>
        </w:rPr>
        <w:t>DARE, Econlit, Embase, HTA database, Medline including In-Process, NHS EED, HEED</w:t>
      </w:r>
      <w:r w:rsidR="007801DB" w:rsidRPr="002D3711">
        <w:rPr>
          <w:spacing w:val="-1"/>
          <w:lang w:val="en-GB"/>
        </w:rPr>
        <w:t>, checked references lists in key papers</w:t>
      </w:r>
      <w:r w:rsidR="00401AFA">
        <w:rPr>
          <w:spacing w:val="-1"/>
          <w:lang w:val="en-GB"/>
        </w:rPr>
        <w:t>,</w:t>
      </w:r>
      <w:r w:rsidR="007801DB" w:rsidRPr="002D3711">
        <w:rPr>
          <w:spacing w:val="-1"/>
          <w:lang w:val="en-GB"/>
        </w:rPr>
        <w:t xml:space="preserve"> and hand searched volumes of </w:t>
      </w:r>
      <w:r w:rsidR="00FD0FF2">
        <w:rPr>
          <w:spacing w:val="-1"/>
          <w:lang w:val="en-GB"/>
        </w:rPr>
        <w:t>key journals</w:t>
      </w:r>
      <w:r w:rsidR="007801DB" w:rsidRPr="002D3711">
        <w:rPr>
          <w:spacing w:val="-1"/>
          <w:lang w:val="en-GB"/>
        </w:rPr>
        <w:t xml:space="preserve">. </w:t>
      </w:r>
    </w:p>
    <w:p w14:paraId="0F3AF1E9" w14:textId="6955C36C" w:rsidR="00A77795" w:rsidRPr="00FA0377" w:rsidRDefault="00FA0377" w:rsidP="00FA0377">
      <w:pPr>
        <w:pStyle w:val="BodyText"/>
        <w:spacing w:before="163" w:line="360" w:lineRule="auto"/>
        <w:ind w:left="0" w:right="170"/>
        <w:rPr>
          <w:spacing w:val="-1"/>
          <w:lang w:val="en-GB"/>
        </w:rPr>
      </w:pPr>
      <w:r w:rsidRPr="002D3711">
        <w:rPr>
          <w:spacing w:val="-1"/>
          <w:lang w:val="en-GB"/>
        </w:rPr>
        <w:t>Because</w:t>
      </w:r>
      <w:r w:rsidRPr="002D3711">
        <w:rPr>
          <w:spacing w:val="-5"/>
          <w:lang w:val="en-GB"/>
        </w:rPr>
        <w:t xml:space="preserve"> </w:t>
      </w:r>
      <w:r w:rsidRPr="002D3711">
        <w:rPr>
          <w:spacing w:val="-1"/>
          <w:lang w:val="en-GB"/>
        </w:rPr>
        <w:t>the</w:t>
      </w:r>
      <w:r w:rsidRPr="002D3711">
        <w:rPr>
          <w:spacing w:val="-5"/>
          <w:lang w:val="en-GB"/>
        </w:rPr>
        <w:t xml:space="preserve"> </w:t>
      </w:r>
      <w:r w:rsidRPr="002D3711">
        <w:rPr>
          <w:spacing w:val="-1"/>
          <w:lang w:val="en-GB"/>
        </w:rPr>
        <w:t>associations</w:t>
      </w:r>
      <w:r w:rsidRPr="002D3711">
        <w:rPr>
          <w:spacing w:val="-3"/>
          <w:lang w:val="en-GB"/>
        </w:rPr>
        <w:t xml:space="preserve"> </w:t>
      </w:r>
      <w:r w:rsidRPr="002D3711">
        <w:rPr>
          <w:spacing w:val="-1"/>
          <w:lang w:val="en-GB"/>
        </w:rPr>
        <w:t>between</w:t>
      </w:r>
      <w:r w:rsidRPr="002D3711">
        <w:rPr>
          <w:spacing w:val="-2"/>
          <w:lang w:val="en-GB"/>
        </w:rPr>
        <w:t xml:space="preserve"> </w:t>
      </w:r>
      <w:r w:rsidRPr="002D3711">
        <w:rPr>
          <w:spacing w:val="-1"/>
          <w:lang w:val="en-GB"/>
        </w:rPr>
        <w:t>registered</w:t>
      </w:r>
      <w:r w:rsidRPr="002D3711">
        <w:rPr>
          <w:spacing w:val="-4"/>
          <w:lang w:val="en-GB"/>
        </w:rPr>
        <w:t xml:space="preserve"> </w:t>
      </w:r>
      <w:r w:rsidRPr="002D3711">
        <w:rPr>
          <w:lang w:val="en-GB"/>
        </w:rPr>
        <w:t>nurse</w:t>
      </w:r>
      <w:r w:rsidRPr="002D3711">
        <w:rPr>
          <w:spacing w:val="-8"/>
          <w:lang w:val="en-GB"/>
        </w:rPr>
        <w:t xml:space="preserve"> </w:t>
      </w:r>
      <w:r w:rsidR="00AB6EBD">
        <w:rPr>
          <w:spacing w:val="-8"/>
          <w:lang w:val="en-GB"/>
        </w:rPr>
        <w:t xml:space="preserve">(RN) </w:t>
      </w:r>
      <w:r w:rsidRPr="002D3711">
        <w:rPr>
          <w:lang w:val="en-GB"/>
        </w:rPr>
        <w:t>staffing</w:t>
      </w:r>
      <w:r w:rsidRPr="002D3711">
        <w:rPr>
          <w:spacing w:val="-5"/>
          <w:lang w:val="en-GB"/>
        </w:rPr>
        <w:t xml:space="preserve"> </w:t>
      </w:r>
      <w:r w:rsidRPr="002D3711">
        <w:rPr>
          <w:spacing w:val="-1"/>
          <w:lang w:val="en-GB"/>
        </w:rPr>
        <w:t>levels</w:t>
      </w:r>
      <w:r w:rsidRPr="002D3711">
        <w:rPr>
          <w:spacing w:val="-6"/>
          <w:lang w:val="en-GB"/>
        </w:rPr>
        <w:t xml:space="preserve"> </w:t>
      </w:r>
      <w:r w:rsidRPr="002D3711">
        <w:rPr>
          <w:lang w:val="en-GB"/>
        </w:rPr>
        <w:t>and</w:t>
      </w:r>
      <w:r w:rsidRPr="002D3711">
        <w:rPr>
          <w:spacing w:val="-4"/>
          <w:lang w:val="en-GB"/>
        </w:rPr>
        <w:t xml:space="preserve"> </w:t>
      </w:r>
      <w:r w:rsidRPr="002D3711">
        <w:rPr>
          <w:lang w:val="en-GB"/>
        </w:rPr>
        <w:t>patient</w:t>
      </w:r>
      <w:r w:rsidRPr="002D3711">
        <w:rPr>
          <w:spacing w:val="-7"/>
          <w:lang w:val="en-GB"/>
        </w:rPr>
        <w:t xml:space="preserve"> </w:t>
      </w:r>
      <w:r w:rsidRPr="002D3711">
        <w:rPr>
          <w:spacing w:val="-1"/>
          <w:lang w:val="en-GB"/>
        </w:rPr>
        <w:t>outcomes</w:t>
      </w:r>
      <w:r w:rsidRPr="002D3711">
        <w:rPr>
          <w:spacing w:val="-5"/>
          <w:lang w:val="en-GB"/>
        </w:rPr>
        <w:t xml:space="preserve"> </w:t>
      </w:r>
      <w:r>
        <w:rPr>
          <w:lang w:val="en-GB"/>
        </w:rPr>
        <w:t>had</w:t>
      </w:r>
      <w:r w:rsidRPr="002D3711">
        <w:rPr>
          <w:spacing w:val="-7"/>
          <w:lang w:val="en-GB"/>
        </w:rPr>
        <w:t xml:space="preserve"> </w:t>
      </w:r>
      <w:r w:rsidRPr="002D3711">
        <w:rPr>
          <w:spacing w:val="-1"/>
          <w:lang w:val="en-GB"/>
        </w:rPr>
        <w:t>already</w:t>
      </w:r>
      <w:r w:rsidRPr="002D3711">
        <w:rPr>
          <w:spacing w:val="-3"/>
          <w:lang w:val="en-GB"/>
        </w:rPr>
        <w:t xml:space="preserve"> </w:t>
      </w:r>
      <w:r w:rsidRPr="002D3711">
        <w:rPr>
          <w:spacing w:val="-1"/>
          <w:lang w:val="en-GB"/>
        </w:rPr>
        <w:t>been</w:t>
      </w:r>
      <w:r w:rsidRPr="002D3711">
        <w:rPr>
          <w:spacing w:val="-2"/>
          <w:lang w:val="en-GB"/>
        </w:rPr>
        <w:t xml:space="preserve"> </w:t>
      </w:r>
      <w:r>
        <w:rPr>
          <w:lang w:val="en-GB"/>
        </w:rPr>
        <w:t>considered in</w:t>
      </w:r>
      <w:r w:rsidRPr="002D3711">
        <w:rPr>
          <w:spacing w:val="-4"/>
          <w:lang w:val="en-GB"/>
        </w:rPr>
        <w:t xml:space="preserve"> </w:t>
      </w:r>
      <w:r w:rsidRPr="002D3711">
        <w:rPr>
          <w:spacing w:val="-1"/>
          <w:lang w:val="en-GB"/>
        </w:rPr>
        <w:t>several</w:t>
      </w:r>
      <w:r w:rsidRPr="002D3711">
        <w:rPr>
          <w:spacing w:val="-2"/>
          <w:lang w:val="en-GB"/>
        </w:rPr>
        <w:t xml:space="preserve"> </w:t>
      </w:r>
      <w:r w:rsidRPr="002D3711">
        <w:rPr>
          <w:lang w:val="en-GB"/>
        </w:rPr>
        <w:t>high</w:t>
      </w:r>
      <w:r w:rsidRPr="002D3711">
        <w:rPr>
          <w:spacing w:val="-5"/>
          <w:lang w:val="en-GB"/>
        </w:rPr>
        <w:t xml:space="preserve"> </w:t>
      </w:r>
      <w:r w:rsidRPr="002D3711">
        <w:rPr>
          <w:spacing w:val="-1"/>
          <w:lang w:val="en-GB"/>
        </w:rPr>
        <w:t>quality</w:t>
      </w:r>
      <w:r w:rsidRPr="002D3711">
        <w:rPr>
          <w:spacing w:val="85"/>
          <w:w w:val="99"/>
          <w:lang w:val="en-GB"/>
        </w:rPr>
        <w:t xml:space="preserve"> </w:t>
      </w:r>
      <w:r w:rsidRPr="002D3711">
        <w:rPr>
          <w:spacing w:val="-1"/>
          <w:lang w:val="en-GB"/>
        </w:rPr>
        <w:t>reviews</w:t>
      </w:r>
      <w:r w:rsidRPr="002D3711">
        <w:rPr>
          <w:spacing w:val="-3"/>
          <w:lang w:val="en-GB"/>
        </w:rPr>
        <w:t xml:space="preserve"> </w:t>
      </w:r>
      <w:r w:rsidRPr="002D3711">
        <w:rPr>
          <w:spacing w:val="-1"/>
          <w:lang w:val="en-GB"/>
        </w:rPr>
        <w:t>(e.g.</w:t>
      </w:r>
      <w:r w:rsidRPr="002D3711">
        <w:rPr>
          <w:spacing w:val="-3"/>
          <w:lang w:val="en-GB"/>
        </w:rPr>
        <w:t xml:space="preserve"> </w:t>
      </w:r>
      <w:r w:rsidRPr="002D3711">
        <w:rPr>
          <w:lang w:val="en-GB"/>
        </w:rPr>
        <w:t>Kane</w:t>
      </w:r>
      <w:r w:rsidRPr="002D3711">
        <w:rPr>
          <w:spacing w:val="-2"/>
          <w:lang w:val="en-GB"/>
        </w:rPr>
        <w:t xml:space="preserve"> </w:t>
      </w:r>
      <w:r w:rsidRPr="002D3711">
        <w:rPr>
          <w:spacing w:val="-1"/>
          <w:lang w:val="en-GB"/>
        </w:rPr>
        <w:t>et</w:t>
      </w:r>
      <w:r w:rsidRPr="002D3711">
        <w:rPr>
          <w:spacing w:val="-3"/>
          <w:lang w:val="en-GB"/>
        </w:rPr>
        <w:t xml:space="preserve"> </w:t>
      </w:r>
      <w:r w:rsidRPr="002D3711">
        <w:rPr>
          <w:spacing w:val="-1"/>
          <w:lang w:val="en-GB"/>
        </w:rPr>
        <w:t>al.,</w:t>
      </w:r>
      <w:r w:rsidRPr="002D3711">
        <w:rPr>
          <w:spacing w:val="-2"/>
          <w:lang w:val="en-GB"/>
        </w:rPr>
        <w:t xml:space="preserve"> </w:t>
      </w:r>
      <w:r w:rsidRPr="002D3711">
        <w:rPr>
          <w:lang w:val="en-GB"/>
        </w:rPr>
        <w:t>2007a,</w:t>
      </w:r>
      <w:r w:rsidRPr="002D3711">
        <w:rPr>
          <w:spacing w:val="-5"/>
          <w:lang w:val="en-GB"/>
        </w:rPr>
        <w:t xml:space="preserve"> </w:t>
      </w:r>
      <w:r w:rsidRPr="002D3711">
        <w:rPr>
          <w:spacing w:val="-1"/>
          <w:lang w:val="en-GB"/>
        </w:rPr>
        <w:t>Shekelle,</w:t>
      </w:r>
      <w:r w:rsidRPr="002D3711">
        <w:rPr>
          <w:spacing w:val="-4"/>
          <w:lang w:val="en-GB"/>
        </w:rPr>
        <w:t xml:space="preserve"> </w:t>
      </w:r>
      <w:r w:rsidRPr="002D3711">
        <w:rPr>
          <w:lang w:val="en-GB"/>
        </w:rPr>
        <w:t>2013)</w:t>
      </w:r>
      <w:r>
        <w:rPr>
          <w:lang w:val="en-GB"/>
        </w:rPr>
        <w:t>, we</w:t>
      </w:r>
      <w:r w:rsidRPr="002D3711">
        <w:rPr>
          <w:spacing w:val="-13"/>
          <w:lang w:val="en-GB"/>
        </w:rPr>
        <w:t xml:space="preserve"> </w:t>
      </w:r>
      <w:r>
        <w:rPr>
          <w:lang w:val="en-GB"/>
        </w:rPr>
        <w:t>focussed on</w:t>
      </w:r>
      <w:r w:rsidRPr="002D3711">
        <w:rPr>
          <w:spacing w:val="-2"/>
          <w:lang w:val="en-GB"/>
        </w:rPr>
        <w:t xml:space="preserve"> </w:t>
      </w:r>
      <w:r w:rsidRPr="002D3711">
        <w:rPr>
          <w:spacing w:val="-1"/>
          <w:lang w:val="en-GB"/>
        </w:rPr>
        <w:t>those</w:t>
      </w:r>
      <w:r>
        <w:rPr>
          <w:spacing w:val="-1"/>
          <w:lang w:val="en-GB"/>
        </w:rPr>
        <w:t xml:space="preserve"> primary </w:t>
      </w:r>
      <w:r w:rsidRPr="002D3711">
        <w:rPr>
          <w:lang w:val="en-GB"/>
        </w:rPr>
        <w:t>studies</w:t>
      </w:r>
      <w:r w:rsidRPr="002D3711">
        <w:rPr>
          <w:spacing w:val="-2"/>
          <w:lang w:val="en-GB"/>
        </w:rPr>
        <w:t xml:space="preserve"> </w:t>
      </w:r>
      <w:r>
        <w:rPr>
          <w:spacing w:val="-2"/>
          <w:lang w:val="en-GB"/>
        </w:rPr>
        <w:t xml:space="preserve">that considered skill mix or at least </w:t>
      </w:r>
      <w:r w:rsidRPr="002D3711">
        <w:rPr>
          <w:spacing w:val="-1"/>
          <w:lang w:val="en-GB"/>
        </w:rPr>
        <w:t>controlled</w:t>
      </w:r>
      <w:r w:rsidRPr="002D3711">
        <w:rPr>
          <w:spacing w:val="-3"/>
          <w:lang w:val="en-GB"/>
        </w:rPr>
        <w:t xml:space="preserve"> </w:t>
      </w:r>
      <w:r w:rsidRPr="002D3711">
        <w:rPr>
          <w:lang w:val="en-GB"/>
        </w:rPr>
        <w:t>for</w:t>
      </w:r>
      <w:r w:rsidRPr="002D3711">
        <w:rPr>
          <w:spacing w:val="-4"/>
          <w:lang w:val="en-GB"/>
        </w:rPr>
        <w:t xml:space="preserve"> </w:t>
      </w:r>
      <w:r w:rsidRPr="002D3711">
        <w:rPr>
          <w:lang w:val="en-GB"/>
        </w:rPr>
        <w:t>the</w:t>
      </w:r>
      <w:r w:rsidRPr="002D3711">
        <w:rPr>
          <w:spacing w:val="-3"/>
          <w:lang w:val="en-GB"/>
        </w:rPr>
        <w:t xml:space="preserve"> </w:t>
      </w:r>
      <w:r w:rsidRPr="002D3711">
        <w:rPr>
          <w:spacing w:val="-1"/>
          <w:lang w:val="en-GB"/>
        </w:rPr>
        <w:t>contribution</w:t>
      </w:r>
      <w:r w:rsidRPr="002D3711">
        <w:rPr>
          <w:spacing w:val="-3"/>
          <w:lang w:val="en-GB"/>
        </w:rPr>
        <w:t xml:space="preserve"> </w:t>
      </w:r>
      <w:r w:rsidRPr="002D3711">
        <w:rPr>
          <w:lang w:val="en-GB"/>
        </w:rPr>
        <w:t>of</w:t>
      </w:r>
      <w:r w:rsidRPr="002D3711">
        <w:rPr>
          <w:spacing w:val="-3"/>
          <w:lang w:val="en-GB"/>
        </w:rPr>
        <w:t xml:space="preserve"> </w:t>
      </w:r>
      <w:r w:rsidRPr="002D3711">
        <w:rPr>
          <w:lang w:val="en-GB"/>
        </w:rPr>
        <w:t>the</w:t>
      </w:r>
      <w:r w:rsidRPr="002D3711">
        <w:rPr>
          <w:spacing w:val="76"/>
          <w:w w:val="99"/>
          <w:lang w:val="en-GB"/>
        </w:rPr>
        <w:t xml:space="preserve"> </w:t>
      </w:r>
      <w:r w:rsidRPr="002D3711">
        <w:rPr>
          <w:spacing w:val="-1"/>
          <w:lang w:val="en-GB"/>
        </w:rPr>
        <w:t>entire</w:t>
      </w:r>
      <w:r w:rsidRPr="002D3711">
        <w:rPr>
          <w:spacing w:val="-3"/>
          <w:lang w:val="en-GB"/>
        </w:rPr>
        <w:t xml:space="preserve"> </w:t>
      </w:r>
      <w:r>
        <w:rPr>
          <w:spacing w:val="-3"/>
          <w:lang w:val="en-GB"/>
        </w:rPr>
        <w:t xml:space="preserve">ward </w:t>
      </w:r>
      <w:r w:rsidRPr="002D3711">
        <w:rPr>
          <w:spacing w:val="-1"/>
          <w:lang w:val="en-GB"/>
        </w:rPr>
        <w:t>nursing</w:t>
      </w:r>
      <w:r w:rsidRPr="002D3711">
        <w:rPr>
          <w:spacing w:val="-2"/>
          <w:lang w:val="en-GB"/>
        </w:rPr>
        <w:t xml:space="preserve"> </w:t>
      </w:r>
      <w:r w:rsidRPr="002D3711">
        <w:rPr>
          <w:spacing w:val="-1"/>
          <w:lang w:val="en-GB"/>
        </w:rPr>
        <w:t xml:space="preserve">team </w:t>
      </w:r>
      <w:r w:rsidRPr="002D3711">
        <w:rPr>
          <w:lang w:val="en-GB"/>
        </w:rPr>
        <w:t>(including</w:t>
      </w:r>
      <w:r w:rsidRPr="002D3711">
        <w:rPr>
          <w:spacing w:val="-3"/>
          <w:lang w:val="en-GB"/>
        </w:rPr>
        <w:t xml:space="preserve"> </w:t>
      </w:r>
      <w:r>
        <w:rPr>
          <w:spacing w:val="-1"/>
          <w:lang w:val="en-GB"/>
        </w:rPr>
        <w:t>health care assistants, nursing aides or equivalent</w:t>
      </w:r>
      <w:r w:rsidRPr="002D3711">
        <w:rPr>
          <w:spacing w:val="-1"/>
          <w:lang w:val="en-GB"/>
        </w:rPr>
        <w:t>)</w:t>
      </w:r>
      <w:r>
        <w:rPr>
          <w:spacing w:val="-1"/>
          <w:lang w:val="en-GB"/>
        </w:rPr>
        <w:t>. We also limited our review to studies</w:t>
      </w:r>
      <w:r>
        <w:rPr>
          <w:lang w:val="en-GB"/>
        </w:rPr>
        <w:t xml:space="preserve"> that</w:t>
      </w:r>
      <w:r w:rsidRPr="002D3711">
        <w:rPr>
          <w:spacing w:val="-3"/>
          <w:lang w:val="en-GB"/>
        </w:rPr>
        <w:t xml:space="preserve"> </w:t>
      </w:r>
      <w:r>
        <w:rPr>
          <w:spacing w:val="-3"/>
          <w:lang w:val="en-GB"/>
        </w:rPr>
        <w:t xml:space="preserve">directly </w:t>
      </w:r>
      <w:r w:rsidRPr="002D3711">
        <w:rPr>
          <w:spacing w:val="-1"/>
          <w:lang w:val="en-GB"/>
        </w:rPr>
        <w:t>measured</w:t>
      </w:r>
      <w:r w:rsidRPr="002D3711">
        <w:rPr>
          <w:spacing w:val="-3"/>
          <w:lang w:val="en-GB"/>
        </w:rPr>
        <w:t xml:space="preserve"> </w:t>
      </w:r>
      <w:r w:rsidRPr="002D3711">
        <w:rPr>
          <w:spacing w:val="-1"/>
          <w:lang w:val="en-GB"/>
        </w:rPr>
        <w:t>nurse</w:t>
      </w:r>
      <w:r w:rsidRPr="002D3711">
        <w:rPr>
          <w:spacing w:val="-2"/>
          <w:lang w:val="en-GB"/>
        </w:rPr>
        <w:t xml:space="preserve"> </w:t>
      </w:r>
      <w:r w:rsidRPr="002D3711">
        <w:rPr>
          <w:lang w:val="en-GB"/>
        </w:rPr>
        <w:t>staffing</w:t>
      </w:r>
      <w:r w:rsidRPr="002D3711">
        <w:rPr>
          <w:spacing w:val="-4"/>
          <w:lang w:val="en-GB"/>
        </w:rPr>
        <w:t xml:space="preserve"> </w:t>
      </w:r>
      <w:r w:rsidRPr="002D3711">
        <w:rPr>
          <w:lang w:val="en-GB"/>
        </w:rPr>
        <w:t>on</w:t>
      </w:r>
      <w:r>
        <w:rPr>
          <w:spacing w:val="-3"/>
          <w:lang w:val="en-GB"/>
        </w:rPr>
        <w:t xml:space="preserve"> </w:t>
      </w:r>
      <w:r w:rsidR="00EC1DC1">
        <w:rPr>
          <w:spacing w:val="-3"/>
          <w:lang w:val="en-GB"/>
        </w:rPr>
        <w:t xml:space="preserve">hospital </w:t>
      </w:r>
      <w:r w:rsidRPr="002D3711">
        <w:rPr>
          <w:spacing w:val="-1"/>
          <w:lang w:val="en-GB"/>
        </w:rPr>
        <w:t>wards</w:t>
      </w:r>
      <w:r w:rsidR="00EC1DC1">
        <w:rPr>
          <w:spacing w:val="-1"/>
          <w:lang w:val="en-GB"/>
        </w:rPr>
        <w:t xml:space="preserve"> and excluded studies that used hospital level </w:t>
      </w:r>
      <w:r w:rsidR="005A6A27">
        <w:rPr>
          <w:spacing w:val="-1"/>
          <w:lang w:val="en-GB"/>
        </w:rPr>
        <w:t xml:space="preserve">nurse </w:t>
      </w:r>
      <w:r w:rsidR="00EC1DC1">
        <w:rPr>
          <w:spacing w:val="-1"/>
          <w:lang w:val="en-GB"/>
        </w:rPr>
        <w:t>staffing estimates</w:t>
      </w:r>
      <w:r w:rsidR="005A6A27">
        <w:rPr>
          <w:spacing w:val="-1"/>
          <w:lang w:val="en-GB"/>
        </w:rPr>
        <w:t xml:space="preserve"> (e.g. nurse per </w:t>
      </w:r>
      <w:r w:rsidR="0092180F">
        <w:rPr>
          <w:spacing w:val="-1"/>
          <w:lang w:val="en-GB"/>
        </w:rPr>
        <w:t xml:space="preserve">patient </w:t>
      </w:r>
      <w:r w:rsidR="005A6A27">
        <w:rPr>
          <w:spacing w:val="-1"/>
          <w:lang w:val="en-GB"/>
        </w:rPr>
        <w:t>ratios) rather than ward level staffing</w:t>
      </w:r>
      <w:r w:rsidRPr="002D3711">
        <w:rPr>
          <w:spacing w:val="-1"/>
          <w:lang w:val="en-GB"/>
        </w:rPr>
        <w:t>.</w:t>
      </w:r>
      <w:r w:rsidRPr="002D3711">
        <w:rPr>
          <w:spacing w:val="-2"/>
          <w:lang w:val="en-GB"/>
        </w:rPr>
        <w:t xml:space="preserve"> </w:t>
      </w:r>
      <w:r w:rsidRPr="002D3711">
        <w:rPr>
          <w:spacing w:val="-1"/>
          <w:lang w:val="en-GB"/>
        </w:rPr>
        <w:t>This</w:t>
      </w:r>
      <w:r w:rsidRPr="002D3711">
        <w:rPr>
          <w:spacing w:val="-5"/>
          <w:lang w:val="en-GB"/>
        </w:rPr>
        <w:t xml:space="preserve"> </w:t>
      </w:r>
      <w:r w:rsidRPr="002D3711">
        <w:rPr>
          <w:lang w:val="en-GB"/>
        </w:rPr>
        <w:t>approach</w:t>
      </w:r>
      <w:r w:rsidRPr="002D3711">
        <w:rPr>
          <w:spacing w:val="-4"/>
          <w:lang w:val="en-GB"/>
        </w:rPr>
        <w:t xml:space="preserve"> </w:t>
      </w:r>
      <w:r w:rsidRPr="002D3711">
        <w:rPr>
          <w:spacing w:val="-1"/>
          <w:lang w:val="en-GB"/>
        </w:rPr>
        <w:t>ensure</w:t>
      </w:r>
      <w:r w:rsidR="009A0013">
        <w:rPr>
          <w:spacing w:val="-1"/>
          <w:lang w:val="en-GB"/>
        </w:rPr>
        <w:t>d</w:t>
      </w:r>
      <w:r w:rsidRPr="002D3711">
        <w:rPr>
          <w:spacing w:val="-3"/>
          <w:lang w:val="en-GB"/>
        </w:rPr>
        <w:t xml:space="preserve"> </w:t>
      </w:r>
      <w:r w:rsidRPr="002D3711">
        <w:rPr>
          <w:spacing w:val="-1"/>
          <w:lang w:val="en-GB"/>
        </w:rPr>
        <w:t>that</w:t>
      </w:r>
      <w:r w:rsidRPr="002D3711">
        <w:rPr>
          <w:spacing w:val="-4"/>
          <w:lang w:val="en-GB"/>
        </w:rPr>
        <w:t xml:space="preserve"> </w:t>
      </w:r>
      <w:r w:rsidRPr="002D3711">
        <w:rPr>
          <w:spacing w:val="-1"/>
          <w:lang w:val="en-GB"/>
        </w:rPr>
        <w:t>the</w:t>
      </w:r>
      <w:r w:rsidRPr="002D3711">
        <w:rPr>
          <w:spacing w:val="-2"/>
          <w:lang w:val="en-GB"/>
        </w:rPr>
        <w:t xml:space="preserve"> </w:t>
      </w:r>
      <w:r w:rsidRPr="002D3711">
        <w:rPr>
          <w:spacing w:val="-1"/>
          <w:lang w:val="en-GB"/>
        </w:rPr>
        <w:t>evidence</w:t>
      </w:r>
      <w:r w:rsidRPr="002D3711">
        <w:rPr>
          <w:spacing w:val="-7"/>
          <w:lang w:val="en-GB"/>
        </w:rPr>
        <w:t xml:space="preserve"> </w:t>
      </w:r>
      <w:r w:rsidRPr="002D3711">
        <w:rPr>
          <w:spacing w:val="-1"/>
          <w:lang w:val="en-GB"/>
        </w:rPr>
        <w:t>presented</w:t>
      </w:r>
      <w:r w:rsidRPr="002D3711">
        <w:rPr>
          <w:spacing w:val="-4"/>
          <w:lang w:val="en-GB"/>
        </w:rPr>
        <w:t xml:space="preserve"> </w:t>
      </w:r>
      <w:r w:rsidRPr="002D3711">
        <w:rPr>
          <w:lang w:val="en-GB"/>
        </w:rPr>
        <w:t>ha</w:t>
      </w:r>
      <w:r w:rsidR="009A0013">
        <w:rPr>
          <w:lang w:val="en-GB"/>
        </w:rPr>
        <w:t>d</w:t>
      </w:r>
      <w:r w:rsidRPr="002D3711">
        <w:rPr>
          <w:spacing w:val="-4"/>
          <w:lang w:val="en-GB"/>
        </w:rPr>
        <w:t xml:space="preserve"> </w:t>
      </w:r>
      <w:r w:rsidRPr="002D3711">
        <w:rPr>
          <w:spacing w:val="-1"/>
          <w:lang w:val="en-GB"/>
        </w:rPr>
        <w:t>the</w:t>
      </w:r>
      <w:r w:rsidRPr="002D3711">
        <w:rPr>
          <w:spacing w:val="-4"/>
          <w:lang w:val="en-GB"/>
        </w:rPr>
        <w:t xml:space="preserve"> </w:t>
      </w:r>
      <w:r w:rsidRPr="002D3711">
        <w:rPr>
          <w:spacing w:val="-1"/>
          <w:lang w:val="en-GB"/>
        </w:rPr>
        <w:t>potential</w:t>
      </w:r>
      <w:r w:rsidRPr="002D3711">
        <w:rPr>
          <w:spacing w:val="-2"/>
          <w:lang w:val="en-GB"/>
        </w:rPr>
        <w:t xml:space="preserve"> </w:t>
      </w:r>
      <w:r w:rsidRPr="002D3711">
        <w:rPr>
          <w:spacing w:val="-1"/>
          <w:lang w:val="en-GB"/>
        </w:rPr>
        <w:t>to</w:t>
      </w:r>
      <w:r w:rsidR="009A0013">
        <w:rPr>
          <w:lang w:val="en-GB"/>
        </w:rPr>
        <w:t xml:space="preserve"> identify</w:t>
      </w:r>
      <w:r w:rsidRPr="002D3711">
        <w:rPr>
          <w:spacing w:val="-3"/>
          <w:lang w:val="en-GB"/>
        </w:rPr>
        <w:t xml:space="preserve"> </w:t>
      </w:r>
      <w:r w:rsidR="006D1AAA">
        <w:rPr>
          <w:spacing w:val="-1"/>
          <w:lang w:val="en-GB"/>
        </w:rPr>
        <w:t xml:space="preserve">the </w:t>
      </w:r>
      <w:r w:rsidRPr="002D3711">
        <w:rPr>
          <w:spacing w:val="-1"/>
          <w:lang w:val="en-GB"/>
        </w:rPr>
        <w:t>staff</w:t>
      </w:r>
      <w:r w:rsidRPr="002D3711">
        <w:rPr>
          <w:lang w:val="en-GB"/>
        </w:rPr>
        <w:t xml:space="preserve"> </w:t>
      </w:r>
      <w:r w:rsidRPr="002D3711">
        <w:rPr>
          <w:spacing w:val="-1"/>
          <w:lang w:val="en-GB"/>
        </w:rPr>
        <w:t>groups</w:t>
      </w:r>
      <w:r w:rsidRPr="002D3711">
        <w:rPr>
          <w:spacing w:val="-4"/>
          <w:lang w:val="en-GB"/>
        </w:rPr>
        <w:t xml:space="preserve"> </w:t>
      </w:r>
      <w:r w:rsidR="00BB5347" w:rsidRPr="002D3711">
        <w:rPr>
          <w:lang w:val="en-GB"/>
        </w:rPr>
        <w:t>and</w:t>
      </w:r>
      <w:r w:rsidR="00BB5347" w:rsidRPr="002D3711">
        <w:rPr>
          <w:spacing w:val="-3"/>
          <w:lang w:val="en-GB"/>
        </w:rPr>
        <w:t xml:space="preserve"> </w:t>
      </w:r>
      <w:r w:rsidR="00BB5347" w:rsidRPr="002D3711">
        <w:rPr>
          <w:spacing w:val="-5"/>
          <w:lang w:val="en-GB"/>
        </w:rPr>
        <w:t>combinations</w:t>
      </w:r>
      <w:r w:rsidRPr="002D3711">
        <w:rPr>
          <w:spacing w:val="-4"/>
          <w:lang w:val="en-GB"/>
        </w:rPr>
        <w:t xml:space="preserve"> </w:t>
      </w:r>
      <w:r w:rsidRPr="002D3711">
        <w:rPr>
          <w:lang w:val="en-GB"/>
        </w:rPr>
        <w:t>of</w:t>
      </w:r>
      <w:r w:rsidRPr="002D3711">
        <w:rPr>
          <w:spacing w:val="-3"/>
          <w:lang w:val="en-GB"/>
        </w:rPr>
        <w:t xml:space="preserve"> </w:t>
      </w:r>
      <w:r w:rsidR="004408F5" w:rsidRPr="002D3711">
        <w:rPr>
          <w:spacing w:val="-1"/>
          <w:lang w:val="en-GB"/>
        </w:rPr>
        <w:t>staff</w:t>
      </w:r>
      <w:r w:rsidR="004408F5" w:rsidRPr="002D3711">
        <w:rPr>
          <w:spacing w:val="-3"/>
          <w:lang w:val="en-GB"/>
        </w:rPr>
        <w:t xml:space="preserve"> contributing</w:t>
      </w:r>
      <w:r w:rsidRPr="002D3711">
        <w:rPr>
          <w:spacing w:val="-6"/>
          <w:lang w:val="en-GB"/>
        </w:rPr>
        <w:t xml:space="preserve"> </w:t>
      </w:r>
      <w:r w:rsidRPr="002D3711">
        <w:rPr>
          <w:spacing w:val="-1"/>
          <w:lang w:val="en-GB"/>
        </w:rPr>
        <w:t>to patient</w:t>
      </w:r>
      <w:r w:rsidRPr="002D3711">
        <w:rPr>
          <w:spacing w:val="60"/>
          <w:lang w:val="en-GB"/>
        </w:rPr>
        <w:t xml:space="preserve"> </w:t>
      </w:r>
      <w:r>
        <w:rPr>
          <w:spacing w:val="-1"/>
          <w:lang w:val="en-GB"/>
        </w:rPr>
        <w:t>outcomes, and to identify ward staffing levels associated with positive outcomes</w:t>
      </w:r>
      <w:r w:rsidR="005616E6">
        <w:rPr>
          <w:spacing w:val="-1"/>
          <w:lang w:val="en-GB"/>
        </w:rPr>
        <w:t xml:space="preserve">. To supplement this </w:t>
      </w:r>
      <w:r>
        <w:rPr>
          <w:spacing w:val="-1"/>
          <w:lang w:val="en-GB"/>
        </w:rPr>
        <w:t>we drew on reviews and seminal studies reflecting the wider evidence base and relaxed the requirements for sources of data in economic studies</w:t>
      </w:r>
      <w:r w:rsidR="005616E6">
        <w:rPr>
          <w:spacing w:val="-1"/>
          <w:lang w:val="en-GB"/>
        </w:rPr>
        <w:t>,</w:t>
      </w:r>
      <w:r>
        <w:rPr>
          <w:spacing w:val="-1"/>
          <w:lang w:val="en-GB"/>
        </w:rPr>
        <w:t xml:space="preserve"> </w:t>
      </w:r>
      <w:r w:rsidR="005616E6">
        <w:rPr>
          <w:spacing w:val="-1"/>
          <w:lang w:val="en-GB"/>
        </w:rPr>
        <w:t>which estimated</w:t>
      </w:r>
      <w:r>
        <w:rPr>
          <w:spacing w:val="-1"/>
          <w:lang w:val="en-GB"/>
        </w:rPr>
        <w:t xml:space="preserve"> both the costs and consequences of differ</w:t>
      </w:r>
      <w:r w:rsidR="005616E6">
        <w:rPr>
          <w:spacing w:val="-1"/>
          <w:lang w:val="en-GB"/>
        </w:rPr>
        <w:t>ent staffing levels / skill mix,</w:t>
      </w:r>
      <w:r>
        <w:rPr>
          <w:spacing w:val="-1"/>
          <w:lang w:val="en-GB"/>
        </w:rPr>
        <w:t xml:space="preserve"> because </w:t>
      </w:r>
      <w:r w:rsidR="005616E6">
        <w:rPr>
          <w:spacing w:val="-1"/>
          <w:lang w:val="en-GB"/>
        </w:rPr>
        <w:t xml:space="preserve">there were </w:t>
      </w:r>
      <w:r w:rsidR="006D1AAA">
        <w:rPr>
          <w:spacing w:val="-1"/>
          <w:lang w:val="en-GB"/>
        </w:rPr>
        <w:t xml:space="preserve">so </w:t>
      </w:r>
      <w:r w:rsidR="005616E6">
        <w:rPr>
          <w:spacing w:val="-1"/>
          <w:lang w:val="en-GB"/>
        </w:rPr>
        <w:t>few of these</w:t>
      </w:r>
      <w:r>
        <w:rPr>
          <w:spacing w:val="-1"/>
          <w:lang w:val="en-GB"/>
        </w:rPr>
        <w:t>.</w:t>
      </w:r>
      <w:r w:rsidRPr="002D3711">
        <w:rPr>
          <w:spacing w:val="-1"/>
          <w:lang w:val="en-GB"/>
        </w:rPr>
        <w:t xml:space="preserve"> </w:t>
      </w:r>
    </w:p>
    <w:p w14:paraId="7652CA8A" w14:textId="1A36FB6D" w:rsidR="00BB5347" w:rsidRPr="00FA0377" w:rsidRDefault="005616E6" w:rsidP="00BB5347">
      <w:pPr>
        <w:pStyle w:val="BodyText"/>
        <w:spacing w:before="153" w:line="360" w:lineRule="auto"/>
        <w:ind w:left="0" w:right="110"/>
        <w:rPr>
          <w:lang w:val="en-GB"/>
        </w:rPr>
      </w:pPr>
      <w:r>
        <w:rPr>
          <w:spacing w:val="-1"/>
          <w:lang w:val="en-GB"/>
        </w:rPr>
        <w:t>M</w:t>
      </w:r>
      <w:r w:rsidR="00417FC3" w:rsidRPr="002D3711">
        <w:rPr>
          <w:lang w:val="en-GB"/>
        </w:rPr>
        <w:t>ost</w:t>
      </w:r>
      <w:r w:rsidR="00417FC3" w:rsidRPr="002D3711">
        <w:rPr>
          <w:spacing w:val="-6"/>
          <w:lang w:val="en-GB"/>
        </w:rPr>
        <w:t xml:space="preserve"> </w:t>
      </w:r>
      <w:r w:rsidR="00417FC3" w:rsidRPr="002D3711">
        <w:rPr>
          <w:lang w:val="en-GB"/>
        </w:rPr>
        <w:t>of</w:t>
      </w:r>
      <w:r w:rsidR="00417FC3" w:rsidRPr="002D3711">
        <w:rPr>
          <w:spacing w:val="-1"/>
          <w:lang w:val="en-GB"/>
        </w:rPr>
        <w:t xml:space="preserve"> the</w:t>
      </w:r>
      <w:r w:rsidR="00417FC3" w:rsidRPr="002D3711">
        <w:rPr>
          <w:spacing w:val="-3"/>
          <w:lang w:val="en-GB"/>
        </w:rPr>
        <w:t xml:space="preserve"> </w:t>
      </w:r>
      <w:r w:rsidR="00417FC3" w:rsidRPr="002D3711">
        <w:rPr>
          <w:spacing w:val="-1"/>
          <w:lang w:val="en-GB"/>
        </w:rPr>
        <w:t>primary</w:t>
      </w:r>
      <w:r w:rsidR="00417FC3" w:rsidRPr="002D3711">
        <w:rPr>
          <w:spacing w:val="-3"/>
          <w:lang w:val="en-GB"/>
        </w:rPr>
        <w:t xml:space="preserve"> </w:t>
      </w:r>
      <w:r w:rsidR="00417FC3" w:rsidRPr="002D3711">
        <w:rPr>
          <w:spacing w:val="-1"/>
          <w:lang w:val="en-GB"/>
        </w:rPr>
        <w:t>studies</w:t>
      </w:r>
      <w:r w:rsidR="00417FC3" w:rsidRPr="002D3711">
        <w:rPr>
          <w:spacing w:val="-3"/>
          <w:lang w:val="en-GB"/>
        </w:rPr>
        <w:t xml:space="preserve"> </w:t>
      </w:r>
      <w:r w:rsidR="00417FC3" w:rsidRPr="002D3711">
        <w:rPr>
          <w:spacing w:val="-1"/>
          <w:lang w:val="en-GB"/>
        </w:rPr>
        <w:t>that</w:t>
      </w:r>
      <w:r w:rsidR="00417FC3" w:rsidRPr="002D3711">
        <w:rPr>
          <w:spacing w:val="-3"/>
          <w:lang w:val="en-GB"/>
        </w:rPr>
        <w:t xml:space="preserve"> </w:t>
      </w:r>
      <w:r w:rsidR="00417FC3" w:rsidRPr="002D3711">
        <w:rPr>
          <w:lang w:val="en-GB"/>
        </w:rPr>
        <w:t>were</w:t>
      </w:r>
      <w:r w:rsidR="00417FC3" w:rsidRPr="002D3711">
        <w:rPr>
          <w:spacing w:val="-4"/>
          <w:lang w:val="en-GB"/>
        </w:rPr>
        <w:t xml:space="preserve"> </w:t>
      </w:r>
      <w:r w:rsidR="00417FC3" w:rsidRPr="002D3711">
        <w:rPr>
          <w:lang w:val="en-GB"/>
        </w:rPr>
        <w:t>eligible</w:t>
      </w:r>
      <w:r w:rsidR="00417FC3" w:rsidRPr="002D3711">
        <w:rPr>
          <w:spacing w:val="-7"/>
          <w:lang w:val="en-GB"/>
        </w:rPr>
        <w:t xml:space="preserve"> </w:t>
      </w:r>
      <w:r w:rsidR="00417FC3" w:rsidRPr="002D3711">
        <w:rPr>
          <w:lang w:val="en-GB"/>
        </w:rPr>
        <w:t>for</w:t>
      </w:r>
      <w:r w:rsidR="00417FC3" w:rsidRPr="002D3711">
        <w:rPr>
          <w:spacing w:val="-4"/>
          <w:lang w:val="en-GB"/>
        </w:rPr>
        <w:t xml:space="preserve"> </w:t>
      </w:r>
      <w:r w:rsidR="00417FC3" w:rsidRPr="002D3711">
        <w:rPr>
          <w:spacing w:val="-1"/>
          <w:lang w:val="en-GB"/>
        </w:rPr>
        <w:t>the</w:t>
      </w:r>
      <w:r w:rsidR="00417FC3" w:rsidRPr="002D3711">
        <w:rPr>
          <w:spacing w:val="-3"/>
          <w:lang w:val="en-GB"/>
        </w:rPr>
        <w:t xml:space="preserve"> </w:t>
      </w:r>
      <w:r w:rsidR="00417FC3" w:rsidRPr="002D3711">
        <w:rPr>
          <w:spacing w:val="-1"/>
          <w:lang w:val="en-GB"/>
        </w:rPr>
        <w:t>review</w:t>
      </w:r>
      <w:r w:rsidR="00417FC3" w:rsidRPr="002D3711">
        <w:rPr>
          <w:spacing w:val="-4"/>
          <w:lang w:val="en-GB"/>
        </w:rPr>
        <w:t xml:space="preserve"> </w:t>
      </w:r>
      <w:r w:rsidR="00417FC3" w:rsidRPr="002D3711">
        <w:rPr>
          <w:lang w:val="en-GB"/>
        </w:rPr>
        <w:t>were</w:t>
      </w:r>
      <w:r w:rsidR="00417FC3" w:rsidRPr="002D3711">
        <w:rPr>
          <w:spacing w:val="-4"/>
          <w:lang w:val="en-GB"/>
        </w:rPr>
        <w:t xml:space="preserve"> </w:t>
      </w:r>
      <w:r w:rsidR="00417FC3" w:rsidRPr="002D3711">
        <w:rPr>
          <w:spacing w:val="-1"/>
          <w:lang w:val="en-GB"/>
        </w:rPr>
        <w:t>cross</w:t>
      </w:r>
      <w:r w:rsidR="005A6A27">
        <w:rPr>
          <w:spacing w:val="-2"/>
          <w:lang w:val="en-GB"/>
        </w:rPr>
        <w:t>-</w:t>
      </w:r>
      <w:r w:rsidR="00417FC3" w:rsidRPr="002D3711">
        <w:rPr>
          <w:lang w:val="en-GB"/>
        </w:rPr>
        <w:t>sectional</w:t>
      </w:r>
      <w:r>
        <w:rPr>
          <w:spacing w:val="-3"/>
          <w:lang w:val="en-GB"/>
        </w:rPr>
        <w:t>. W</w:t>
      </w:r>
      <w:r w:rsidR="00417FC3" w:rsidRPr="002D3711">
        <w:rPr>
          <w:spacing w:val="-1"/>
          <w:lang w:val="en-GB"/>
        </w:rPr>
        <w:t>e</w:t>
      </w:r>
      <w:r w:rsidR="00417FC3" w:rsidRPr="002D3711">
        <w:rPr>
          <w:spacing w:val="-4"/>
          <w:lang w:val="en-GB"/>
        </w:rPr>
        <w:t xml:space="preserve"> </w:t>
      </w:r>
      <w:r w:rsidR="00417FC3" w:rsidRPr="002D3711">
        <w:rPr>
          <w:spacing w:val="-1"/>
          <w:lang w:val="en-GB"/>
        </w:rPr>
        <w:t>adapted</w:t>
      </w:r>
      <w:r w:rsidR="00417FC3" w:rsidRPr="002D3711">
        <w:rPr>
          <w:spacing w:val="79"/>
          <w:lang w:val="en-GB"/>
        </w:rPr>
        <w:t xml:space="preserve"> </w:t>
      </w:r>
      <w:r w:rsidR="00417FC3" w:rsidRPr="002D3711">
        <w:rPr>
          <w:spacing w:val="-1"/>
          <w:lang w:val="en-GB"/>
        </w:rPr>
        <w:t>the</w:t>
      </w:r>
      <w:r w:rsidR="00417FC3" w:rsidRPr="002D3711">
        <w:rPr>
          <w:spacing w:val="-4"/>
          <w:lang w:val="en-GB"/>
        </w:rPr>
        <w:t xml:space="preserve"> </w:t>
      </w:r>
      <w:r w:rsidR="00417FC3" w:rsidRPr="002D3711">
        <w:rPr>
          <w:spacing w:val="-1"/>
          <w:lang w:val="en-GB"/>
        </w:rPr>
        <w:t>NICE</w:t>
      </w:r>
      <w:r w:rsidR="00417FC3" w:rsidRPr="002D3711">
        <w:rPr>
          <w:spacing w:val="-2"/>
          <w:lang w:val="en-GB"/>
        </w:rPr>
        <w:t xml:space="preserve"> </w:t>
      </w:r>
      <w:r w:rsidR="00417FC3" w:rsidRPr="002D3711">
        <w:rPr>
          <w:lang w:val="en-GB"/>
        </w:rPr>
        <w:t>quality</w:t>
      </w:r>
      <w:r w:rsidR="00417FC3" w:rsidRPr="002D3711">
        <w:rPr>
          <w:spacing w:val="-2"/>
          <w:lang w:val="en-GB"/>
        </w:rPr>
        <w:t xml:space="preserve"> </w:t>
      </w:r>
      <w:r w:rsidR="00417FC3" w:rsidRPr="002D3711">
        <w:rPr>
          <w:spacing w:val="-1"/>
          <w:lang w:val="en-GB"/>
        </w:rPr>
        <w:t>appraisal</w:t>
      </w:r>
      <w:r w:rsidR="00417FC3" w:rsidRPr="002D3711">
        <w:rPr>
          <w:spacing w:val="-5"/>
          <w:lang w:val="en-GB"/>
        </w:rPr>
        <w:t xml:space="preserve"> </w:t>
      </w:r>
      <w:r w:rsidR="00417FC3" w:rsidRPr="002D3711">
        <w:rPr>
          <w:spacing w:val="-1"/>
          <w:lang w:val="en-GB"/>
        </w:rPr>
        <w:t>checklist</w:t>
      </w:r>
      <w:r w:rsidR="00417FC3" w:rsidRPr="002D3711">
        <w:rPr>
          <w:spacing w:val="-3"/>
          <w:lang w:val="en-GB"/>
        </w:rPr>
        <w:t xml:space="preserve"> </w:t>
      </w:r>
      <w:r w:rsidR="00417FC3" w:rsidRPr="002D3711">
        <w:rPr>
          <w:lang w:val="en-GB"/>
        </w:rPr>
        <w:t>for</w:t>
      </w:r>
      <w:r w:rsidR="00417FC3" w:rsidRPr="002D3711">
        <w:rPr>
          <w:spacing w:val="-5"/>
          <w:lang w:val="en-GB"/>
        </w:rPr>
        <w:t xml:space="preserve"> </w:t>
      </w:r>
      <w:r w:rsidR="00417FC3" w:rsidRPr="002D3711">
        <w:rPr>
          <w:spacing w:val="-1"/>
          <w:lang w:val="en-GB"/>
        </w:rPr>
        <w:t>quantitative</w:t>
      </w:r>
      <w:r w:rsidR="00417FC3" w:rsidRPr="002D3711">
        <w:rPr>
          <w:spacing w:val="-6"/>
          <w:lang w:val="en-GB"/>
        </w:rPr>
        <w:t xml:space="preserve"> </w:t>
      </w:r>
      <w:r w:rsidR="00417FC3" w:rsidRPr="002D3711">
        <w:rPr>
          <w:lang w:val="en-GB"/>
        </w:rPr>
        <w:t>studies</w:t>
      </w:r>
      <w:r w:rsidR="00417FC3" w:rsidRPr="002D3711">
        <w:rPr>
          <w:spacing w:val="-3"/>
          <w:lang w:val="en-GB"/>
        </w:rPr>
        <w:t xml:space="preserve"> </w:t>
      </w:r>
      <w:r w:rsidR="00417FC3" w:rsidRPr="002D3711">
        <w:rPr>
          <w:spacing w:val="-1"/>
          <w:lang w:val="en-GB"/>
        </w:rPr>
        <w:t>reporting</w:t>
      </w:r>
      <w:r w:rsidR="00417FC3" w:rsidRPr="002D3711">
        <w:rPr>
          <w:spacing w:val="-4"/>
          <w:lang w:val="en-GB"/>
        </w:rPr>
        <w:t xml:space="preserve"> </w:t>
      </w:r>
      <w:r w:rsidR="00417FC3" w:rsidRPr="002D3711">
        <w:rPr>
          <w:spacing w:val="-1"/>
          <w:lang w:val="en-GB"/>
        </w:rPr>
        <w:t>correlations</w:t>
      </w:r>
      <w:r w:rsidR="00417FC3" w:rsidRPr="002D3711">
        <w:rPr>
          <w:spacing w:val="-5"/>
          <w:lang w:val="en-GB"/>
        </w:rPr>
        <w:t xml:space="preserve"> </w:t>
      </w:r>
      <w:r w:rsidR="00417FC3" w:rsidRPr="002D3711">
        <w:rPr>
          <w:lang w:val="en-GB"/>
        </w:rPr>
        <w:t xml:space="preserve">and </w:t>
      </w:r>
      <w:r w:rsidR="00417FC3" w:rsidRPr="002D3711">
        <w:rPr>
          <w:spacing w:val="-1"/>
          <w:lang w:val="en-GB"/>
        </w:rPr>
        <w:t>associations</w:t>
      </w:r>
      <w:r w:rsidR="00417FC3" w:rsidRPr="002D3711">
        <w:rPr>
          <w:spacing w:val="-5"/>
          <w:lang w:val="en-GB"/>
        </w:rPr>
        <w:t xml:space="preserve"> </w:t>
      </w:r>
      <w:r w:rsidR="00417FC3" w:rsidRPr="002D3711">
        <w:rPr>
          <w:spacing w:val="-1"/>
          <w:lang w:val="en-GB"/>
        </w:rPr>
        <w:t>from</w:t>
      </w:r>
      <w:r w:rsidR="00417FC3" w:rsidRPr="002D3711">
        <w:rPr>
          <w:spacing w:val="-2"/>
          <w:lang w:val="en-GB"/>
        </w:rPr>
        <w:t xml:space="preserve"> </w:t>
      </w:r>
      <w:r w:rsidR="00417FC3" w:rsidRPr="002D3711">
        <w:rPr>
          <w:spacing w:val="-1"/>
          <w:lang w:val="en-GB"/>
        </w:rPr>
        <w:t>the</w:t>
      </w:r>
      <w:r w:rsidR="00417FC3" w:rsidRPr="002D3711">
        <w:rPr>
          <w:spacing w:val="-4"/>
          <w:lang w:val="en-GB"/>
        </w:rPr>
        <w:t xml:space="preserve"> </w:t>
      </w:r>
      <w:r w:rsidR="00417FC3" w:rsidRPr="002D3711">
        <w:rPr>
          <w:spacing w:val="-1"/>
          <w:lang w:val="en-GB"/>
        </w:rPr>
        <w:t>methods</w:t>
      </w:r>
      <w:r w:rsidR="00417FC3" w:rsidRPr="002D3711">
        <w:rPr>
          <w:spacing w:val="-4"/>
          <w:lang w:val="en-GB"/>
        </w:rPr>
        <w:t xml:space="preserve"> </w:t>
      </w:r>
      <w:r w:rsidR="00417FC3" w:rsidRPr="002D3711">
        <w:rPr>
          <w:lang w:val="en-GB"/>
        </w:rPr>
        <w:t>for</w:t>
      </w:r>
      <w:r w:rsidR="00417FC3" w:rsidRPr="002D3711">
        <w:rPr>
          <w:spacing w:val="-5"/>
          <w:lang w:val="en-GB"/>
        </w:rPr>
        <w:t xml:space="preserve"> </w:t>
      </w:r>
      <w:r w:rsidR="00417FC3" w:rsidRPr="002D3711">
        <w:rPr>
          <w:spacing w:val="-1"/>
          <w:lang w:val="en-GB"/>
        </w:rPr>
        <w:t>development</w:t>
      </w:r>
      <w:r w:rsidR="00417FC3" w:rsidRPr="002D3711">
        <w:rPr>
          <w:spacing w:val="-4"/>
          <w:lang w:val="en-GB"/>
        </w:rPr>
        <w:t xml:space="preserve"> </w:t>
      </w:r>
      <w:r w:rsidR="00417FC3" w:rsidRPr="002D3711">
        <w:rPr>
          <w:lang w:val="en-GB"/>
        </w:rPr>
        <w:t>of</w:t>
      </w:r>
      <w:r w:rsidR="00417FC3" w:rsidRPr="002D3711">
        <w:rPr>
          <w:spacing w:val="-3"/>
          <w:lang w:val="en-GB"/>
        </w:rPr>
        <w:t xml:space="preserve"> </w:t>
      </w:r>
      <w:r w:rsidR="00417FC3" w:rsidRPr="002D3711">
        <w:rPr>
          <w:spacing w:val="-1"/>
          <w:lang w:val="en-GB"/>
        </w:rPr>
        <w:t>NICE</w:t>
      </w:r>
      <w:r w:rsidR="00417FC3" w:rsidRPr="002D3711">
        <w:rPr>
          <w:spacing w:val="-5"/>
          <w:lang w:val="en-GB"/>
        </w:rPr>
        <w:t xml:space="preserve"> </w:t>
      </w:r>
      <w:r w:rsidR="00417FC3" w:rsidRPr="002D3711">
        <w:rPr>
          <w:lang w:val="en-GB"/>
        </w:rPr>
        <w:t>public</w:t>
      </w:r>
      <w:r w:rsidR="00417FC3" w:rsidRPr="002D3711">
        <w:rPr>
          <w:spacing w:val="-6"/>
          <w:lang w:val="en-GB"/>
        </w:rPr>
        <w:t xml:space="preserve"> </w:t>
      </w:r>
      <w:r w:rsidR="00417FC3" w:rsidRPr="002D3711">
        <w:rPr>
          <w:spacing w:val="-1"/>
          <w:lang w:val="en-GB"/>
        </w:rPr>
        <w:t xml:space="preserve">health </w:t>
      </w:r>
      <w:r w:rsidR="00417FC3" w:rsidRPr="002D3711">
        <w:rPr>
          <w:lang w:val="en-GB"/>
        </w:rPr>
        <w:t xml:space="preserve">guidance </w:t>
      </w:r>
      <w:r w:rsidR="00417FC3" w:rsidRPr="002D3711">
        <w:rPr>
          <w:lang w:val="en-GB"/>
        </w:rPr>
        <w:fldChar w:fldCharType="begin"/>
      </w:r>
      <w:r w:rsidR="00417FC3" w:rsidRPr="002D3711">
        <w:rPr>
          <w:lang w:val="en-GB"/>
        </w:rPr>
        <w:instrText xml:space="preserve"> ADDIN EN.CITE &lt;EndNote&gt;&lt;Cite&gt;&lt;Author&gt;National Institute for Health and Care Excellence&lt;/Author&gt;&lt;Year&gt;2014&lt;/Year&gt;&lt;RecNum&gt;38512&lt;/RecNum&gt;&lt;DisplayText&gt;(National Institute for Health and Care Excellence, 2014)&lt;/DisplayText&gt;&lt;record&gt;&lt;rec-number&gt;38512&lt;/rec-number&gt;&lt;foreign-keys&gt;&lt;key app="EN" db-id="9szzaf5xbwsxt5ezwsapa29xasw2z0v25v5r" timestamp="1426589839"&gt;38512&lt;/key&gt;&lt;/foreign-keys&gt;&lt;ref-type name="Report"&gt;27&lt;/ref-type&gt;&lt;contributors&gt;&lt;authors&gt;&lt;author&gt;National Institute for Health and Care Excellence,&lt;/author&gt;&lt;/authors&gt;&lt;/contributors&gt;&lt;titles&gt;&lt;title&gt;Developing NICE guidelines: the manual&lt;/title&gt;&lt;/titles&gt;&lt;dates&gt;&lt;year&gt;2014&lt;/year&gt;&lt;/dates&gt;&lt;pub-location&gt;London&lt;/pub-location&gt;&lt;publisher&gt;National Institute for Health and Care Excellence &lt;/publisher&gt;&lt;urls&gt;&lt;/urls&gt;&lt;electronic-resource-num&gt;http://www.nice.org.uk/article/PMG20/chapter/1%20Introduction%20and%20overview&lt;/electronic-resource-num&gt;&lt;/record&gt;&lt;/Cite&gt;&lt;/EndNote&gt;</w:instrText>
      </w:r>
      <w:r w:rsidR="00417FC3" w:rsidRPr="002D3711">
        <w:rPr>
          <w:lang w:val="en-GB"/>
        </w:rPr>
        <w:fldChar w:fldCharType="separate"/>
      </w:r>
      <w:r w:rsidR="00417FC3" w:rsidRPr="002D3711">
        <w:rPr>
          <w:lang w:val="en-GB"/>
        </w:rPr>
        <w:t>(National Institute for Health and Care Excellence, 2014)</w:t>
      </w:r>
      <w:r w:rsidR="00417FC3" w:rsidRPr="002D3711">
        <w:rPr>
          <w:lang w:val="en-GB"/>
        </w:rPr>
        <w:fldChar w:fldCharType="end"/>
      </w:r>
      <w:r w:rsidR="00417FC3" w:rsidRPr="002D3711">
        <w:rPr>
          <w:lang w:val="en-GB"/>
        </w:rPr>
        <w:t xml:space="preserve">. </w:t>
      </w:r>
      <w:r w:rsidR="002D3711">
        <w:rPr>
          <w:spacing w:val="-1"/>
          <w:lang w:val="en-GB"/>
        </w:rPr>
        <w:t>D</w:t>
      </w:r>
      <w:r w:rsidR="00417FC3" w:rsidRPr="002D3711">
        <w:rPr>
          <w:spacing w:val="-1"/>
          <w:lang w:val="en-GB"/>
        </w:rPr>
        <w:t>etailed</w:t>
      </w:r>
      <w:r w:rsidR="00417FC3" w:rsidRPr="002D3711">
        <w:rPr>
          <w:spacing w:val="-3"/>
          <w:lang w:val="en-GB"/>
        </w:rPr>
        <w:t xml:space="preserve"> </w:t>
      </w:r>
      <w:r>
        <w:rPr>
          <w:spacing w:val="-3"/>
          <w:lang w:val="en-GB"/>
        </w:rPr>
        <w:t xml:space="preserve">quality </w:t>
      </w:r>
      <w:r w:rsidR="00417FC3" w:rsidRPr="002D3711">
        <w:rPr>
          <w:lang w:val="en-GB"/>
        </w:rPr>
        <w:t>assessment</w:t>
      </w:r>
      <w:r w:rsidR="00417FC3" w:rsidRPr="002D3711">
        <w:rPr>
          <w:spacing w:val="-4"/>
          <w:lang w:val="en-GB"/>
        </w:rPr>
        <w:t xml:space="preserve"> </w:t>
      </w:r>
      <w:r w:rsidR="00417FC3" w:rsidRPr="002D3711">
        <w:rPr>
          <w:spacing w:val="-1"/>
          <w:lang w:val="en-GB"/>
        </w:rPr>
        <w:t>considered</w:t>
      </w:r>
      <w:r w:rsidR="002D3711">
        <w:rPr>
          <w:spacing w:val="-1"/>
          <w:lang w:val="en-GB"/>
        </w:rPr>
        <w:t xml:space="preserve"> factors such as</w:t>
      </w:r>
      <w:r w:rsidR="00417FC3" w:rsidRPr="002D3711">
        <w:rPr>
          <w:spacing w:val="-1"/>
          <w:lang w:val="en-GB"/>
        </w:rPr>
        <w:t xml:space="preserve"> </w:t>
      </w:r>
      <w:r w:rsidR="0073709F">
        <w:rPr>
          <w:spacing w:val="-1"/>
          <w:lang w:val="en-GB"/>
        </w:rPr>
        <w:t xml:space="preserve">the representativeness and completeness of the sample, </w:t>
      </w:r>
      <w:r w:rsidR="0073709F" w:rsidRPr="002D3711">
        <w:rPr>
          <w:spacing w:val="-1"/>
          <w:lang w:val="en-GB"/>
        </w:rPr>
        <w:t>data</w:t>
      </w:r>
      <w:r w:rsidR="0073709F" w:rsidRPr="002D3711">
        <w:rPr>
          <w:spacing w:val="-4"/>
          <w:lang w:val="en-GB"/>
        </w:rPr>
        <w:t xml:space="preserve"> </w:t>
      </w:r>
      <w:r w:rsidR="0073709F">
        <w:rPr>
          <w:spacing w:val="-1"/>
          <w:lang w:val="en-GB"/>
        </w:rPr>
        <w:t xml:space="preserve">completeness, </w:t>
      </w:r>
      <w:r w:rsidR="0073709F" w:rsidRPr="002D3711">
        <w:rPr>
          <w:spacing w:val="-1"/>
          <w:lang w:val="en-GB"/>
        </w:rPr>
        <w:t>outcome</w:t>
      </w:r>
      <w:r w:rsidR="0073709F" w:rsidRPr="002D3711">
        <w:rPr>
          <w:spacing w:val="-4"/>
          <w:lang w:val="en-GB"/>
        </w:rPr>
        <w:t xml:space="preserve"> </w:t>
      </w:r>
      <w:r w:rsidR="0073709F">
        <w:rPr>
          <w:spacing w:val="-1"/>
          <w:lang w:val="en-GB"/>
        </w:rPr>
        <w:t>reliability and validity</w:t>
      </w:r>
      <w:r w:rsidR="0073709F">
        <w:rPr>
          <w:spacing w:val="-4"/>
          <w:lang w:val="en-GB"/>
        </w:rPr>
        <w:t>,</w:t>
      </w:r>
      <w:r w:rsidR="0073709F" w:rsidRPr="002D3711">
        <w:rPr>
          <w:spacing w:val="-3"/>
          <w:lang w:val="en-GB"/>
        </w:rPr>
        <w:t xml:space="preserve"> </w:t>
      </w:r>
      <w:r w:rsidR="00417FC3" w:rsidRPr="002D3711">
        <w:rPr>
          <w:spacing w:val="-1"/>
          <w:lang w:val="en-GB"/>
        </w:rPr>
        <w:t>risk</w:t>
      </w:r>
      <w:r w:rsidR="00417FC3" w:rsidRPr="002D3711">
        <w:rPr>
          <w:spacing w:val="-3"/>
          <w:lang w:val="en-GB"/>
        </w:rPr>
        <w:t xml:space="preserve"> </w:t>
      </w:r>
      <w:r w:rsidR="00417FC3" w:rsidRPr="002D3711">
        <w:rPr>
          <w:spacing w:val="-1"/>
          <w:lang w:val="en-GB"/>
        </w:rPr>
        <w:t>adjustment</w:t>
      </w:r>
      <w:r w:rsidR="0073709F">
        <w:rPr>
          <w:spacing w:val="-1"/>
          <w:lang w:val="en-GB"/>
        </w:rPr>
        <w:t xml:space="preserve"> for outcomes</w:t>
      </w:r>
      <w:r w:rsidR="0073709F">
        <w:rPr>
          <w:spacing w:val="67"/>
          <w:lang w:val="en-GB"/>
        </w:rPr>
        <w:t>,</w:t>
      </w:r>
      <w:r w:rsidR="0073709F" w:rsidRPr="002D3711">
        <w:rPr>
          <w:spacing w:val="-1"/>
          <w:lang w:val="en-GB"/>
        </w:rPr>
        <w:t xml:space="preserve"> </w:t>
      </w:r>
      <w:r w:rsidR="007A4C0E">
        <w:rPr>
          <w:lang w:val="en-GB"/>
        </w:rPr>
        <w:t>levels</w:t>
      </w:r>
      <w:r>
        <w:rPr>
          <w:lang w:val="en-GB"/>
        </w:rPr>
        <w:t xml:space="preserve"> of measurement</w:t>
      </w:r>
      <w:r w:rsidR="0073709F">
        <w:rPr>
          <w:lang w:val="en-GB"/>
        </w:rPr>
        <w:t xml:space="preserve"> and analysis methods</w:t>
      </w:r>
      <w:r w:rsidR="00417FC3" w:rsidRPr="002D3711">
        <w:rPr>
          <w:spacing w:val="-1"/>
          <w:lang w:val="en-GB"/>
        </w:rPr>
        <w:t xml:space="preserve">. </w:t>
      </w:r>
      <w:r w:rsidR="005A6A27">
        <w:rPr>
          <w:spacing w:val="-1"/>
          <w:lang w:val="en-GB"/>
        </w:rPr>
        <w:t xml:space="preserve">We made summative judgements </w:t>
      </w:r>
      <w:r w:rsidR="00BB5347">
        <w:rPr>
          <w:spacing w:val="-1"/>
          <w:lang w:val="en-GB"/>
        </w:rPr>
        <w:t>for both internal and external validity</w:t>
      </w:r>
      <w:r w:rsidR="00401AFA">
        <w:rPr>
          <w:spacing w:val="-1"/>
          <w:lang w:val="en-GB"/>
        </w:rPr>
        <w:t>,</w:t>
      </w:r>
      <w:r w:rsidR="00BB5347">
        <w:rPr>
          <w:spacing w:val="-1"/>
          <w:lang w:val="en-GB"/>
        </w:rPr>
        <w:t xml:space="preserve"> categorising studies according to risk of bias, although these judgement</w:t>
      </w:r>
      <w:r w:rsidR="00401AFA">
        <w:rPr>
          <w:spacing w:val="-1"/>
          <w:lang w:val="en-GB"/>
        </w:rPr>
        <w:t>s</w:t>
      </w:r>
      <w:r w:rsidR="00BB5347">
        <w:rPr>
          <w:spacing w:val="-1"/>
          <w:lang w:val="en-GB"/>
        </w:rPr>
        <w:t xml:space="preserve"> were relative, as risk of bias was intrinsic to most studies due to their design, as discussed in detail below.</w:t>
      </w:r>
    </w:p>
    <w:p w14:paraId="559B8F35" w14:textId="77777777" w:rsidR="00A77795" w:rsidRPr="00FA0377" w:rsidRDefault="00A77795" w:rsidP="00A77795">
      <w:pPr>
        <w:pStyle w:val="BodyText"/>
        <w:spacing w:line="359" w:lineRule="auto"/>
        <w:ind w:left="0" w:right="243"/>
        <w:rPr>
          <w:spacing w:val="-1"/>
          <w:lang w:val="en-GB"/>
        </w:rPr>
      </w:pPr>
    </w:p>
    <w:p w14:paraId="4BD1CD87" w14:textId="77777777" w:rsidR="00FA0377" w:rsidRPr="00F52CAA" w:rsidRDefault="00FA0377" w:rsidP="00FA0377">
      <w:pPr>
        <w:rPr>
          <w:rFonts w:asciiTheme="minorBidi" w:eastAsia="Times New Roman" w:hAnsiTheme="minorBidi"/>
          <w:b/>
          <w:color w:val="333333"/>
          <w:szCs w:val="20"/>
        </w:rPr>
      </w:pPr>
      <w:r>
        <w:rPr>
          <w:rFonts w:asciiTheme="minorBidi" w:eastAsia="Times New Roman" w:hAnsiTheme="minorBidi"/>
          <w:b/>
          <w:color w:val="333333"/>
          <w:szCs w:val="20"/>
        </w:rPr>
        <w:t>Review results</w:t>
      </w:r>
    </w:p>
    <w:p w14:paraId="3F6BBB32" w14:textId="5BB3527A" w:rsidR="00FA0377" w:rsidRPr="004408F5" w:rsidRDefault="00FA0377" w:rsidP="00FA0377">
      <w:pPr>
        <w:pStyle w:val="BodyText"/>
        <w:tabs>
          <w:tab w:val="left" w:pos="1540"/>
        </w:tabs>
        <w:spacing w:line="359" w:lineRule="auto"/>
        <w:ind w:left="0" w:right="666"/>
      </w:pPr>
      <w:r w:rsidRPr="00315197">
        <w:rPr>
          <w:spacing w:val="-1"/>
          <w:lang w:val="en-GB"/>
        </w:rPr>
        <w:t xml:space="preserve">In addition to the existing systematic reviews, we found 35 </w:t>
      </w:r>
      <w:r w:rsidR="00EC1DC1">
        <w:rPr>
          <w:spacing w:val="-1"/>
          <w:lang w:val="en-GB"/>
        </w:rPr>
        <w:t>primary studies</w:t>
      </w:r>
      <w:r w:rsidRPr="00315197">
        <w:rPr>
          <w:spacing w:val="-1"/>
          <w:lang w:val="en-GB"/>
        </w:rPr>
        <w:t xml:space="preserve"> addressing our first question about nurse staffing and patient outcomes</w:t>
      </w:r>
      <w:r w:rsidR="005A6A27">
        <w:rPr>
          <w:spacing w:val="-1"/>
          <w:lang w:val="en-GB"/>
        </w:rPr>
        <w:t xml:space="preserve"> that met our inclusion criteria</w:t>
      </w:r>
      <w:r w:rsidRPr="00315197">
        <w:rPr>
          <w:spacing w:val="-1"/>
          <w:lang w:val="en-GB"/>
        </w:rPr>
        <w:t xml:space="preserve">, </w:t>
      </w:r>
      <w:r w:rsidR="00AB6EBD">
        <w:rPr>
          <w:spacing w:val="-1"/>
          <w:lang w:val="en-GB"/>
        </w:rPr>
        <w:t xml:space="preserve">together </w:t>
      </w:r>
      <w:r w:rsidRPr="00315197">
        <w:rPr>
          <w:spacing w:val="-1"/>
          <w:lang w:val="en-GB"/>
        </w:rPr>
        <w:t xml:space="preserve">with an additional </w:t>
      </w:r>
      <w:r w:rsidR="00AB6EBD">
        <w:rPr>
          <w:spacing w:val="-1"/>
          <w:lang w:val="en-GB"/>
        </w:rPr>
        <w:t>four</w:t>
      </w:r>
      <w:r w:rsidR="00AB6EBD" w:rsidRPr="00315197">
        <w:rPr>
          <w:spacing w:val="-1"/>
          <w:lang w:val="en-GB"/>
        </w:rPr>
        <w:t xml:space="preserve"> </w:t>
      </w:r>
      <w:r w:rsidRPr="00315197">
        <w:rPr>
          <w:spacing w:val="-1"/>
          <w:lang w:val="en-GB"/>
        </w:rPr>
        <w:t xml:space="preserve">economic studies. A single study </w:t>
      </w:r>
      <w:r w:rsidR="006D1AAA">
        <w:rPr>
          <w:spacing w:val="-1"/>
          <w:lang w:val="en-GB"/>
        </w:rPr>
        <w:t xml:space="preserve">addressed </w:t>
      </w:r>
      <w:r w:rsidRPr="00315197">
        <w:rPr>
          <w:spacing w:val="-1"/>
          <w:lang w:val="en-GB"/>
        </w:rPr>
        <w:t xml:space="preserve"> the question about </w:t>
      </w:r>
      <w:r w:rsidRPr="005A6A27">
        <w:rPr>
          <w:spacing w:val="-1"/>
          <w:lang w:val="en-GB"/>
        </w:rPr>
        <w:t>effective</w:t>
      </w:r>
      <w:r w:rsidRPr="00315197">
        <w:rPr>
          <w:spacing w:val="-1"/>
          <w:lang w:val="en-GB"/>
        </w:rPr>
        <w:t xml:space="preserve"> approaches</w:t>
      </w:r>
      <w:r w:rsidRPr="00315197">
        <w:rPr>
          <w:spacing w:val="-4"/>
          <w:lang w:val="en-GB"/>
        </w:rPr>
        <w:t xml:space="preserve"> </w:t>
      </w:r>
      <w:r w:rsidRPr="00315197">
        <w:rPr>
          <w:lang w:val="en-GB"/>
        </w:rPr>
        <w:t>for</w:t>
      </w:r>
      <w:r w:rsidRPr="00315197">
        <w:rPr>
          <w:spacing w:val="-4"/>
          <w:lang w:val="en-GB"/>
        </w:rPr>
        <w:t xml:space="preserve"> </w:t>
      </w:r>
      <w:r w:rsidRPr="00315197">
        <w:rPr>
          <w:lang w:val="en-GB"/>
        </w:rPr>
        <w:t>identifying</w:t>
      </w:r>
      <w:r w:rsidRPr="00315197">
        <w:rPr>
          <w:spacing w:val="-5"/>
          <w:lang w:val="en-GB"/>
        </w:rPr>
        <w:t xml:space="preserve"> </w:t>
      </w:r>
      <w:r w:rsidRPr="00315197">
        <w:rPr>
          <w:spacing w:val="-1"/>
          <w:lang w:val="en-GB"/>
        </w:rPr>
        <w:t>required</w:t>
      </w:r>
      <w:r w:rsidRPr="00315197">
        <w:rPr>
          <w:spacing w:val="-3"/>
          <w:lang w:val="en-GB"/>
        </w:rPr>
        <w:t xml:space="preserve"> </w:t>
      </w:r>
      <w:r w:rsidRPr="00315197">
        <w:rPr>
          <w:lang w:val="en-GB"/>
        </w:rPr>
        <w:t>nurse</w:t>
      </w:r>
      <w:r w:rsidRPr="00315197">
        <w:rPr>
          <w:spacing w:val="-3"/>
          <w:lang w:val="en-GB"/>
        </w:rPr>
        <w:t xml:space="preserve"> </w:t>
      </w:r>
      <w:r w:rsidRPr="00315197">
        <w:rPr>
          <w:lang w:val="en-GB"/>
        </w:rPr>
        <w:t>staffing</w:t>
      </w:r>
      <w:r w:rsidRPr="00315197">
        <w:rPr>
          <w:spacing w:val="-5"/>
          <w:lang w:val="en-GB"/>
        </w:rPr>
        <w:t xml:space="preserve"> </w:t>
      </w:r>
      <w:r w:rsidRPr="00315197">
        <w:rPr>
          <w:spacing w:val="-1"/>
          <w:lang w:val="en-GB"/>
        </w:rPr>
        <w:t>levels</w:t>
      </w:r>
      <w:r w:rsidRPr="00315197">
        <w:rPr>
          <w:spacing w:val="-4"/>
          <w:lang w:val="en-GB"/>
        </w:rPr>
        <w:t xml:space="preserve"> </w:t>
      </w:r>
      <w:r w:rsidRPr="00315197">
        <w:rPr>
          <w:lang w:val="en-GB"/>
        </w:rPr>
        <w:t>and</w:t>
      </w:r>
      <w:r w:rsidRPr="00315197">
        <w:rPr>
          <w:spacing w:val="-3"/>
          <w:lang w:val="en-GB"/>
        </w:rPr>
        <w:t xml:space="preserve"> </w:t>
      </w:r>
      <w:r w:rsidRPr="00315197">
        <w:rPr>
          <w:lang w:val="en-GB"/>
        </w:rPr>
        <w:t>skill</w:t>
      </w:r>
      <w:r w:rsidRPr="00315197">
        <w:rPr>
          <w:spacing w:val="-4"/>
          <w:lang w:val="en-GB"/>
        </w:rPr>
        <w:t xml:space="preserve"> </w:t>
      </w:r>
      <w:r w:rsidRPr="00315197">
        <w:rPr>
          <w:lang w:val="en-GB"/>
        </w:rPr>
        <w:t>mix</w:t>
      </w:r>
      <w:r>
        <w:rPr>
          <w:lang w:val="en-GB"/>
        </w:rPr>
        <w:t xml:space="preserve">  </w:t>
      </w:r>
      <w:r>
        <w:rPr>
          <w:lang w:val="en-GB"/>
        </w:rPr>
        <w:fldChar w:fldCharType="begin"/>
      </w:r>
      <w:r>
        <w:rPr>
          <w:lang w:val="en-GB"/>
        </w:rPr>
        <w:instrText xml:space="preserve"> ADDIN EN.CITE &lt;EndNote&gt;&lt;Cite&gt;&lt;Author&gt;Twigg&lt;/Author&gt;&lt;Year&gt;2011&lt;/Year&gt;&lt;RecNum&gt;38222&lt;/RecNum&gt;&lt;DisplayText&gt;(Twigg et al., 2011)&lt;/DisplayText&gt;&lt;record&gt;&lt;rec-number&gt;38222&lt;/rec-number&gt;&lt;foreign-keys&gt;&lt;key app="EN" db-id="9szzaf5xbwsxt5ezwsapa29xasw2z0v25v5r" timestamp="1385118703"&gt;38222&lt;/key&gt;&lt;/foreign-keys&gt;&lt;ref-type name="Journal Article"&gt;17&lt;/ref-type&gt;&lt;contributors&gt;&lt;authors&gt;&lt;author&gt;Twigg, Di&lt;/author&gt;&lt;author&gt;Duffield, Christine&lt;/author&gt;&lt;author&gt;Bremner, Alex&lt;/author&gt;&lt;author&gt;Rapley, Pat&lt;/author&gt;&lt;author&gt;Finn, Judith&lt;/author&gt;&lt;/authors&gt;&lt;/contributors&gt;&lt;titles&gt;&lt;title&gt;The impact of the nursing hours per patient day (NHPPD) staffing method on patient outcomes: A retrospective analysis of patient and staffing data&lt;/title&gt;&lt;secondary-title&gt;International Journal of Nursing Studies&lt;/secondary-title&gt;&lt;/titles&gt;&lt;periodical&gt;&lt;full-title&gt;International Journal of Nursing Studies&lt;/full-title&gt;&lt;abbr-1&gt;Int. J. Nurs. Stud.&lt;/abbr-1&gt;&lt;abbr-2&gt;Int J Nurs Stud&lt;/abbr-2&gt;&lt;/periodical&gt;&lt;pages&gt;540-548&lt;/pages&gt;&lt;volume&gt;48&lt;/volume&gt;&lt;number&gt;5&lt;/number&gt;&lt;keywords&gt;&lt;keyword&gt;Patient outcomes&lt;/keyword&gt;&lt;keyword&gt;Nurse staffing&lt;/keyword&gt;&lt;keyword&gt;Workload&lt;/keyword&gt;&lt;keyword&gt;Health care quality&lt;/keyword&gt;&lt;keyword&gt;Health policy&lt;/keyword&gt;&lt;/keywords&gt;&lt;dates&gt;&lt;year&gt;2011&lt;/year&gt;&lt;pub-dates&gt;&lt;date&gt;5//&lt;/date&gt;&lt;/pub-dates&gt;&lt;/dates&gt;&lt;isbn&gt;0020-7489&lt;/isbn&gt;&lt;urls&gt;&lt;related-urls&gt;&lt;url&gt;http://www.sciencedirect.com/science/article/pii/S0020748910002415&lt;/url&gt;&lt;url&gt;http://ac.els-cdn.com/S0020748910002415/1-s2.0-S0020748910002415-main.pdf?_tid=e643e2c8-7859-11e3-b048-00000aacb35f&amp;amp;acdnat=1389181506_0a2e6911c941f875ea997b831355915b&lt;/url&gt;&lt;/related-urls&gt;&lt;/urls&gt;&lt;electronic-resource-num&gt;http://dx.doi.org/10.1016/j.ijnurstu.2010.07.013&lt;/electronic-resource-num&gt;&lt;/record&gt;&lt;/Cite&gt;&lt;/EndNote&gt;</w:instrText>
      </w:r>
      <w:r>
        <w:rPr>
          <w:lang w:val="en-GB"/>
        </w:rPr>
        <w:fldChar w:fldCharType="separate"/>
      </w:r>
      <w:r>
        <w:rPr>
          <w:noProof/>
          <w:lang w:val="en-GB"/>
        </w:rPr>
        <w:t>(Twigg et al., 2011)</w:t>
      </w:r>
      <w:r>
        <w:rPr>
          <w:lang w:val="en-GB"/>
        </w:rPr>
        <w:fldChar w:fldCharType="end"/>
      </w:r>
      <w:r w:rsidRPr="00315197">
        <w:rPr>
          <w:spacing w:val="43"/>
          <w:lang w:val="en-GB"/>
        </w:rPr>
        <w:t>.</w:t>
      </w:r>
      <w:r w:rsidRPr="00315197">
        <w:rPr>
          <w:lang w:val="en-GB"/>
        </w:rPr>
        <w:t xml:space="preserve"> </w:t>
      </w:r>
      <w:r>
        <w:rPr>
          <w:lang w:val="en-GB"/>
        </w:rPr>
        <w:t>All</w:t>
      </w:r>
      <w:r w:rsidRPr="007B3A04">
        <w:rPr>
          <w:spacing w:val="-2"/>
          <w:lang w:val="en-GB"/>
        </w:rPr>
        <w:t xml:space="preserve"> </w:t>
      </w:r>
      <w:r w:rsidRPr="007B3A04">
        <w:rPr>
          <w:spacing w:val="-1"/>
          <w:lang w:val="en-GB"/>
        </w:rPr>
        <w:t>the</w:t>
      </w:r>
      <w:r w:rsidRPr="007B3A04">
        <w:rPr>
          <w:spacing w:val="-4"/>
          <w:lang w:val="en-GB"/>
        </w:rPr>
        <w:t xml:space="preserve"> </w:t>
      </w:r>
      <w:r w:rsidRPr="007B3A04">
        <w:rPr>
          <w:spacing w:val="-1"/>
          <w:lang w:val="en-GB"/>
        </w:rPr>
        <w:t>studies</w:t>
      </w:r>
      <w:r w:rsidRPr="007B3A04">
        <w:rPr>
          <w:spacing w:val="-2"/>
          <w:lang w:val="en-GB"/>
        </w:rPr>
        <w:t xml:space="preserve"> we identified </w:t>
      </w:r>
      <w:r w:rsidRPr="007B3A04">
        <w:rPr>
          <w:spacing w:val="-1"/>
          <w:lang w:val="en-GB"/>
        </w:rPr>
        <w:t>were</w:t>
      </w:r>
      <w:r w:rsidRPr="007B3A04">
        <w:rPr>
          <w:spacing w:val="-4"/>
          <w:lang w:val="en-GB"/>
        </w:rPr>
        <w:t xml:space="preserve"> </w:t>
      </w:r>
      <w:r w:rsidRPr="007B3A04">
        <w:rPr>
          <w:spacing w:val="-1"/>
          <w:lang w:val="en-GB"/>
        </w:rPr>
        <w:t>observational.</w:t>
      </w:r>
      <w:r w:rsidRPr="007B3A04">
        <w:rPr>
          <w:spacing w:val="-5"/>
          <w:lang w:val="en-GB"/>
        </w:rPr>
        <w:t xml:space="preserve"> </w:t>
      </w:r>
      <w:r w:rsidRPr="007B3A04">
        <w:rPr>
          <w:lang w:val="en-GB"/>
        </w:rPr>
        <w:t>Sample</w:t>
      </w:r>
      <w:r w:rsidRPr="007B3A04">
        <w:rPr>
          <w:spacing w:val="-3"/>
          <w:lang w:val="en-GB"/>
        </w:rPr>
        <w:t xml:space="preserve"> </w:t>
      </w:r>
      <w:r w:rsidRPr="007B3A04">
        <w:rPr>
          <w:spacing w:val="-1"/>
          <w:lang w:val="en-GB"/>
        </w:rPr>
        <w:t xml:space="preserve">sizes </w:t>
      </w:r>
      <w:r w:rsidR="00401AFA">
        <w:rPr>
          <w:lang w:val="en-GB"/>
        </w:rPr>
        <w:t>ranged</w:t>
      </w:r>
      <w:r w:rsidR="00401AFA" w:rsidRPr="007B3A04">
        <w:rPr>
          <w:spacing w:val="-3"/>
          <w:lang w:val="en-GB"/>
        </w:rPr>
        <w:t xml:space="preserve"> </w:t>
      </w:r>
      <w:r w:rsidRPr="007B3A04">
        <w:rPr>
          <w:spacing w:val="-1"/>
          <w:lang w:val="en-GB"/>
        </w:rPr>
        <w:t>from</w:t>
      </w:r>
      <w:r w:rsidRPr="007B3A04">
        <w:rPr>
          <w:spacing w:val="47"/>
          <w:lang w:val="en-GB"/>
        </w:rPr>
        <w:t xml:space="preserve"> </w:t>
      </w:r>
      <w:r w:rsidRPr="007B3A04">
        <w:rPr>
          <w:lang w:val="en-GB"/>
        </w:rPr>
        <w:t>studies</w:t>
      </w:r>
      <w:r w:rsidRPr="007B3A04">
        <w:rPr>
          <w:spacing w:val="-1"/>
          <w:lang w:val="en-GB"/>
        </w:rPr>
        <w:t xml:space="preserve"> undertaken</w:t>
      </w:r>
      <w:r w:rsidRPr="007B3A04">
        <w:rPr>
          <w:spacing w:val="-3"/>
          <w:lang w:val="en-GB"/>
        </w:rPr>
        <w:t xml:space="preserve"> </w:t>
      </w:r>
      <w:r w:rsidRPr="007B3A04">
        <w:rPr>
          <w:lang w:val="en-GB"/>
        </w:rPr>
        <w:t>in</w:t>
      </w:r>
      <w:r w:rsidRPr="007B3A04">
        <w:rPr>
          <w:spacing w:val="-3"/>
          <w:lang w:val="en-GB"/>
        </w:rPr>
        <w:t xml:space="preserve"> </w:t>
      </w:r>
      <w:r w:rsidRPr="007B3A04">
        <w:rPr>
          <w:lang w:val="en-GB"/>
        </w:rPr>
        <w:t>hundreds</w:t>
      </w:r>
      <w:r w:rsidRPr="007B3A04">
        <w:rPr>
          <w:spacing w:val="-4"/>
          <w:lang w:val="en-GB"/>
        </w:rPr>
        <w:t xml:space="preserve"> </w:t>
      </w:r>
      <w:r w:rsidRPr="007B3A04">
        <w:rPr>
          <w:lang w:val="en-GB"/>
        </w:rPr>
        <w:t>of</w:t>
      </w:r>
      <w:r>
        <w:rPr>
          <w:noProof/>
          <w:lang w:val="en-GB" w:eastAsia="zh-CN"/>
        </w:rPr>
        <mc:AlternateContent>
          <mc:Choice Requires="wpg">
            <w:drawing>
              <wp:anchor distT="0" distB="0" distL="114300" distR="114300" simplePos="0" relativeHeight="251662848" behindDoc="1" locked="0" layoutInCell="1" allowOverlap="1" wp14:anchorId="25FAB62B" wp14:editId="1E2B456C">
                <wp:simplePos x="0" y="0"/>
                <wp:positionH relativeFrom="page">
                  <wp:posOffset>1539240</wp:posOffset>
                </wp:positionH>
                <wp:positionV relativeFrom="page">
                  <wp:posOffset>6071870</wp:posOffset>
                </wp:positionV>
                <wp:extent cx="1282065" cy="143510"/>
                <wp:effectExtent l="0" t="4445" r="0" b="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82065" cy="143510"/>
                          <a:chOff x="2424" y="9562"/>
                          <a:chExt cx="2019" cy="226"/>
                        </a:xfrm>
                      </wpg:grpSpPr>
                      <wps:wsp>
                        <wps:cNvPr id="18" name="Freeform 6"/>
                        <wps:cNvSpPr>
                          <a:spLocks/>
                        </wps:cNvSpPr>
                        <wps:spPr bwMode="auto">
                          <a:xfrm>
                            <a:off x="2424" y="9562"/>
                            <a:ext cx="2019" cy="226"/>
                          </a:xfrm>
                          <a:custGeom>
                            <a:avLst/>
                            <a:gdLst>
                              <a:gd name="T0" fmla="+- 0 2424 2424"/>
                              <a:gd name="T1" fmla="*/ T0 w 2019"/>
                              <a:gd name="T2" fmla="+- 0 9787 9562"/>
                              <a:gd name="T3" fmla="*/ 9787 h 226"/>
                              <a:gd name="T4" fmla="+- 0 4442 2424"/>
                              <a:gd name="T5" fmla="*/ T4 w 2019"/>
                              <a:gd name="T6" fmla="+- 0 9787 9562"/>
                              <a:gd name="T7" fmla="*/ 9787 h 226"/>
                              <a:gd name="T8" fmla="+- 0 4442 2424"/>
                              <a:gd name="T9" fmla="*/ T8 w 2019"/>
                              <a:gd name="T10" fmla="+- 0 9562 9562"/>
                              <a:gd name="T11" fmla="*/ 9562 h 226"/>
                              <a:gd name="T12" fmla="+- 0 2424 2424"/>
                              <a:gd name="T13" fmla="*/ T12 w 2019"/>
                              <a:gd name="T14" fmla="+- 0 9562 9562"/>
                              <a:gd name="T15" fmla="*/ 9562 h 226"/>
                              <a:gd name="T16" fmla="+- 0 2424 2424"/>
                              <a:gd name="T17" fmla="*/ T16 w 2019"/>
                              <a:gd name="T18" fmla="+- 0 9787 9562"/>
                              <a:gd name="T19" fmla="*/ 9787 h 226"/>
                            </a:gdLst>
                            <a:ahLst/>
                            <a:cxnLst>
                              <a:cxn ang="0">
                                <a:pos x="T1" y="T3"/>
                              </a:cxn>
                              <a:cxn ang="0">
                                <a:pos x="T5" y="T7"/>
                              </a:cxn>
                              <a:cxn ang="0">
                                <a:pos x="T9" y="T11"/>
                              </a:cxn>
                              <a:cxn ang="0">
                                <a:pos x="T13" y="T15"/>
                              </a:cxn>
                              <a:cxn ang="0">
                                <a:pos x="T17" y="T19"/>
                              </a:cxn>
                            </a:cxnLst>
                            <a:rect l="0" t="0" r="r" b="b"/>
                            <a:pathLst>
                              <a:path w="2019" h="226">
                                <a:moveTo>
                                  <a:pt x="0" y="225"/>
                                </a:moveTo>
                                <a:lnTo>
                                  <a:pt x="2018" y="225"/>
                                </a:lnTo>
                                <a:lnTo>
                                  <a:pt x="2018" y="0"/>
                                </a:lnTo>
                                <a:lnTo>
                                  <a:pt x="0" y="0"/>
                                </a:lnTo>
                                <a:lnTo>
                                  <a:pt x="0" y="225"/>
                                </a:lnTo>
                                <a:close/>
                              </a:path>
                            </a:pathLst>
                          </a:cu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1EAAF0" id="Group 17" o:spid="_x0000_s1026" style="position:absolute;margin-left:121.2pt;margin-top:478.1pt;width:100.95pt;height:11.3pt;z-index:-251653632;mso-position-horizontal-relative:page;mso-position-vertical-relative:page" coordorigin="2424,9562" coordsize="2019,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">
                <v:shape id="Freeform 6" o:spid="_x0000_s1027" style="position:absolute;left:2424;top:9562;width:2019;height:226;visibility:visible;mso-wrap-style:square;v-text-anchor:top" coordsize="2019,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XMecIA&#10;AADbAAAADwAAAGRycy9kb3ducmV2LnhtbESPQW/CMAyF75P4D5GRuI0UDmgrBIRAlTgC26Qdrca0&#10;hcapmkDDv8eHSbvZes/vfV5tkmvVg/rQeDYwm2agiEtvG64MfH8V7x+gQkS22HomA08KsFmP3laY&#10;Wz/wiR7nWCkJ4ZCjgTrGLtc6lDU5DFPfEYt28b3DKGtfadvjIOGu1fMsW2iHDUtDjR3taipv57sz&#10;MMx+3JVTipffz/lA+2NxWxStMZNx2i5BRUrx3/x3fbCCL7Dyiwy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Vcx5wgAAANsAAAAPAAAAAAAAAAAAAAAAAJgCAABkcnMvZG93&#10;bnJldi54bWxQSwUGAAAAAAQABAD1AAAAhwMAAAAA&#10;" path="m,225r2018,l2018,,,,,225xe" stroked="f">
                  <v:path arrowok="t" o:connecttype="custom" o:connectlocs="0,9787;2018,9787;2018,9562;0,9562;0,9787" o:connectangles="0,0,0,0,0"/>
                </v:shape>
                <w10:wrap anchorx="page" anchory="page"/>
              </v:group>
            </w:pict>
          </mc:Fallback>
        </mc:AlternateContent>
      </w:r>
      <w:r>
        <w:rPr>
          <w:noProof/>
          <w:lang w:val="en-GB" w:eastAsia="zh-CN"/>
        </w:rPr>
        <mc:AlternateContent>
          <mc:Choice Requires="wpg">
            <w:drawing>
              <wp:anchor distT="0" distB="0" distL="114300" distR="114300" simplePos="0" relativeHeight="251661824" behindDoc="1" locked="0" layoutInCell="1" allowOverlap="1" wp14:anchorId="7D1303BE" wp14:editId="5D83831D">
                <wp:simplePos x="0" y="0"/>
                <wp:positionH relativeFrom="page">
                  <wp:posOffset>1539240</wp:posOffset>
                </wp:positionH>
                <wp:positionV relativeFrom="page">
                  <wp:posOffset>6071870</wp:posOffset>
                </wp:positionV>
                <wp:extent cx="1282065" cy="143510"/>
                <wp:effectExtent l="0" t="4445"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82065" cy="143510"/>
                          <a:chOff x="2424" y="9562"/>
                          <a:chExt cx="2019" cy="226"/>
                        </a:xfrm>
                      </wpg:grpSpPr>
                      <wps:wsp>
                        <wps:cNvPr id="5" name="Freeform 6"/>
                        <wps:cNvSpPr>
                          <a:spLocks/>
                        </wps:cNvSpPr>
                        <wps:spPr bwMode="auto">
                          <a:xfrm>
                            <a:off x="2424" y="9562"/>
                            <a:ext cx="2019" cy="226"/>
                          </a:xfrm>
                          <a:custGeom>
                            <a:avLst/>
                            <a:gdLst>
                              <a:gd name="T0" fmla="+- 0 2424 2424"/>
                              <a:gd name="T1" fmla="*/ T0 w 2019"/>
                              <a:gd name="T2" fmla="+- 0 9787 9562"/>
                              <a:gd name="T3" fmla="*/ 9787 h 226"/>
                              <a:gd name="T4" fmla="+- 0 4442 2424"/>
                              <a:gd name="T5" fmla="*/ T4 w 2019"/>
                              <a:gd name="T6" fmla="+- 0 9787 9562"/>
                              <a:gd name="T7" fmla="*/ 9787 h 226"/>
                              <a:gd name="T8" fmla="+- 0 4442 2424"/>
                              <a:gd name="T9" fmla="*/ T8 w 2019"/>
                              <a:gd name="T10" fmla="+- 0 9562 9562"/>
                              <a:gd name="T11" fmla="*/ 9562 h 226"/>
                              <a:gd name="T12" fmla="+- 0 2424 2424"/>
                              <a:gd name="T13" fmla="*/ T12 w 2019"/>
                              <a:gd name="T14" fmla="+- 0 9562 9562"/>
                              <a:gd name="T15" fmla="*/ 9562 h 226"/>
                              <a:gd name="T16" fmla="+- 0 2424 2424"/>
                              <a:gd name="T17" fmla="*/ T16 w 2019"/>
                              <a:gd name="T18" fmla="+- 0 9787 9562"/>
                              <a:gd name="T19" fmla="*/ 9787 h 226"/>
                            </a:gdLst>
                            <a:ahLst/>
                            <a:cxnLst>
                              <a:cxn ang="0">
                                <a:pos x="T1" y="T3"/>
                              </a:cxn>
                              <a:cxn ang="0">
                                <a:pos x="T5" y="T7"/>
                              </a:cxn>
                              <a:cxn ang="0">
                                <a:pos x="T9" y="T11"/>
                              </a:cxn>
                              <a:cxn ang="0">
                                <a:pos x="T13" y="T15"/>
                              </a:cxn>
                              <a:cxn ang="0">
                                <a:pos x="T17" y="T19"/>
                              </a:cxn>
                            </a:cxnLst>
                            <a:rect l="0" t="0" r="r" b="b"/>
                            <a:pathLst>
                              <a:path w="2019" h="226">
                                <a:moveTo>
                                  <a:pt x="0" y="225"/>
                                </a:moveTo>
                                <a:lnTo>
                                  <a:pt x="2018" y="225"/>
                                </a:lnTo>
                                <a:lnTo>
                                  <a:pt x="2018" y="0"/>
                                </a:lnTo>
                                <a:lnTo>
                                  <a:pt x="0" y="0"/>
                                </a:lnTo>
                                <a:lnTo>
                                  <a:pt x="0" y="225"/>
                                </a:lnTo>
                                <a:close/>
                              </a:path>
                            </a:pathLst>
                          </a:cu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C294B5" id="Group 4" o:spid="_x0000_s1026" style="position:absolute;margin-left:121.2pt;margin-top:478.1pt;width:100.95pt;height:11.3pt;z-index:-251654656;mso-position-horizontal-relative:page;mso-position-vertical-relative:page" coordorigin="2424,9562" coordsize="2019,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">
                <v:shape id="Freeform 6" o:spid="_x0000_s1027" style="position:absolute;left:2424;top:9562;width:2019;height:226;visibility:visible;mso-wrap-style:square;v-text-anchor:top" coordsize="2019,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JEmsEA&#10;AADaAAAADwAAAGRycy9kb3ducmV2LnhtbESPT4vCMBTE74LfITxhbzZVULQaRVwKHl3/gMdH82yr&#10;zUtpsjb77c3Cwh6HmfkNs94G04gXda62rGCSpCCIC6trLhVczvl4AcJ5ZI2NZVLwQw62m+FgjZm2&#10;PX/R6+RLESHsMlRQed9mUrqiIoMusS1x9O62M+ij7EqpO+wj3DRymqZzabDmuFBhS/uKiufp2yjo&#10;J1fz4BD8/bac9vR5zJ/zvFHqYxR2KxCegv8P/7UPWsEMfq/EGyA3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iRJrBAAAA2gAAAA8AAAAAAAAAAAAAAAAAmAIAAGRycy9kb3du&#10;cmV2LnhtbFBLBQYAAAAABAAEAPUAAACGAwAAAAA=&#10;" path="m,225r2018,l2018,,,,,225xe" stroked="f">
                  <v:path arrowok="t" o:connecttype="custom" o:connectlocs="0,9787;2018,9787;2018,9562;0,9562;0,9787" o:connectangles="0,0,0,0,0"/>
                </v:shape>
                <w10:wrap anchorx="page" anchory="page"/>
              </v:group>
            </w:pict>
          </mc:Fallback>
        </mc:AlternateContent>
      </w:r>
      <w:r w:rsidRPr="007B3A04">
        <w:rPr>
          <w:lang w:val="en-GB"/>
        </w:rPr>
        <w:t xml:space="preserve"> </w:t>
      </w:r>
      <w:r w:rsidRPr="007B3A04">
        <w:rPr>
          <w:spacing w:val="-1"/>
          <w:lang w:val="en-GB"/>
        </w:rPr>
        <w:t>hospitals</w:t>
      </w:r>
      <w:r w:rsidRPr="007B3A04">
        <w:rPr>
          <w:spacing w:val="-5"/>
          <w:lang w:val="en-GB"/>
        </w:rPr>
        <w:t xml:space="preserve"> </w:t>
      </w:r>
      <w:r w:rsidRPr="007B3A04">
        <w:rPr>
          <w:lang w:val="en-GB"/>
        </w:rPr>
        <w:t>(max</w:t>
      </w:r>
      <w:r w:rsidRPr="007B3A04">
        <w:rPr>
          <w:spacing w:val="-5"/>
          <w:lang w:val="en-GB"/>
        </w:rPr>
        <w:t xml:space="preserve"> </w:t>
      </w:r>
      <w:r w:rsidRPr="007B3A04">
        <w:rPr>
          <w:spacing w:val="-1"/>
          <w:lang w:val="en-GB"/>
        </w:rPr>
        <w:t>636)</w:t>
      </w:r>
      <w:r w:rsidRPr="007B3A04">
        <w:rPr>
          <w:spacing w:val="-3"/>
          <w:lang w:val="en-GB"/>
        </w:rPr>
        <w:t xml:space="preserve"> </w:t>
      </w:r>
      <w:r w:rsidRPr="007B3A04">
        <w:rPr>
          <w:spacing w:val="-1"/>
          <w:lang w:val="en-GB"/>
        </w:rPr>
        <w:t>with</w:t>
      </w:r>
      <w:r w:rsidRPr="007B3A04">
        <w:rPr>
          <w:lang w:val="en-GB"/>
        </w:rPr>
        <w:t xml:space="preserve"> millions</w:t>
      </w:r>
      <w:r w:rsidRPr="007B3A04">
        <w:rPr>
          <w:spacing w:val="-5"/>
          <w:lang w:val="en-GB"/>
        </w:rPr>
        <w:t xml:space="preserve"> </w:t>
      </w:r>
      <w:r w:rsidRPr="007B3A04">
        <w:rPr>
          <w:lang w:val="en-GB"/>
        </w:rPr>
        <w:t>of</w:t>
      </w:r>
      <w:r w:rsidRPr="007B3A04">
        <w:rPr>
          <w:spacing w:val="-3"/>
          <w:lang w:val="en-GB"/>
        </w:rPr>
        <w:t xml:space="preserve"> </w:t>
      </w:r>
      <w:r w:rsidRPr="007B3A04">
        <w:rPr>
          <w:spacing w:val="-1"/>
          <w:lang w:val="en-GB"/>
        </w:rPr>
        <w:t>patients</w:t>
      </w:r>
      <w:r w:rsidRPr="007B3A04">
        <w:rPr>
          <w:spacing w:val="-4"/>
          <w:lang w:val="en-GB"/>
        </w:rPr>
        <w:t xml:space="preserve"> </w:t>
      </w:r>
      <w:r w:rsidRPr="007B3A04">
        <w:rPr>
          <w:lang w:val="en-GB"/>
        </w:rPr>
        <w:t>(max</w:t>
      </w:r>
      <w:r w:rsidRPr="007B3A04">
        <w:rPr>
          <w:spacing w:val="47"/>
          <w:lang w:val="en-GB"/>
        </w:rPr>
        <w:t xml:space="preserve"> </w:t>
      </w:r>
      <w:r w:rsidRPr="007B3A04">
        <w:rPr>
          <w:spacing w:val="-1"/>
          <w:lang w:val="en-GB"/>
        </w:rPr>
        <w:t>26684752)</w:t>
      </w:r>
      <w:r w:rsidRPr="007B3A04">
        <w:rPr>
          <w:spacing w:val="-2"/>
          <w:lang w:val="en-GB"/>
        </w:rPr>
        <w:t xml:space="preserve"> </w:t>
      </w:r>
      <w:r w:rsidRPr="007B3A04">
        <w:rPr>
          <w:spacing w:val="-1"/>
          <w:lang w:val="en-GB"/>
        </w:rPr>
        <w:t>to</w:t>
      </w:r>
      <w:r w:rsidRPr="007B3A04">
        <w:rPr>
          <w:spacing w:val="-4"/>
          <w:lang w:val="en-GB"/>
        </w:rPr>
        <w:t xml:space="preserve"> </w:t>
      </w:r>
      <w:r w:rsidRPr="007B3A04">
        <w:rPr>
          <w:spacing w:val="-1"/>
          <w:lang w:val="en-GB"/>
        </w:rPr>
        <w:t>single</w:t>
      </w:r>
      <w:r w:rsidRPr="007B3A04">
        <w:rPr>
          <w:spacing w:val="-3"/>
          <w:lang w:val="en-GB"/>
        </w:rPr>
        <w:t xml:space="preserve"> </w:t>
      </w:r>
      <w:r w:rsidRPr="007B3A04">
        <w:rPr>
          <w:spacing w:val="-1"/>
          <w:lang w:val="en-GB"/>
        </w:rPr>
        <w:t>centre</w:t>
      </w:r>
      <w:r w:rsidRPr="007B3A04">
        <w:rPr>
          <w:spacing w:val="-4"/>
          <w:lang w:val="en-GB"/>
        </w:rPr>
        <w:t xml:space="preserve"> </w:t>
      </w:r>
      <w:r w:rsidRPr="007B3A04">
        <w:rPr>
          <w:spacing w:val="-1"/>
          <w:lang w:val="en-GB"/>
        </w:rPr>
        <w:t>studies</w:t>
      </w:r>
      <w:r w:rsidRPr="007B3A04">
        <w:rPr>
          <w:spacing w:val="-2"/>
          <w:lang w:val="en-GB"/>
        </w:rPr>
        <w:t xml:space="preserve"> </w:t>
      </w:r>
      <w:r w:rsidRPr="007B3A04">
        <w:rPr>
          <w:lang w:val="en-GB"/>
        </w:rPr>
        <w:t>and</w:t>
      </w:r>
      <w:r w:rsidR="00401AFA">
        <w:rPr>
          <w:lang w:val="en-GB"/>
        </w:rPr>
        <w:t xml:space="preserve"> those</w:t>
      </w:r>
      <w:r w:rsidRPr="007B3A04">
        <w:rPr>
          <w:spacing w:val="-3"/>
          <w:lang w:val="en-GB"/>
        </w:rPr>
        <w:t xml:space="preserve"> </w:t>
      </w:r>
      <w:r w:rsidRPr="007B3A04">
        <w:rPr>
          <w:spacing w:val="-1"/>
          <w:lang w:val="en-GB"/>
        </w:rPr>
        <w:t>with</w:t>
      </w:r>
      <w:r w:rsidRPr="007B3A04">
        <w:rPr>
          <w:spacing w:val="-3"/>
          <w:lang w:val="en-GB"/>
        </w:rPr>
        <w:t xml:space="preserve"> </w:t>
      </w:r>
      <w:r w:rsidRPr="007B3A04">
        <w:rPr>
          <w:spacing w:val="-1"/>
          <w:lang w:val="en-GB"/>
        </w:rPr>
        <w:t>less</w:t>
      </w:r>
      <w:r w:rsidRPr="007B3A04">
        <w:rPr>
          <w:spacing w:val="-2"/>
          <w:lang w:val="en-GB"/>
        </w:rPr>
        <w:t xml:space="preserve"> </w:t>
      </w:r>
      <w:r w:rsidRPr="007B3A04">
        <w:rPr>
          <w:spacing w:val="-1"/>
          <w:lang w:val="en-GB"/>
        </w:rPr>
        <w:t>than</w:t>
      </w:r>
      <w:r w:rsidRPr="007B3A04">
        <w:rPr>
          <w:spacing w:val="-3"/>
          <w:lang w:val="en-GB"/>
        </w:rPr>
        <w:t xml:space="preserve"> </w:t>
      </w:r>
      <w:r w:rsidRPr="007B3A04">
        <w:rPr>
          <w:lang w:val="en-GB"/>
        </w:rPr>
        <w:t>1000</w:t>
      </w:r>
      <w:r w:rsidR="00BB5347">
        <w:rPr>
          <w:lang w:val="en-GB"/>
        </w:rPr>
        <w:t xml:space="preserve"> patients</w:t>
      </w:r>
      <w:r w:rsidRPr="007B3A04">
        <w:rPr>
          <w:lang w:val="en-GB"/>
        </w:rPr>
        <w:t xml:space="preserve">. </w:t>
      </w:r>
      <w:r w:rsidRPr="005E0540">
        <w:rPr>
          <w:spacing w:val="-1"/>
          <w:lang w:val="en-GB"/>
        </w:rPr>
        <w:t>Only</w:t>
      </w:r>
      <w:r w:rsidRPr="005E0540">
        <w:rPr>
          <w:spacing w:val="-3"/>
          <w:lang w:val="en-GB"/>
        </w:rPr>
        <w:t xml:space="preserve"> </w:t>
      </w:r>
      <w:r w:rsidR="00AB6EBD">
        <w:rPr>
          <w:lang w:val="en-GB"/>
        </w:rPr>
        <w:t>four</w:t>
      </w:r>
      <w:r w:rsidR="00AB6EBD" w:rsidRPr="005E0540">
        <w:rPr>
          <w:spacing w:val="-4"/>
          <w:lang w:val="en-GB"/>
        </w:rPr>
        <w:t xml:space="preserve"> </w:t>
      </w:r>
      <w:r w:rsidRPr="005E0540">
        <w:rPr>
          <w:spacing w:val="-1"/>
          <w:lang w:val="en-GB"/>
        </w:rPr>
        <w:t>studies</w:t>
      </w:r>
      <w:r w:rsidRPr="005E0540">
        <w:rPr>
          <w:spacing w:val="-5"/>
          <w:lang w:val="en-GB"/>
        </w:rPr>
        <w:t xml:space="preserve"> </w:t>
      </w:r>
      <w:r>
        <w:rPr>
          <w:sz w:val="23"/>
          <w:szCs w:val="23"/>
        </w:rPr>
        <w:t>were assessed as</w:t>
      </w:r>
      <w:r w:rsidR="00EF6EF5">
        <w:rPr>
          <w:sz w:val="23"/>
          <w:szCs w:val="23"/>
        </w:rPr>
        <w:t xml:space="preserve"> relatively</w:t>
      </w:r>
      <w:r>
        <w:rPr>
          <w:sz w:val="23"/>
          <w:szCs w:val="23"/>
        </w:rPr>
        <w:t xml:space="preserve"> strong</w:t>
      </w:r>
      <w:r w:rsidR="005A6A27">
        <w:rPr>
          <w:sz w:val="23"/>
          <w:szCs w:val="23"/>
        </w:rPr>
        <w:t xml:space="preserve"> </w:t>
      </w:r>
      <w:r>
        <w:rPr>
          <w:sz w:val="23"/>
          <w:szCs w:val="23"/>
        </w:rPr>
        <w:t xml:space="preserve">for both external and internal validity </w:t>
      </w:r>
      <w:r w:rsidRPr="00982EEA">
        <w:fldChar w:fldCharType="begin">
          <w:fldData xml:space="preserve">PEVuZE5vdGU+PENpdGU+PEF1dGhvcj5IZTwvQXV0aG9yPjxZZWFyPjIwMTM8L1llYXI+PFJlY051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</w:fldData>
        </w:fldChar>
      </w:r>
      <w:r>
        <w:instrText xml:space="preserve"> ADDIN EN.CITE </w:instrText>
      </w:r>
      <w:r>
        <w:fldChar w:fldCharType="begin">
          <w:fldData xml:space="preserve">PEVuZE5vdGU+PENpdGU+PEF1dGhvcj5IZTwvQXV0aG9yPjxZZWFyPjIwMTM8L1llYXI+PFJlY051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</w:fldData>
        </w:fldChar>
      </w:r>
      <w:r>
        <w:instrText xml:space="preserve"> ADDIN EN.CITE.DATA </w:instrText>
      </w:r>
      <w:r>
        <w:fldChar w:fldCharType="end"/>
      </w:r>
      <w:r w:rsidRPr="00982EEA">
        <w:fldChar w:fldCharType="separate"/>
      </w:r>
      <w:r w:rsidRPr="00982EEA">
        <w:rPr>
          <w:noProof/>
        </w:rPr>
        <w:t>(He et al., 2013, Patrician et al., 2011, Sales et al., 2008, Spetz et al., 2013)</w:t>
      </w:r>
      <w:r w:rsidRPr="00982EEA">
        <w:fldChar w:fldCharType="end"/>
      </w:r>
      <w:r>
        <w:t>.</w:t>
      </w:r>
      <w:r>
        <w:rPr>
          <w:lang w:val="en-GB"/>
        </w:rPr>
        <w:t xml:space="preserve"> </w:t>
      </w:r>
      <w:r>
        <w:t xml:space="preserve">Establishing that presumed cause preceded the presumed effect is a basic requirement for inferring that an observed association between variables is a causal one </w:t>
      </w:r>
      <w:r>
        <w:fldChar w:fldCharType="begin"/>
      </w:r>
      <w:r>
        <w:instrText xml:space="preserve"> ADDIN EN.CITE &lt;EndNote&gt;&lt;Cite&gt;&lt;Author&gt;Antonakis&lt;/Author&gt;&lt;Year&gt;2010&lt;/Year&gt;&lt;RecNum&gt;38598&lt;/RecNum&gt;&lt;DisplayText&gt;(Antonakis et al., 2010)&lt;/DisplayText&gt;&lt;record&gt;&lt;rec-number&gt;38598&lt;/rec-number&gt;&lt;foreign-keys&gt;&lt;key app="EN" db-id="9szzaf5xbwsxt5ezwsapa29xasw2z0v25v5r" timestamp="1444035097"&gt;38598&lt;/key&gt;&lt;key app="ENWeb" db-id=""&gt;0&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electronic-resource-num&gt;10.1016/j.leaqua.2010.10.010&lt;/electronic-resource-num&gt;&lt;/record&gt;&lt;/Cite&gt;&lt;/EndNote&gt;</w:instrText>
      </w:r>
      <w:r>
        <w:fldChar w:fldCharType="separate"/>
      </w:r>
      <w:r>
        <w:rPr>
          <w:noProof/>
        </w:rPr>
        <w:t>(Antonakis et al., 2010)</w:t>
      </w:r>
      <w:r>
        <w:fldChar w:fldCharType="end"/>
      </w:r>
      <w:r>
        <w:t xml:space="preserve">.  However, </w:t>
      </w:r>
      <w:r>
        <w:rPr>
          <w:lang w:val="en-GB"/>
        </w:rPr>
        <w:t>m</w:t>
      </w:r>
      <w:r w:rsidRPr="005E0540">
        <w:rPr>
          <w:lang w:val="en-GB"/>
        </w:rPr>
        <w:t>ost</w:t>
      </w:r>
      <w:r w:rsidRPr="005E0540">
        <w:rPr>
          <w:spacing w:val="-5"/>
          <w:lang w:val="en-GB"/>
        </w:rPr>
        <w:t xml:space="preserve"> </w:t>
      </w:r>
      <w:r>
        <w:rPr>
          <w:spacing w:val="-5"/>
          <w:lang w:val="en-GB"/>
        </w:rPr>
        <w:t xml:space="preserve">studies </w:t>
      </w:r>
      <w:r w:rsidRPr="005E0540">
        <w:rPr>
          <w:spacing w:val="-1"/>
          <w:lang w:val="en-GB"/>
        </w:rPr>
        <w:t>analysed</w:t>
      </w:r>
      <w:r w:rsidRPr="005E0540">
        <w:rPr>
          <w:spacing w:val="-4"/>
          <w:lang w:val="en-GB"/>
        </w:rPr>
        <w:t xml:space="preserve"> </w:t>
      </w:r>
      <w:r w:rsidRPr="005E0540">
        <w:rPr>
          <w:spacing w:val="-1"/>
          <w:lang w:val="en-GB"/>
        </w:rPr>
        <w:t>data</w:t>
      </w:r>
      <w:r w:rsidRPr="005E0540">
        <w:rPr>
          <w:spacing w:val="-4"/>
          <w:lang w:val="en-GB"/>
        </w:rPr>
        <w:t xml:space="preserve"> </w:t>
      </w:r>
      <w:r w:rsidRPr="005E0540">
        <w:rPr>
          <w:lang w:val="en-GB"/>
        </w:rPr>
        <w:t>in</w:t>
      </w:r>
      <w:r w:rsidRPr="005E0540">
        <w:rPr>
          <w:spacing w:val="-4"/>
          <w:lang w:val="en-GB"/>
        </w:rPr>
        <w:t xml:space="preserve"> </w:t>
      </w:r>
      <w:r w:rsidRPr="005E0540">
        <w:rPr>
          <w:lang w:val="en-GB"/>
        </w:rPr>
        <w:t>a</w:t>
      </w:r>
      <w:r w:rsidRPr="005E0540">
        <w:rPr>
          <w:spacing w:val="-2"/>
          <w:lang w:val="en-GB"/>
        </w:rPr>
        <w:t xml:space="preserve"> </w:t>
      </w:r>
      <w:r w:rsidRPr="005E0540">
        <w:rPr>
          <w:lang w:val="en-GB"/>
        </w:rPr>
        <w:t>cross</w:t>
      </w:r>
      <w:r w:rsidRPr="005E0540">
        <w:rPr>
          <w:spacing w:val="-4"/>
          <w:lang w:val="en-GB"/>
        </w:rPr>
        <w:t xml:space="preserve"> </w:t>
      </w:r>
      <w:r w:rsidRPr="005E0540">
        <w:rPr>
          <w:spacing w:val="-1"/>
          <w:lang w:val="en-GB"/>
        </w:rPr>
        <w:t>sectional</w:t>
      </w:r>
      <w:r w:rsidRPr="005E0540">
        <w:rPr>
          <w:spacing w:val="71"/>
          <w:lang w:val="en-GB"/>
        </w:rPr>
        <w:t xml:space="preserve"> </w:t>
      </w:r>
      <w:r w:rsidRPr="005E0540">
        <w:rPr>
          <w:spacing w:val="-1"/>
          <w:lang w:val="en-GB"/>
        </w:rPr>
        <w:t>fashion.</w:t>
      </w:r>
      <w:r w:rsidRPr="005E0540">
        <w:rPr>
          <w:lang w:val="en-GB"/>
        </w:rPr>
        <w:t xml:space="preserve"> </w:t>
      </w:r>
      <w:r>
        <w:rPr>
          <w:lang w:val="en-GB"/>
        </w:rPr>
        <w:t>Generally</w:t>
      </w:r>
      <w:r w:rsidRPr="005E0540">
        <w:rPr>
          <w:spacing w:val="-4"/>
          <w:lang w:val="en-GB"/>
        </w:rPr>
        <w:t xml:space="preserve"> </w:t>
      </w:r>
      <w:r w:rsidRPr="005E0540">
        <w:rPr>
          <w:spacing w:val="-1"/>
          <w:lang w:val="en-GB"/>
        </w:rPr>
        <w:t>outcomes</w:t>
      </w:r>
      <w:r w:rsidRPr="005E0540">
        <w:rPr>
          <w:spacing w:val="-3"/>
          <w:lang w:val="en-GB"/>
        </w:rPr>
        <w:t xml:space="preserve"> </w:t>
      </w:r>
      <w:r w:rsidRPr="005E0540">
        <w:rPr>
          <w:lang w:val="en-GB"/>
        </w:rPr>
        <w:t>over</w:t>
      </w:r>
      <w:r w:rsidRPr="005E0540">
        <w:rPr>
          <w:spacing w:val="-5"/>
          <w:lang w:val="en-GB"/>
        </w:rPr>
        <w:t xml:space="preserve"> </w:t>
      </w:r>
      <w:r w:rsidRPr="005E0540">
        <w:rPr>
          <w:lang w:val="en-GB"/>
        </w:rPr>
        <w:t>a</w:t>
      </w:r>
      <w:r w:rsidRPr="005E0540">
        <w:rPr>
          <w:spacing w:val="-2"/>
          <w:lang w:val="en-GB"/>
        </w:rPr>
        <w:t xml:space="preserve"> </w:t>
      </w:r>
      <w:r w:rsidRPr="005E0540">
        <w:rPr>
          <w:spacing w:val="-1"/>
          <w:lang w:val="en-GB"/>
        </w:rPr>
        <w:t>given</w:t>
      </w:r>
      <w:r w:rsidRPr="005E0540">
        <w:rPr>
          <w:spacing w:val="-4"/>
          <w:lang w:val="en-GB"/>
        </w:rPr>
        <w:t xml:space="preserve"> </w:t>
      </w:r>
      <w:r w:rsidRPr="005E0540">
        <w:rPr>
          <w:spacing w:val="-1"/>
          <w:lang w:val="en-GB"/>
        </w:rPr>
        <w:t>period</w:t>
      </w:r>
      <w:r w:rsidRPr="005E0540">
        <w:rPr>
          <w:spacing w:val="-4"/>
          <w:lang w:val="en-GB"/>
        </w:rPr>
        <w:t xml:space="preserve"> </w:t>
      </w:r>
      <w:r>
        <w:rPr>
          <w:lang w:val="en-GB"/>
        </w:rPr>
        <w:t>were</w:t>
      </w:r>
      <w:r w:rsidRPr="005E0540">
        <w:rPr>
          <w:spacing w:val="-4"/>
          <w:lang w:val="en-GB"/>
        </w:rPr>
        <w:t xml:space="preserve"> </w:t>
      </w:r>
      <w:r w:rsidRPr="005E0540">
        <w:rPr>
          <w:spacing w:val="-1"/>
          <w:lang w:val="en-GB"/>
        </w:rPr>
        <w:t>associated with averaged</w:t>
      </w:r>
      <w:r w:rsidRPr="005E0540">
        <w:rPr>
          <w:lang w:val="en-GB"/>
        </w:rPr>
        <w:t xml:space="preserve"> staffing</w:t>
      </w:r>
      <w:r w:rsidRPr="005E0540">
        <w:rPr>
          <w:spacing w:val="-4"/>
          <w:lang w:val="en-GB"/>
        </w:rPr>
        <w:t xml:space="preserve"> </w:t>
      </w:r>
      <w:r w:rsidRPr="005E0540">
        <w:rPr>
          <w:lang w:val="en-GB"/>
        </w:rPr>
        <w:t>over</w:t>
      </w:r>
      <w:r w:rsidRPr="005E0540">
        <w:rPr>
          <w:spacing w:val="-6"/>
          <w:lang w:val="en-GB"/>
        </w:rPr>
        <w:t xml:space="preserve"> </w:t>
      </w:r>
      <w:r w:rsidRPr="005E0540">
        <w:rPr>
          <w:lang w:val="en-GB"/>
        </w:rPr>
        <w:t>the</w:t>
      </w:r>
      <w:r w:rsidRPr="005E0540">
        <w:rPr>
          <w:spacing w:val="-6"/>
          <w:lang w:val="en-GB"/>
        </w:rPr>
        <w:t xml:space="preserve"> </w:t>
      </w:r>
      <w:r w:rsidRPr="005E0540">
        <w:rPr>
          <w:lang w:val="en-GB"/>
        </w:rPr>
        <w:t>same</w:t>
      </w:r>
      <w:r w:rsidRPr="005E0540">
        <w:rPr>
          <w:spacing w:val="-2"/>
          <w:lang w:val="en-GB"/>
        </w:rPr>
        <w:t xml:space="preserve"> </w:t>
      </w:r>
      <w:r w:rsidRPr="005E0540">
        <w:rPr>
          <w:spacing w:val="-1"/>
          <w:lang w:val="en-GB"/>
        </w:rPr>
        <w:t>period.</w:t>
      </w:r>
      <w:r w:rsidRPr="005E0540">
        <w:rPr>
          <w:spacing w:val="46"/>
          <w:lang w:val="en-GB"/>
        </w:rPr>
        <w:t xml:space="preserve"> </w:t>
      </w:r>
      <w:r>
        <w:t>In only</w:t>
      </w:r>
      <w:r w:rsidRPr="00B4450B">
        <w:t xml:space="preserve"> six studies </w:t>
      </w:r>
      <w:r w:rsidR="00834340">
        <w:t>was the</w:t>
      </w:r>
      <w:r w:rsidR="00401AFA">
        <w:t xml:space="preserve"> temporal</w:t>
      </w:r>
      <w:r w:rsidR="00834340">
        <w:t xml:space="preserve"> link between changes in </w:t>
      </w:r>
      <w:r w:rsidR="00834340" w:rsidRPr="00A65060">
        <w:rPr>
          <w:lang w:val="en-GB"/>
        </w:rPr>
        <w:t>staffing levels</w:t>
      </w:r>
      <w:r w:rsidR="00834340">
        <w:rPr>
          <w:lang w:val="en-GB"/>
        </w:rPr>
        <w:t xml:space="preserve"> </w:t>
      </w:r>
      <w:r w:rsidR="00834340" w:rsidRPr="00A65060">
        <w:rPr>
          <w:lang w:val="en-GB"/>
        </w:rPr>
        <w:t xml:space="preserve">and </w:t>
      </w:r>
      <w:r w:rsidR="00834340" w:rsidRPr="00B4450B">
        <w:t xml:space="preserve">outcomes </w:t>
      </w:r>
      <w:r w:rsidR="00834340">
        <w:t>established,</w:t>
      </w:r>
      <w:r w:rsidR="00834340" w:rsidRPr="00B4450B">
        <w:t xml:space="preserve"> either because one preceded the other or they were measured simultaneously</w:t>
      </w:r>
      <w:r w:rsidR="00834340" w:rsidRPr="00982EEA">
        <w:t xml:space="preserve"> </w:t>
      </w:r>
      <w:r w:rsidRPr="00982EEA">
        <w:fldChar w:fldCharType="begin">
          <w:fldData xml:space="preserve">PEVuZE5vdGU+PENpdGU+PEF1dGhvcj5Uc2NoYW5uZW48L0F1dGhvcj48WWVhcj4yMDEwPC9ZZWFy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</w:fldData>
        </w:fldChar>
      </w:r>
      <w:r w:rsidR="000D1331">
        <w:instrText xml:space="preserve"> ADDIN EN.CITE </w:instrText>
      </w:r>
      <w:r w:rsidR="000D1331">
        <w:fldChar w:fldCharType="begin">
          <w:fldData xml:space="preserve">PEVuZE5vdGU+PENpdGU+PEF1dGhvcj5Uc2NoYW5uZW48L0F1dGhvcj48WWVhcj4yMDEwPC9ZZWFy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</w:fldData>
        </w:fldChar>
      </w:r>
      <w:r w:rsidR="000D1331">
        <w:instrText xml:space="preserve"> ADDIN EN.CITE.DATA </w:instrText>
      </w:r>
      <w:r w:rsidR="000D1331">
        <w:fldChar w:fldCharType="end"/>
      </w:r>
      <w:r w:rsidRPr="00982EEA">
        <w:fldChar w:fldCharType="separate"/>
      </w:r>
      <w:r>
        <w:rPr>
          <w:noProof/>
        </w:rPr>
        <w:t>(Ball et al., 2014, Donaldson et al., 2005, Kutney-Lee et al., 2013, Needleman et al., 2011, Patrician et al., 2011, Tschannen et al., 2010)</w:t>
      </w:r>
      <w:r w:rsidRPr="00982EEA">
        <w:fldChar w:fldCharType="end"/>
      </w:r>
      <w:r w:rsidRPr="00982EEA">
        <w:t xml:space="preserve"> </w:t>
      </w:r>
      <w:r w:rsidRPr="00B4450B">
        <w:t xml:space="preserve"> . </w:t>
      </w:r>
    </w:p>
    <w:p w14:paraId="4E79764E" w14:textId="77777777" w:rsidR="00511470" w:rsidRPr="00D944C2" w:rsidRDefault="0053145B" w:rsidP="00511470">
      <w:pPr>
        <w:pStyle w:val="BodyText"/>
        <w:spacing w:before="155" w:line="359" w:lineRule="auto"/>
        <w:ind w:left="0" w:right="288"/>
        <w:rPr>
          <w:i/>
          <w:lang w:val="en-GB"/>
        </w:rPr>
      </w:pPr>
      <w:r>
        <w:rPr>
          <w:i/>
          <w:spacing w:val="46"/>
          <w:lang w:val="en-GB"/>
        </w:rPr>
        <w:t>Outcomes associated</w:t>
      </w:r>
      <w:r w:rsidR="00511470" w:rsidRPr="00D944C2">
        <w:rPr>
          <w:i/>
          <w:spacing w:val="46"/>
          <w:lang w:val="en-GB"/>
        </w:rPr>
        <w:t xml:space="preserve"> </w:t>
      </w:r>
      <w:r w:rsidR="00213A62" w:rsidRPr="00D944C2">
        <w:rPr>
          <w:i/>
          <w:spacing w:val="46"/>
          <w:lang w:val="en-GB"/>
        </w:rPr>
        <w:t xml:space="preserve">with </w:t>
      </w:r>
      <w:r w:rsidR="00511470" w:rsidRPr="00D944C2">
        <w:rPr>
          <w:i/>
          <w:spacing w:val="46"/>
          <w:lang w:val="en-GB"/>
        </w:rPr>
        <w:t>nurse staffing levels</w:t>
      </w:r>
    </w:p>
    <w:p w14:paraId="24BC67F4" w14:textId="77777777" w:rsidR="00213A62" w:rsidRPr="00834340" w:rsidRDefault="00213A62" w:rsidP="00000E3B">
      <w:pPr>
        <w:pStyle w:val="BodyText"/>
        <w:spacing w:before="155" w:line="359" w:lineRule="auto"/>
        <w:ind w:left="0" w:right="288"/>
        <w:rPr>
          <w:i/>
          <w:lang w:val="en-GB"/>
        </w:rPr>
      </w:pPr>
      <w:r w:rsidRPr="00834340">
        <w:rPr>
          <w:lang w:val="en-GB"/>
        </w:rPr>
        <w:tab/>
      </w:r>
      <w:r w:rsidRPr="00834340">
        <w:rPr>
          <w:i/>
          <w:lang w:val="en-GB"/>
        </w:rPr>
        <w:t>Mortality</w:t>
      </w:r>
    </w:p>
    <w:p w14:paraId="6AECB868" w14:textId="598E840C" w:rsidR="00EA729F" w:rsidRPr="00D944C2" w:rsidRDefault="004075AA" w:rsidP="00000E3B">
      <w:pPr>
        <w:pStyle w:val="BodyText"/>
        <w:spacing w:before="155" w:line="359" w:lineRule="auto"/>
        <w:ind w:left="0" w:right="288"/>
        <w:rPr>
          <w:lang w:val="en-GB"/>
        </w:rPr>
      </w:pPr>
      <w:r>
        <w:rPr>
          <w:lang w:val="en-GB"/>
        </w:rPr>
        <w:t>Ni</w:t>
      </w:r>
      <w:r w:rsidR="00E00429" w:rsidRPr="00D944C2">
        <w:rPr>
          <w:lang w:val="en-GB"/>
        </w:rPr>
        <w:t xml:space="preserve">ne studies in </w:t>
      </w:r>
      <w:r w:rsidR="00213A62" w:rsidRPr="00D944C2">
        <w:rPr>
          <w:lang w:val="en-GB"/>
        </w:rPr>
        <w:t>ou</w:t>
      </w:r>
      <w:r w:rsidR="00E00429" w:rsidRPr="00D944C2">
        <w:rPr>
          <w:lang w:val="en-GB"/>
        </w:rPr>
        <w:t xml:space="preserve">r review </w:t>
      </w:r>
      <w:r w:rsidR="00EA729F" w:rsidRPr="00B4450B">
        <w:t xml:space="preserve">reported </w:t>
      </w:r>
      <w:r w:rsidR="00511470" w:rsidRPr="00D944C2">
        <w:rPr>
          <w:lang w:val="en-GB"/>
        </w:rPr>
        <w:t xml:space="preserve">associations between nurse staffing levels and </w:t>
      </w:r>
      <w:r w:rsidR="00D944C2">
        <w:rPr>
          <w:lang w:val="en-GB"/>
        </w:rPr>
        <w:t>d</w:t>
      </w:r>
      <w:r w:rsidR="00C54D0F">
        <w:rPr>
          <w:lang w:val="en-GB"/>
        </w:rPr>
        <w:t>e</w:t>
      </w:r>
      <w:r w:rsidR="00D944C2">
        <w:rPr>
          <w:lang w:val="en-GB"/>
        </w:rPr>
        <w:t>ath rates</w:t>
      </w:r>
      <w:r w:rsidR="0053145B">
        <w:t>. Additionally</w:t>
      </w:r>
      <w:r w:rsidR="003110EB">
        <w:t>,</w:t>
      </w:r>
      <w:r w:rsidR="002E55CB">
        <w:t xml:space="preserve"> </w:t>
      </w:r>
      <w:r w:rsidR="002E55CB">
        <w:rPr>
          <w:lang w:val="en-GB"/>
        </w:rPr>
        <w:t>s</w:t>
      </w:r>
      <w:r w:rsidR="00EA729F" w:rsidRPr="00B4450B">
        <w:t xml:space="preserve">even </w:t>
      </w:r>
      <w:r w:rsidR="00511470" w:rsidRPr="00D944C2">
        <w:rPr>
          <w:lang w:val="en-GB"/>
        </w:rPr>
        <w:t xml:space="preserve">reported associations with </w:t>
      </w:r>
      <w:r w:rsidR="00EA729F" w:rsidRPr="00D944C2">
        <w:rPr>
          <w:lang w:val="en-GB"/>
        </w:rPr>
        <w:t>failure to rescue</w:t>
      </w:r>
      <w:r w:rsidR="00EA729F" w:rsidRPr="00B4450B">
        <w:t xml:space="preserve"> (</w:t>
      </w:r>
      <w:r w:rsidR="003110EB">
        <w:t xml:space="preserve">defined as </w:t>
      </w:r>
      <w:r w:rsidR="00EA729F" w:rsidRPr="00B4450B">
        <w:t>death among surgical patients with co</w:t>
      </w:r>
      <w:r w:rsidR="007A4C0E">
        <w:t xml:space="preserve">mplications). Four studies </w:t>
      </w:r>
      <w:r w:rsidR="00EA729F" w:rsidRPr="00B4450B">
        <w:t xml:space="preserve">showed significant associations between lower </w:t>
      </w:r>
      <w:r w:rsidR="004408F5">
        <w:t xml:space="preserve">nurse </w:t>
      </w:r>
      <w:r w:rsidR="00EA729F" w:rsidRPr="00B4450B">
        <w:t>staffing (R</w:t>
      </w:r>
      <w:r w:rsidR="004408F5">
        <w:t>N</w:t>
      </w:r>
      <w:r w:rsidR="00EA729F" w:rsidRPr="00B4450B">
        <w:t xml:space="preserve"> or all nursing staff) and higher rates of death </w:t>
      </w:r>
      <w:r w:rsidR="00EA729F" w:rsidRPr="00B4450B">
        <w:fldChar w:fldCharType="begin">
          <w:fldData xml:space="preserve">PEVuZE5vdGU+PENpdGU+PEF1dGhvcj5CbGVnZW48L0F1dGhvcj48WWVhcj4yMDExPC9ZZWFyPjxS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==
</w:fldData>
        </w:fldChar>
      </w:r>
      <w:r w:rsidR="00EA729F" w:rsidRPr="00D944C2">
        <w:rPr>
          <w:lang w:val="en-GB"/>
        </w:rPr>
        <w:instrText xml:space="preserve"> ADDIN EN.CITE </w:instrText>
      </w:r>
      <w:r w:rsidR="00EA729F" w:rsidRPr="00D944C2">
        <w:rPr>
          <w:lang w:val="en-GB"/>
        </w:rPr>
        <w:fldChar w:fldCharType="begin">
          <w:fldData xml:space="preserve">PEVuZE5vdGU+PENpdGU+PEF1dGhvcj5CbGVnZW48L0F1dGhvcj48WWVhcj4yMDExPC9ZZWFyPjxS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==
</w:fldData>
        </w:fldChar>
      </w:r>
      <w:r w:rsidR="00EA729F" w:rsidRPr="00D944C2">
        <w:rPr>
          <w:lang w:val="en-GB"/>
        </w:rPr>
        <w:instrText xml:space="preserve"> ADDIN EN.CITE.DATA </w:instrText>
      </w:r>
      <w:r w:rsidR="00EA729F" w:rsidRPr="00D944C2">
        <w:rPr>
          <w:lang w:val="en-GB"/>
        </w:rPr>
      </w:r>
      <w:r w:rsidR="00EA729F" w:rsidRPr="00D944C2">
        <w:rPr>
          <w:lang w:val="en-GB"/>
        </w:rPr>
        <w:fldChar w:fldCharType="end"/>
      </w:r>
      <w:r w:rsidR="00EA729F" w:rsidRPr="00B4450B">
        <w:fldChar w:fldCharType="separate"/>
      </w:r>
      <w:r w:rsidR="00EA729F" w:rsidRPr="00B4450B">
        <w:t>(Blegen et al., 2011, Needleman et al., 2011, Sales et al., 2008, Sochalski et al., 2008)</w:t>
      </w:r>
      <w:r w:rsidR="00EA729F" w:rsidRPr="00B4450B">
        <w:fldChar w:fldCharType="end"/>
      </w:r>
      <w:r w:rsidR="00EA729F" w:rsidRPr="00B4450B">
        <w:t>. Two studies showed significant assoc</w:t>
      </w:r>
      <w:r w:rsidR="004D12D2">
        <w:t xml:space="preserve">iations between lower staffing </w:t>
      </w:r>
      <w:r w:rsidR="00EA729F" w:rsidRPr="00B4450B">
        <w:t xml:space="preserve">and higher rates of failure to rescue </w:t>
      </w:r>
      <w:r w:rsidR="00EA729F" w:rsidRPr="00B4450B">
        <w:fldChar w:fldCharType="begin"/>
      </w:r>
      <w:r w:rsidR="00DB5441">
        <w:instrText xml:space="preserve"> ADDIN EN.CITE &lt;EndNote&gt;&lt;Cite&gt;&lt;Author&gt;Park&lt;/Author&gt;&lt;Year&gt;2012&lt;/Year&gt;&lt;RecNum&gt;35&lt;/RecNum&gt;&lt;DisplayText&gt;(Park et al., 2012, Twigg et al., 2013)&lt;/DisplayText&gt;&lt;record&gt;&lt;rec-number&gt;35&lt;/rec-number&gt;&lt;foreign-keys&gt;&lt;key app="EN" db-id="vesxef9w92fvzxexre4ve0dlwsvarws5pdep"&gt;35&lt;/key&gt;&lt;/foreign-keys&gt;&lt;ref-type name="Journal Article"&gt;17&lt;/ref-type&gt;&lt;contributors&gt;&lt;authors&gt;&lt;author&gt;Park, S. H.&lt;/author&gt;&lt;author&gt;Blegen, M. A.&lt;/author&gt;&lt;author&gt;Spetz, J.&lt;/author&gt;&lt;author&gt;Chapman, S. A.&lt;/author&gt;&lt;author&gt;De Groot, H.&lt;/author&gt;&lt;/authors&gt;&lt;/contributors&gt;&lt;titles&gt;&lt;title&gt;Patient turnover and the relationship between nurse staffing and patient outcomes&lt;/title&gt;&lt;secondary-title&gt;Research in Nursing and Health&lt;/secondary-title&gt;&lt;/titles&gt;&lt;periodical&gt;&lt;full-title&gt;Research in Nursing and Health&lt;/full-title&gt;&lt;/periodical&gt;&lt;pages&gt;277-288&lt;/pages&gt;&lt;volume&gt;35&lt;/volume&gt;&lt;number&gt;3&lt;/number&gt;&lt;reprint-edition&gt;IN FILE&lt;/reprint-edition&gt;&lt;keywords&gt;&lt;keyword&gt;Staffing Levels&lt;/keyword&gt;&lt;keyword&gt;Hospital&lt;/keyword&gt;&lt;keyword&gt;Nursing&lt;/keyword&gt;&lt;keyword&gt;Patient Care&lt;/keyword&gt;&lt;/keywords&gt;&lt;dates&gt;&lt;year&gt;2012&lt;/year&gt;&lt;/dates&gt;&lt;urls&gt;&lt;/urls&gt;&lt;access-date&gt;2013/12/19/&lt;/access-date&gt;&lt;/record&gt;&lt;/Cite&gt;&lt;Cite&gt;&lt;Author&gt;Twigg&lt;/Author&gt;&lt;Year&gt;2013&lt;/Year&gt;&lt;RecNum&gt;38583&lt;/RecNum&gt;&lt;record&gt;&lt;rec-number&gt;38583&lt;/rec-number&gt;&lt;foreign-keys&gt;&lt;key app="EN" db-id="9szzaf5xbwsxt5ezwsapa29xasw2z0v25v5r" timestamp="1439557362"&gt;38583&lt;/key&gt;&lt;/foreign-keys&gt;&lt;ref-type name="Journal Article"&gt;17&lt;/ref-type&gt;&lt;contributors&gt;&lt;authors&gt;&lt;author&gt;Twigg, Diane E&lt;/author&gt;&lt;author&gt;Geelhoed, Elizabeth A&lt;/author&gt;&lt;author&gt;Bremner, Alexandra P&lt;/author&gt;&lt;author&gt;M Duffield, Christine&lt;/author&gt;&lt;/authors&gt;&lt;/contributors&gt;&lt;titles&gt;&lt;title&gt;The economic benefits of increased levels of nursing care in the hospital setting&lt;/title&gt;&lt;secondary-title&gt;Journal of advanced nursing&lt;/secondary-title&gt;&lt;/titles&gt;&lt;periodical&gt;&lt;full-title&gt;Journal of Advanced Nursing&lt;/full-title&gt;&lt;abbr-1&gt;J. Adv. Nurs.&lt;/abbr-1&gt;&lt;abbr-2&gt;J Adv Nurs&lt;/abbr-2&gt;&lt;/periodical&gt;&lt;pages&gt;2253-2261&lt;/pages&gt;&lt;volume&gt;69&lt;/volume&gt;&lt;number&gt;10&lt;/number&gt;&lt;dates&gt;&lt;year&gt;2013&lt;/year&gt;&lt;/dates&gt;&lt;isbn&gt;1365-2648&lt;/isbn&gt;&lt;urls&gt;&lt;/urls&gt;&lt;/record&gt;&lt;/Cite&gt;&lt;/EndNote&gt;</w:instrText>
      </w:r>
      <w:r w:rsidR="00EA729F" w:rsidRPr="00B4450B">
        <w:fldChar w:fldCharType="separate"/>
      </w:r>
      <w:r w:rsidR="00EA729F" w:rsidRPr="00B4450B">
        <w:rPr>
          <w:noProof/>
        </w:rPr>
        <w:t>(Park et al., 2012, Twigg et al., 2013)</w:t>
      </w:r>
      <w:r w:rsidR="00EA729F" w:rsidRPr="00B4450B">
        <w:fldChar w:fldCharType="end"/>
      </w:r>
      <w:r w:rsidR="00EA729F" w:rsidRPr="00B4450B">
        <w:t xml:space="preserve">. </w:t>
      </w:r>
      <w:r w:rsidR="002E55CB">
        <w:t>While results from other studies were not statistically significant</w:t>
      </w:r>
      <w:r w:rsidR="00F564F9">
        <w:t xml:space="preserve"> </w:t>
      </w:r>
      <w:r w:rsidR="00F564F9">
        <w:fldChar w:fldCharType="begin"/>
      </w:r>
      <w:r w:rsidR="003110EB">
        <w:instrText xml:space="preserve"> ADDIN EN.CITE &lt;EndNote&gt;&lt;Cite&gt;&lt;Author&gt;Kutney-Lee&lt;/Author&gt;&lt;Year&gt;2013&lt;/Year&gt;&lt;RecNum&gt;37835&lt;/RecNum&gt;&lt;Prefix&gt;e.g.&lt;/Prefix&gt;&lt;DisplayText&gt;(e.g.Kutney-Lee et al., 2013)&lt;/DisplayText&gt;&lt;record&gt;&lt;rec-number&gt;37835&lt;/rec-number&gt;&lt;foreign-keys&gt;&lt;key app="EN" db-id="9szzaf5xbwsxt5ezwsapa29xasw2z0v25v5r" timestamp="1363102814"&gt;37835&lt;/key&gt;&lt;/foreign-keys&gt;&lt;ref-type name="Journal Article"&gt;17&lt;/ref-type&gt;&lt;contributors&gt;&lt;authors&gt;&lt;author&gt;Kutney-Lee, Ann&lt;/author&gt;&lt;author&gt;Sloane, Douglas M.&lt;/author&gt;&lt;author&gt;Aiken, Linda H.&lt;/author&gt;&lt;/authors&gt;&lt;/contributors&gt;&lt;titles&gt;&lt;title&gt;An Increase In The Number Of Nurses With Baccalaureate Degrees Is Linked To Lower Rates Of Postsurgery Mortality&lt;/title&gt;&lt;secondary-title&gt;Health Affairs&lt;/secondary-title&gt;&lt;/titles&gt;&lt;periodical&gt;&lt;full-title&gt;Health Affairs&lt;/full-title&gt;&lt;abbr-1&gt;Health Aff. (Millwood).&lt;/abbr-1&gt;&lt;abbr-2&gt;Health Aff (Millwood)&lt;/abbr-2&gt;&lt;/periodical&gt;&lt;pages&gt;579-586&lt;/pages&gt;&lt;volume&gt;32&lt;/volume&gt;&lt;number&gt;3&lt;/number&gt;&lt;dates&gt;&lt;year&gt;2013&lt;/year&gt;&lt;pub-dates&gt;&lt;date&gt;March 1, 2013&lt;/date&gt;&lt;/pub-dates&gt;&lt;/dates&gt;&lt;urls&gt;&lt;related-urls&gt;&lt;url&gt;http://content.healthaffairs.org/content/32/3/579.abstract&lt;/url&gt;&lt;/related-urls&gt;&lt;/urls&gt;&lt;electronic-resource-num&gt;10.1377/hlthaff.2012.0504&lt;/electronic-resource-num&gt;&lt;/record&gt;&lt;/Cite&gt;&lt;/EndNote&gt;</w:instrText>
      </w:r>
      <w:r w:rsidR="00F564F9">
        <w:fldChar w:fldCharType="separate"/>
      </w:r>
      <w:r w:rsidR="003110EB">
        <w:rPr>
          <w:noProof/>
        </w:rPr>
        <w:t>(e.g.Kutney-Lee et al., 2013)</w:t>
      </w:r>
      <w:r w:rsidR="00F564F9">
        <w:fldChar w:fldCharType="end"/>
      </w:r>
      <w:r w:rsidR="00834340">
        <w:t>,</w:t>
      </w:r>
      <w:r w:rsidR="002E55CB">
        <w:t xml:space="preserve"> none showed a statistically significant relationship in the opposite direction</w:t>
      </w:r>
      <w:r w:rsidR="00EA729F" w:rsidRPr="00B4450B">
        <w:t xml:space="preserve">.  </w:t>
      </w:r>
    </w:p>
    <w:p w14:paraId="166B5389" w14:textId="14F5DAE7" w:rsidR="002456D3" w:rsidRPr="00396F86" w:rsidRDefault="002456D3" w:rsidP="00000E3B">
      <w:pPr>
        <w:pStyle w:val="BodyText"/>
        <w:spacing w:before="155" w:line="359" w:lineRule="auto"/>
        <w:ind w:left="0" w:right="288"/>
      </w:pPr>
      <w:r w:rsidRPr="00D944C2">
        <w:rPr>
          <w:lang w:val="en-GB"/>
        </w:rPr>
        <w:t>Ba</w:t>
      </w:r>
      <w:r w:rsidR="00F564F9">
        <w:rPr>
          <w:lang w:val="en-GB"/>
        </w:rPr>
        <w:t>sed on these findings</w:t>
      </w:r>
      <w:r w:rsidRPr="00D944C2">
        <w:rPr>
          <w:lang w:val="en-GB"/>
        </w:rPr>
        <w:t xml:space="preserve"> we concluded that the overall eviden</w:t>
      </w:r>
      <w:r w:rsidR="001034F7" w:rsidRPr="00D944C2">
        <w:rPr>
          <w:lang w:val="en-GB"/>
        </w:rPr>
        <w:t>ce for an association between nurse staffing and mortality measures was clear, despite the limitations of many studies</w:t>
      </w:r>
      <w:r w:rsidRPr="00D944C2">
        <w:rPr>
          <w:lang w:val="en-GB"/>
        </w:rPr>
        <w:t xml:space="preserve">. The evidence we reviewed is a relatively small proportion of </w:t>
      </w:r>
      <w:r w:rsidR="00834340">
        <w:rPr>
          <w:lang w:val="en-GB"/>
        </w:rPr>
        <w:t xml:space="preserve">all </w:t>
      </w:r>
      <w:r w:rsidRPr="00D944C2">
        <w:rPr>
          <w:lang w:val="en-GB"/>
        </w:rPr>
        <w:t xml:space="preserve">the available evidence because we included only studies that at least controlled for other nursing staff groups. </w:t>
      </w:r>
      <w:r w:rsidR="001034F7" w:rsidRPr="00D944C2">
        <w:rPr>
          <w:lang w:val="en-GB"/>
        </w:rPr>
        <w:t xml:space="preserve">Other systematic reviews </w:t>
      </w:r>
      <w:r w:rsidR="00834340">
        <w:rPr>
          <w:lang w:val="en-GB"/>
        </w:rPr>
        <w:t>with broader inclusion criteria have reached similar conclusions</w:t>
      </w:r>
      <w:r w:rsidR="001034F7" w:rsidRPr="00D944C2">
        <w:rPr>
          <w:lang w:val="en-GB"/>
        </w:rPr>
        <w:t xml:space="preserve">. </w:t>
      </w:r>
      <w:r w:rsidR="000A7BCF">
        <w:rPr>
          <w:lang w:val="en-GB"/>
        </w:rPr>
        <w:t>For example,</w:t>
      </w:r>
      <w:r w:rsidR="00D944C2">
        <w:t xml:space="preserve"> Kane and colleagues provided a meta-analysis of 28 studies that reported adjusted odds ratios for the association between nurse staffing levels and a range of adverse outcomes </w:t>
      </w:r>
      <w:r w:rsidR="00D944C2">
        <w:fldChar w:fldCharType="begin"/>
      </w:r>
      <w:r w:rsidR="00D944C2">
        <w:instrText xml:space="preserve"> ADDIN EN.CITE &lt;EndNote&gt;&lt;Cite&gt;&lt;Author&gt;Kane&lt;/Author&gt;&lt;Year&gt;2007&lt;/Year&gt;&lt;RecNum&gt;36720&lt;/RecNum&gt;&lt;DisplayText&gt;(Kane et al., 2007)&lt;/DisplayText&gt;&lt;record&gt;&lt;rec-number&gt;36720&lt;/rec-number&gt;&lt;foreign-keys&gt;&lt;key app="EN" db-id="9szzaf5xbwsxt5ezwsapa29xasw2z0v25v5r" timestamp="1355239389"&gt;3672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 10.1097/MLR.0b013e3181468ca3&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D944C2">
        <w:fldChar w:fldCharType="separate"/>
      </w:r>
      <w:r w:rsidR="00D944C2">
        <w:rPr>
          <w:noProof/>
        </w:rPr>
        <w:t>(Kane et al., 2007)</w:t>
      </w:r>
      <w:r w:rsidR="00D944C2">
        <w:fldChar w:fldCharType="end"/>
      </w:r>
      <w:r w:rsidR="00D944C2">
        <w:t>. In these studies, i</w:t>
      </w:r>
      <w:r w:rsidR="00D944C2" w:rsidRPr="001034F7">
        <w:t>ncreased RN staffing was associated with lower hospital</w:t>
      </w:r>
      <w:r w:rsidR="00834340">
        <w:t xml:space="preserve"> related mortality in surgical </w:t>
      </w:r>
      <w:r w:rsidR="00D944C2" w:rsidRPr="001034F7">
        <w:t>and medical patients</w:t>
      </w:r>
      <w:r w:rsidR="00834340">
        <w:t xml:space="preserve">, and </w:t>
      </w:r>
      <w:r w:rsidR="00D944C2" w:rsidRPr="001034F7">
        <w:t>failure to rescue</w:t>
      </w:r>
      <w:r w:rsidR="00D944C2">
        <w:t xml:space="preserve"> </w:t>
      </w:r>
      <w:r w:rsidR="00834340">
        <w:t xml:space="preserve">in surgical patients. </w:t>
      </w:r>
      <w:r w:rsidR="00D944C2">
        <w:t xml:space="preserve">This result was confirmed by a subsequent review of reviews and 15 additional primary studies </w:t>
      </w:r>
      <w:r w:rsidR="00D944C2">
        <w:fldChar w:fldCharType="begin"/>
      </w:r>
      <w:r w:rsidR="00D944C2">
        <w:instrText xml:space="preserve"> ADDIN EN.CITE &lt;EndNote&gt;&lt;Cite&gt;&lt;Author&gt;Shekelle&lt;/Author&gt;&lt;Year&gt;2013&lt;/Year&gt;&lt;RecNum&gt;37832&lt;/RecNum&gt;&lt;DisplayText&gt;(Shekelle, 2013)&lt;/DisplayText&gt;&lt;record&gt;&lt;rec-number&gt;37832&lt;/rec-number&gt;&lt;foreign-keys&gt;&lt;key app="EN" db-id="9szzaf5xbwsxt5ezwsapa29xasw2z0v25v5r" timestamp="1362905369"&gt;37832&lt;/key&gt;&lt;/foreign-keys&gt;&lt;ref-type name="Journal Article"&gt;17&lt;/ref-type&gt;&lt;contributors&gt;&lt;authors&gt;&lt;author&gt;Shekelle, Paul G.&lt;/author&gt;&lt;/authors&gt;&lt;/contributors&gt;&lt;titles&gt;&lt;title&gt;Nurse–Patient Ratios as a Patient Safety StrategyA Systematic Review&lt;/title&gt;&lt;secondary-title&gt;Annals of Internal Medicine&lt;/secondary-title&gt;&lt;/titles&gt;&lt;periodical&gt;&lt;full-title&gt;Annals of Internal Medicine&lt;/full-title&gt;&lt;abbr-1&gt;Ann. Intern. Med.&lt;/abbr-1&gt;&lt;abbr-2&gt;Ann Intern Med&lt;/abbr-2&gt;&lt;/periodical&gt;&lt;pages&gt;404-409&lt;/pages&gt;&lt;volume&gt;158&lt;/volume&gt;&lt;number&gt;5_Part_2&lt;/number&gt;&lt;dates&gt;&lt;year&gt;2013&lt;/year&gt;&lt;/dates&gt;&lt;isbn&gt;0003-4819&lt;/isbn&gt;&lt;urls&gt;&lt;related-urls&gt;&lt;url&gt;http://dx.doi.org/10.7326/0003-4819-158-5-201303051-00007&lt;/url&gt;&lt;url&gt;http://annals.org/data/Journals/AIM/926462/0000605-201303051-00007.pdf&lt;/url&gt;&lt;/related-urls&gt;&lt;/urls&gt;&lt;electronic-resource-num&gt;10.7326/0003-4819-158-5-201303051-00007&lt;/electronic-resource-num&gt;&lt;/record&gt;&lt;/Cite&gt;&lt;/EndNote&gt;</w:instrText>
      </w:r>
      <w:r w:rsidR="00D944C2">
        <w:fldChar w:fldCharType="separate"/>
      </w:r>
      <w:r w:rsidR="00D944C2">
        <w:rPr>
          <w:noProof/>
        </w:rPr>
        <w:t>(Shekelle, 2013)</w:t>
      </w:r>
      <w:r w:rsidR="00D944C2">
        <w:fldChar w:fldCharType="end"/>
      </w:r>
      <w:r w:rsidR="00D944C2">
        <w:t>.</w:t>
      </w:r>
    </w:p>
    <w:p w14:paraId="2E707C06" w14:textId="77777777" w:rsidR="00213A62" w:rsidRPr="00D944C2" w:rsidRDefault="00213A62" w:rsidP="00A462F5">
      <w:pPr>
        <w:pStyle w:val="BodyText"/>
        <w:spacing w:before="155" w:line="359" w:lineRule="auto"/>
        <w:ind w:left="0" w:right="288"/>
        <w:rPr>
          <w:i/>
          <w:lang w:val="en-GB"/>
        </w:rPr>
      </w:pPr>
      <w:r w:rsidRPr="00D944C2">
        <w:rPr>
          <w:i/>
          <w:lang w:val="en-GB"/>
        </w:rPr>
        <w:tab/>
        <w:t xml:space="preserve">Other </w:t>
      </w:r>
      <w:r w:rsidR="00396F86">
        <w:rPr>
          <w:i/>
          <w:lang w:val="en-GB"/>
        </w:rPr>
        <w:t>o</w:t>
      </w:r>
      <w:r w:rsidRPr="00D944C2">
        <w:rPr>
          <w:i/>
          <w:lang w:val="en-GB"/>
        </w:rPr>
        <w:t>utcomes</w:t>
      </w:r>
    </w:p>
    <w:p w14:paraId="2C52B012" w14:textId="36DB9C92" w:rsidR="00C51A9A" w:rsidRDefault="00A462F5" w:rsidP="00A462F5">
      <w:pPr>
        <w:pStyle w:val="BodyText"/>
        <w:spacing w:before="155" w:line="359" w:lineRule="auto"/>
        <w:ind w:left="0" w:right="288"/>
        <w:rPr>
          <w:lang w:val="en-GB"/>
        </w:rPr>
      </w:pPr>
      <w:r w:rsidRPr="00211888">
        <w:rPr>
          <w:lang w:val="en-GB"/>
        </w:rPr>
        <w:t xml:space="preserve">Twelve studies in our review reported </w:t>
      </w:r>
      <w:r w:rsidR="000A7BCF" w:rsidRPr="001E10E6">
        <w:rPr>
          <w:lang w:val="en-GB"/>
        </w:rPr>
        <w:t>the association between staffing</w:t>
      </w:r>
      <w:r w:rsidR="00DC4818">
        <w:rPr>
          <w:lang w:val="en-GB"/>
        </w:rPr>
        <w:t xml:space="preserve"> levels</w:t>
      </w:r>
      <w:r w:rsidR="000A7BCF" w:rsidRPr="001E10E6">
        <w:rPr>
          <w:lang w:val="en-GB"/>
        </w:rPr>
        <w:t xml:space="preserve"> and</w:t>
      </w:r>
      <w:r w:rsidR="00C54D0F">
        <w:rPr>
          <w:lang w:val="en-GB"/>
        </w:rPr>
        <w:t xml:space="preserve"> </w:t>
      </w:r>
      <w:r w:rsidR="002242E0" w:rsidRPr="001E10E6">
        <w:rPr>
          <w:lang w:val="en-GB"/>
        </w:rPr>
        <w:t>r</w:t>
      </w:r>
      <w:r w:rsidR="005918B1" w:rsidRPr="001E10E6">
        <w:rPr>
          <w:lang w:val="en-GB"/>
        </w:rPr>
        <w:t xml:space="preserve">ates </w:t>
      </w:r>
      <w:r w:rsidR="005918B1" w:rsidRPr="00211888">
        <w:rPr>
          <w:lang w:val="en-GB"/>
        </w:rPr>
        <w:t xml:space="preserve">of </w:t>
      </w:r>
      <w:r w:rsidRPr="00211888">
        <w:rPr>
          <w:lang w:val="en-GB"/>
        </w:rPr>
        <w:t>falls.</w:t>
      </w:r>
      <w:r w:rsidRPr="00211888">
        <w:rPr>
          <w:b/>
          <w:i/>
          <w:lang w:val="en-GB"/>
        </w:rPr>
        <w:t xml:space="preserve"> </w:t>
      </w:r>
      <w:r w:rsidRPr="00B4450B">
        <w:t xml:space="preserve">Three of the </w:t>
      </w:r>
      <w:r w:rsidR="007A4C0E">
        <w:t>twelve f</w:t>
      </w:r>
      <w:r w:rsidRPr="00B4450B">
        <w:t xml:space="preserve">ound </w:t>
      </w:r>
      <w:r w:rsidR="00D83CD6">
        <w:t xml:space="preserve">that having </w:t>
      </w:r>
      <w:r w:rsidRPr="00B4450B">
        <w:t xml:space="preserve">more </w:t>
      </w:r>
      <w:r w:rsidR="00D83CD6">
        <w:t xml:space="preserve">nurses was significantly </w:t>
      </w:r>
      <w:r w:rsidRPr="00B4450B">
        <w:t xml:space="preserve">associated with lower rates of falls </w:t>
      </w:r>
      <w:r w:rsidRPr="00B4450B">
        <w:fldChar w:fldCharType="begin">
          <w:fldData xml:space="preserve">PEVuZE5vdGU+PENpdGU+PEF1dGhvcj5Eb25hbGRzb248L0F1dGhvcj48WWVhcj4yMDA1PC9ZZWFy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=
</w:fldData>
        </w:fldChar>
      </w:r>
      <w:r w:rsidRPr="00211888">
        <w:rPr>
          <w:lang w:val="en-GB"/>
        </w:rPr>
        <w:instrText xml:space="preserve"> ADDIN EN.CITE </w:instrText>
      </w:r>
      <w:r w:rsidRPr="00211888">
        <w:rPr>
          <w:lang w:val="en-GB"/>
        </w:rPr>
        <w:fldChar w:fldCharType="begin">
          <w:fldData xml:space="preserve">PEVuZE5vdGU+PENpdGU+PEF1dGhvcj5Eb25hbGRzb248L0F1dGhvcj48WWVhcj4yMDA1PC9ZZWFy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=
</w:fldData>
        </w:fldChar>
      </w:r>
      <w:r w:rsidRPr="00211888">
        <w:rPr>
          <w:lang w:val="en-GB"/>
        </w:rPr>
        <w:instrText xml:space="preserve"> ADDIN EN.CITE.DATA </w:instrText>
      </w:r>
      <w:r w:rsidRPr="00211888">
        <w:rPr>
          <w:lang w:val="en-GB"/>
        </w:rPr>
      </w:r>
      <w:r w:rsidRPr="00211888">
        <w:rPr>
          <w:lang w:val="en-GB"/>
        </w:rPr>
        <w:fldChar w:fldCharType="end"/>
      </w:r>
      <w:r w:rsidRPr="00B4450B">
        <w:fldChar w:fldCharType="separate"/>
      </w:r>
      <w:r w:rsidRPr="00B4450B">
        <w:t>(Donaldson et al., 2005, Patrician et al., 2011, Potter et al., 2003)</w:t>
      </w:r>
      <w:r w:rsidRPr="00B4450B">
        <w:fldChar w:fldCharType="end"/>
      </w:r>
      <w:r w:rsidRPr="00B4450B">
        <w:t xml:space="preserve">. Additionally </w:t>
      </w:r>
      <w:r w:rsidR="001622D0">
        <w:t>five</w:t>
      </w:r>
      <w:r w:rsidR="001622D0" w:rsidRPr="00B4450B">
        <w:t xml:space="preserve"> </w:t>
      </w:r>
      <w:r w:rsidRPr="00B4450B">
        <w:t>studies found the same direction of association but the results were not significant</w:t>
      </w:r>
      <w:r w:rsidR="005918B1" w:rsidRPr="00211888">
        <w:rPr>
          <w:lang w:val="en-GB"/>
        </w:rPr>
        <w:t xml:space="preserve">. </w:t>
      </w:r>
      <w:r w:rsidRPr="00B4450B">
        <w:t xml:space="preserve">Four </w:t>
      </w:r>
      <w:r w:rsidR="00D83CD6">
        <w:t xml:space="preserve">of six studies </w:t>
      </w:r>
      <w:r w:rsidRPr="00B4450B">
        <w:t xml:space="preserve">found that higher nurse staffing levels were </w:t>
      </w:r>
      <w:r w:rsidR="005918B1" w:rsidRPr="00B4450B">
        <w:t xml:space="preserve">significantly </w:t>
      </w:r>
      <w:r w:rsidRPr="00B4450B">
        <w:t>associated with shorter length of hospital stay</w:t>
      </w:r>
      <w:r w:rsidR="005918B1" w:rsidRPr="00211888">
        <w:rPr>
          <w:lang w:val="en-GB"/>
        </w:rPr>
        <w:t xml:space="preserve"> or reduced rates of extended hospital stays</w:t>
      </w:r>
      <w:r w:rsidR="00E879EF">
        <w:rPr>
          <w:lang w:val="en-GB"/>
        </w:rPr>
        <w:t xml:space="preserve"> </w:t>
      </w:r>
      <w:r w:rsidR="00E879EF" w:rsidRPr="00982EEA">
        <w:fldChar w:fldCharType="begin">
          <w:fldData xml:space="preserve">PEVuZE5vdGU+PENpdGU+PEF1dGhvcj5CbGVnZW48L0F1dGhvcj48WWVhcj4yMDA4PC9ZZWFyPjxS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</w:fldData>
        </w:fldChar>
      </w:r>
      <w:r w:rsidR="00E879EF">
        <w:instrText xml:space="preserve"> ADDIN EN.CITE </w:instrText>
      </w:r>
      <w:r w:rsidR="00E879EF">
        <w:fldChar w:fldCharType="begin">
          <w:fldData xml:space="preserve">PEVuZE5vdGU+PENpdGU+PEF1dGhvcj5CbGVnZW48L0F1dGhvcj48WWVhcj4yMDA4PC9ZZWFyPjxS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</w:fldData>
        </w:fldChar>
      </w:r>
      <w:r w:rsidR="00E879EF">
        <w:instrText xml:space="preserve"> ADDIN EN.CITE.DATA </w:instrText>
      </w:r>
      <w:r w:rsidR="00E879EF">
        <w:fldChar w:fldCharType="end"/>
      </w:r>
      <w:r w:rsidR="00E879EF" w:rsidRPr="00982EEA">
        <w:fldChar w:fldCharType="separate"/>
      </w:r>
      <w:r w:rsidR="00E879EF">
        <w:rPr>
          <w:noProof/>
        </w:rPr>
        <w:t>(Blegen et al., 2008, Frith et al., 2010, O'Brien-Pallas et al., 2010, Spetz et al., 2013)</w:t>
      </w:r>
      <w:r w:rsidR="00E879EF" w:rsidRPr="00982EEA">
        <w:fldChar w:fldCharType="end"/>
      </w:r>
      <w:r w:rsidR="00E879EF" w:rsidRPr="00982EEA">
        <w:t>.</w:t>
      </w:r>
      <w:r w:rsidR="005918B1" w:rsidRPr="00211888">
        <w:rPr>
          <w:lang w:val="en-GB"/>
        </w:rPr>
        <w:t xml:space="preserve"> Kane</w:t>
      </w:r>
      <w:r w:rsidR="007A4C0E">
        <w:rPr>
          <w:lang w:val="en-GB"/>
        </w:rPr>
        <w:t xml:space="preserve">’s meta-analysis </w:t>
      </w:r>
      <w:r w:rsidR="005918B1" w:rsidRPr="00211888">
        <w:rPr>
          <w:lang w:val="en-GB"/>
        </w:rPr>
        <w:t xml:space="preserve"> concluded that an increase of 1 RN per patient day was associated with a 24% decrease in lengt</w:t>
      </w:r>
      <w:r w:rsidR="007A4C0E">
        <w:rPr>
          <w:lang w:val="en-GB"/>
        </w:rPr>
        <w:t xml:space="preserve">h of stay for surgical patients </w:t>
      </w:r>
      <w:r w:rsidR="007A4C0E">
        <w:rPr>
          <w:lang w:val="en-GB"/>
        </w:rPr>
        <w:fldChar w:fldCharType="begin"/>
      </w:r>
      <w:r w:rsidR="007A4C0E">
        <w:rPr>
          <w:lang w:val="en-GB"/>
        </w:rPr>
        <w:instrText xml:space="preserve"> ADDIN EN.CITE &lt;EndNote&gt;&lt;Cite&gt;&lt;Author&gt;Kane&lt;/Author&gt;&lt;Year&gt;2007&lt;/Year&gt;&lt;RecNum&gt;36720&lt;/RecNum&gt;&lt;DisplayText&gt;(Kane et al., 2007)&lt;/DisplayText&gt;&lt;record&gt;&lt;rec-number&gt;36720&lt;/rec-number&gt;&lt;foreign-keys&gt;&lt;key app="EN" db-id="9szzaf5xbwsxt5ezwsapa29xasw2z0v25v5r" timestamp="1355239389"&gt;3672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 10.1097/MLR.0b013e3181468ca3&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7A4C0E">
        <w:rPr>
          <w:lang w:val="en-GB"/>
        </w:rPr>
        <w:fldChar w:fldCharType="separate"/>
      </w:r>
      <w:r w:rsidR="007A4C0E">
        <w:rPr>
          <w:noProof/>
          <w:lang w:val="en-GB"/>
        </w:rPr>
        <w:t>(Kane et al., 2007)</w:t>
      </w:r>
      <w:r w:rsidR="007A4C0E">
        <w:rPr>
          <w:lang w:val="en-GB"/>
        </w:rPr>
        <w:fldChar w:fldCharType="end"/>
      </w:r>
      <w:r w:rsidR="00D83CD6">
        <w:rPr>
          <w:lang w:val="en-GB"/>
        </w:rPr>
        <w:t>.</w:t>
      </w:r>
      <w:r w:rsidR="00C51A9A">
        <w:rPr>
          <w:lang w:val="en-GB"/>
        </w:rPr>
        <w:t xml:space="preserve"> </w:t>
      </w:r>
    </w:p>
    <w:p w14:paraId="7B397DB9" w14:textId="096FF8E7" w:rsidR="00D83CD6" w:rsidRPr="00D83CD6" w:rsidRDefault="00D83CD6" w:rsidP="00A462F5">
      <w:pPr>
        <w:pStyle w:val="BodyText"/>
        <w:spacing w:before="155" w:line="359" w:lineRule="auto"/>
        <w:ind w:left="0" w:right="288"/>
        <w:rPr>
          <w:lang w:val="en-GB"/>
        </w:rPr>
      </w:pPr>
      <w:r w:rsidRPr="00B4450B">
        <w:t>Four studies explored associations between “missed care” (that is</w:t>
      </w:r>
      <w:r w:rsidRPr="00982EEA">
        <w:t xml:space="preserve"> </w:t>
      </w:r>
      <w:r>
        <w:t>required</w:t>
      </w:r>
      <w:r w:rsidRPr="00B4450B">
        <w:t xml:space="preserve"> nursing care that was not performed in a given time period) and staffing. These studies all </w:t>
      </w:r>
      <w:r>
        <w:t xml:space="preserve">relied on nurse </w:t>
      </w:r>
      <w:r w:rsidRPr="00982EEA">
        <w:t>report</w:t>
      </w:r>
      <w:r>
        <w:t>ed</w:t>
      </w:r>
      <w:r w:rsidRPr="00B4450B">
        <w:t xml:space="preserve"> measures of missed care. </w:t>
      </w:r>
      <w:r w:rsidRPr="00211888">
        <w:rPr>
          <w:lang w:val="en-GB"/>
        </w:rPr>
        <w:t>Three</w:t>
      </w:r>
      <w:r w:rsidRPr="00B4450B">
        <w:t xml:space="preserve"> of the</w:t>
      </w:r>
      <w:r w:rsidR="00401AFA">
        <w:t xml:space="preserve">se </w:t>
      </w:r>
      <w:r w:rsidRPr="00B4450B">
        <w:t xml:space="preserve">showed significantly more missed care was associated with lower staffing levels </w:t>
      </w:r>
      <w:r w:rsidRPr="00B4450B">
        <w:fldChar w:fldCharType="begin">
          <w:fldData xml:space="preserve">PEVuZE5vdGU+PENpdGU+PEF1dGhvcj5Uc2NoYW5uZW48L0F1dGhvcj48WWVhcj4yMDEwPC9ZZWFy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</w:fldData>
        </w:fldChar>
      </w:r>
      <w:r w:rsidR="000D1331">
        <w:instrText xml:space="preserve"> ADDIN EN.CITE </w:instrText>
      </w:r>
      <w:r w:rsidR="000D1331">
        <w:fldChar w:fldCharType="begin">
          <w:fldData xml:space="preserve">PEVuZE5vdGU+PENpdGU+PEF1dGhvcj5Uc2NoYW5uZW48L0F1dGhvcj48WWVhcj4yMDEwPC9ZZWFy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</w:fldData>
        </w:fldChar>
      </w:r>
      <w:r w:rsidR="000D1331">
        <w:instrText xml:space="preserve"> ADDIN EN.CITE.DATA </w:instrText>
      </w:r>
      <w:r w:rsidR="000D1331">
        <w:fldChar w:fldCharType="end"/>
      </w:r>
      <w:r w:rsidRPr="00B4450B">
        <w:fldChar w:fldCharType="separate"/>
      </w:r>
      <w:r>
        <w:rPr>
          <w:noProof/>
        </w:rPr>
        <w:t>(Ball et al., 2014, Tschannen et al., 2010, Weiss et al., 2011)</w:t>
      </w:r>
      <w:r w:rsidRPr="00B4450B">
        <w:fldChar w:fldCharType="end"/>
      </w:r>
      <w:r>
        <w:t>.</w:t>
      </w:r>
    </w:p>
    <w:p w14:paraId="67992495" w14:textId="385522DF" w:rsidR="00032D51" w:rsidRDefault="00C54D0F" w:rsidP="00032D51">
      <w:pPr>
        <w:pStyle w:val="BodyText"/>
        <w:spacing w:before="155" w:line="359" w:lineRule="auto"/>
        <w:ind w:left="0" w:right="288"/>
      </w:pPr>
      <w:r w:rsidRPr="00B978FE">
        <w:rPr>
          <w:lang w:val="en-GB"/>
        </w:rPr>
        <w:t>However,</w:t>
      </w:r>
      <w:r>
        <w:rPr>
          <w:lang w:val="en-GB"/>
        </w:rPr>
        <w:t xml:space="preserve"> f</w:t>
      </w:r>
      <w:r w:rsidR="00A462F5" w:rsidRPr="00211888">
        <w:rPr>
          <w:lang w:val="en-GB"/>
        </w:rPr>
        <w:t xml:space="preserve">or other outcomes often regarded as nurse sensitive the results are </w:t>
      </w:r>
      <w:r w:rsidR="007A4C0E">
        <w:rPr>
          <w:lang w:val="en-GB"/>
        </w:rPr>
        <w:t>less consistent</w:t>
      </w:r>
      <w:r w:rsidR="00A462F5" w:rsidRPr="00211888">
        <w:rPr>
          <w:lang w:val="en-GB"/>
        </w:rPr>
        <w:t xml:space="preserve">. For example, </w:t>
      </w:r>
      <w:r w:rsidR="001F7F79">
        <w:rPr>
          <w:lang w:val="en-GB"/>
        </w:rPr>
        <w:t>12</w:t>
      </w:r>
      <w:r w:rsidR="001F7F79" w:rsidRPr="00B4450B">
        <w:t xml:space="preserve"> </w:t>
      </w:r>
      <w:r w:rsidR="00A462F5" w:rsidRPr="00B4450B">
        <w:t xml:space="preserve">studies reported </w:t>
      </w:r>
      <w:r w:rsidR="000A7BCF">
        <w:rPr>
          <w:lang w:val="en-GB"/>
        </w:rPr>
        <w:t xml:space="preserve">the association between staffing and </w:t>
      </w:r>
      <w:r w:rsidR="00A462F5" w:rsidRPr="00AB532A">
        <w:t>pressure ulcers.</w:t>
      </w:r>
      <w:r w:rsidR="00A462F5" w:rsidRPr="00B4450B">
        <w:rPr>
          <w:b/>
          <w:i/>
        </w:rPr>
        <w:t xml:space="preserve"> </w:t>
      </w:r>
      <w:r w:rsidR="007A4C0E">
        <w:t xml:space="preserve"> Three </w:t>
      </w:r>
      <w:r w:rsidR="00A462F5" w:rsidRPr="00B4450B">
        <w:t xml:space="preserve">found </w:t>
      </w:r>
      <w:r>
        <w:t xml:space="preserve">that higher </w:t>
      </w:r>
      <w:r w:rsidR="00A462F5" w:rsidRPr="00B4450B">
        <w:t>staffing</w:t>
      </w:r>
      <w:r>
        <w:t xml:space="preserve"> was significantly associated with lower </w:t>
      </w:r>
      <w:r w:rsidR="00A462F5" w:rsidRPr="00B4450B">
        <w:t xml:space="preserve">rates of ulcers </w:t>
      </w:r>
      <w:r w:rsidR="00A462F5" w:rsidRPr="00B4450B">
        <w:fldChar w:fldCharType="begin">
          <w:fldData xml:space="preserve">PEVuZE5vdGU+PENpdGU+PEF1dGhvcj5Eb25hbGRzb248L0F1dGhvcj48WWVhcj4yMDA1PC9ZZWFy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</w:fldData>
        </w:fldChar>
      </w:r>
      <w:r w:rsidR="00A462F5" w:rsidRPr="00211888">
        <w:rPr>
          <w:lang w:val="en-GB"/>
        </w:rPr>
        <w:instrText xml:space="preserve"> ADDIN EN.CITE </w:instrText>
      </w:r>
      <w:r w:rsidR="00A462F5" w:rsidRPr="00211888">
        <w:rPr>
          <w:lang w:val="en-GB"/>
        </w:rPr>
        <w:fldChar w:fldCharType="begin">
          <w:fldData xml:space="preserve">PEVuZE5vdGU+PENpdGU+PEF1dGhvcj5Eb25hbGRzb248L0F1dGhvcj48WWVhcj4yMDA1PC9ZZWFy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</w:fldData>
        </w:fldChar>
      </w:r>
      <w:r w:rsidR="00A462F5" w:rsidRPr="00211888">
        <w:rPr>
          <w:lang w:val="en-GB"/>
        </w:rPr>
        <w:instrText xml:space="preserve"> ADDIN EN.CITE.DATA </w:instrText>
      </w:r>
      <w:r w:rsidR="00A462F5" w:rsidRPr="00211888">
        <w:rPr>
          <w:lang w:val="en-GB"/>
        </w:rPr>
      </w:r>
      <w:r w:rsidR="00A462F5" w:rsidRPr="00211888">
        <w:rPr>
          <w:lang w:val="en-GB"/>
        </w:rPr>
        <w:fldChar w:fldCharType="end"/>
      </w:r>
      <w:r w:rsidR="00A462F5" w:rsidRPr="00B4450B">
        <w:fldChar w:fldCharType="separate"/>
      </w:r>
      <w:r w:rsidR="00A462F5" w:rsidRPr="00B4450B">
        <w:t>(Donaldson et al., 2005, Duffield et al., 2011, Hart and Davis, 2011)</w:t>
      </w:r>
      <w:r w:rsidR="00A462F5" w:rsidRPr="00B4450B">
        <w:fldChar w:fldCharType="end"/>
      </w:r>
      <w:r w:rsidR="00A462F5" w:rsidRPr="00B4450B">
        <w:t xml:space="preserve">. However, </w:t>
      </w:r>
      <w:r w:rsidR="007A4C0E">
        <w:t>two studies</w:t>
      </w:r>
      <w:r w:rsidR="00A462F5" w:rsidRPr="00B4450B">
        <w:t xml:space="preserve"> found a significant association in the opposite direction, with units / hospitals </w:t>
      </w:r>
      <w:r w:rsidR="001F7F79">
        <w:t>with</w:t>
      </w:r>
      <w:r w:rsidR="00A462F5" w:rsidRPr="00B4450B">
        <w:t xml:space="preserve"> more staff having higher rates of pressure ulcers </w:t>
      </w:r>
      <w:r w:rsidR="00A462F5" w:rsidRPr="00B4450B">
        <w:fldChar w:fldCharType="begin">
          <w:fldData xml:space="preserve">PEVuZE5vdGU+PENpdGU+PEF1dGhvcj5DaG88L0F1dGhvcj48WWVhcj4yMDAzPC9ZZWFyPjxSZWNO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</w:fldData>
        </w:fldChar>
      </w:r>
      <w:r w:rsidR="004075AA">
        <w:instrText xml:space="preserve"> ADDIN EN.CITE </w:instrText>
      </w:r>
      <w:r w:rsidR="004075AA">
        <w:fldChar w:fldCharType="begin">
          <w:fldData xml:space="preserve">PEVuZE5vdGU+PENpdGU+PEF1dGhvcj5DaG88L0F1dGhvcj48WWVhcj4yMDAzPC9ZZWFyPjxSZWNO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</w:fldData>
        </w:fldChar>
      </w:r>
      <w:r w:rsidR="004075AA">
        <w:instrText xml:space="preserve"> ADDIN EN.CITE.DATA </w:instrText>
      </w:r>
      <w:r w:rsidR="004075AA">
        <w:fldChar w:fldCharType="end"/>
      </w:r>
      <w:r w:rsidR="00A462F5" w:rsidRPr="00B4450B">
        <w:fldChar w:fldCharType="separate"/>
      </w:r>
      <w:r w:rsidR="00A462F5" w:rsidRPr="00B4450B">
        <w:rPr>
          <w:noProof/>
        </w:rPr>
        <w:t>(Cho et al., 2003, Twigg et al., 2013)</w:t>
      </w:r>
      <w:r w:rsidR="00A462F5" w:rsidRPr="00B4450B">
        <w:fldChar w:fldCharType="end"/>
      </w:r>
      <w:r w:rsidR="00A462F5" w:rsidRPr="00B4450B">
        <w:t xml:space="preserve">. </w:t>
      </w:r>
      <w:r w:rsidR="00032D51" w:rsidRPr="00B4450B">
        <w:t xml:space="preserve">Nine studies </w:t>
      </w:r>
      <w:r w:rsidR="00032D51">
        <w:rPr>
          <w:lang w:val="en-GB"/>
        </w:rPr>
        <w:t>explored</w:t>
      </w:r>
      <w:r w:rsidR="00032D51" w:rsidRPr="00B4450B">
        <w:t xml:space="preserve"> associations </w:t>
      </w:r>
      <w:r w:rsidR="003110EB">
        <w:t>with</w:t>
      </w:r>
      <w:r w:rsidR="00032D51" w:rsidRPr="00B4450B">
        <w:t xml:space="preserve"> </w:t>
      </w:r>
      <w:r w:rsidR="00032D51" w:rsidRPr="00211888">
        <w:rPr>
          <w:lang w:val="en-GB"/>
        </w:rPr>
        <w:t>drug administration errors</w:t>
      </w:r>
      <w:r w:rsidR="00032D51" w:rsidRPr="00B4450B">
        <w:t xml:space="preserve"> </w:t>
      </w:r>
      <w:r w:rsidR="003110EB">
        <w:t>of which</w:t>
      </w:r>
      <w:r w:rsidR="003110EB" w:rsidRPr="00B4450B">
        <w:t xml:space="preserve"> </w:t>
      </w:r>
      <w:r w:rsidR="00032D51" w:rsidRPr="00B4450B">
        <w:t>three show</w:t>
      </w:r>
      <w:r w:rsidR="003110EB">
        <w:t>ed</w:t>
      </w:r>
      <w:r w:rsidR="00032D51" w:rsidRPr="00B4450B">
        <w:t xml:space="preserve"> low staffing to be significantly associated with higher rates of errors </w:t>
      </w:r>
      <w:r w:rsidR="00032D51" w:rsidRPr="00B4450B">
        <w:fldChar w:fldCharType="begin">
          <w:fldData xml:space="preserve">PEVuZE5vdGU+PENpdGU+PEF1dGhvcj5Gcml0aDwvQXV0aG9yPjxZZWFyPjIwMTI8L1llYXI+PFJl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</w:fldData>
        </w:fldChar>
      </w:r>
      <w:r w:rsidR="00032D51" w:rsidRPr="00211888">
        <w:rPr>
          <w:lang w:val="en-GB"/>
        </w:rPr>
        <w:instrText xml:space="preserve"> ADDIN EN.CITE </w:instrText>
      </w:r>
      <w:r w:rsidR="00032D51" w:rsidRPr="00211888">
        <w:rPr>
          <w:lang w:val="en-GB"/>
        </w:rPr>
        <w:fldChar w:fldCharType="begin">
          <w:fldData xml:space="preserve">PEVuZE5vdGU+PENpdGU+PEF1dGhvcj5Gcml0aDwvQXV0aG9yPjxZZWFyPjIwMTI8L1llYXI+PFJl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</w:fldData>
        </w:fldChar>
      </w:r>
      <w:r w:rsidR="00032D51" w:rsidRPr="00211888">
        <w:rPr>
          <w:lang w:val="en-GB"/>
        </w:rPr>
        <w:instrText xml:space="preserve"> ADDIN EN.CITE.DATA </w:instrText>
      </w:r>
      <w:r w:rsidR="00032D51" w:rsidRPr="00211888">
        <w:rPr>
          <w:lang w:val="en-GB"/>
        </w:rPr>
      </w:r>
      <w:r w:rsidR="00032D51" w:rsidRPr="00211888">
        <w:rPr>
          <w:lang w:val="en-GB"/>
        </w:rPr>
        <w:fldChar w:fldCharType="end"/>
      </w:r>
      <w:r w:rsidR="00032D51" w:rsidRPr="00B4450B">
        <w:fldChar w:fldCharType="separate"/>
      </w:r>
      <w:r w:rsidR="00032D51" w:rsidRPr="00211888">
        <w:rPr>
          <w:lang w:val="en-GB"/>
        </w:rPr>
        <w:t>(Frith et al., 2012, O'Brien-Pallas et al., 2010, Patrician et al., 2011)</w:t>
      </w:r>
      <w:r w:rsidR="00032D51" w:rsidRPr="00B4450B">
        <w:fldChar w:fldCharType="end"/>
      </w:r>
      <w:r w:rsidR="00032D51">
        <w:t xml:space="preserve">. </w:t>
      </w:r>
      <w:r w:rsidR="00032D51" w:rsidRPr="00B4450B">
        <w:t xml:space="preserve">One study found that wards with more nursing staff had significantly higher error rates </w:t>
      </w:r>
      <w:r w:rsidR="00032D51" w:rsidRPr="00B4450B">
        <w:fldChar w:fldCharType="begin"/>
      </w:r>
      <w:r w:rsidR="00032D51" w:rsidRPr="00B4450B">
        <w:instrText xml:space="preserve"> ADDIN EN.CITE &lt;EndNote&gt;&lt;Cite&gt;&lt;Author&gt;Blegen&lt;/Author&gt;&lt;Year&gt;1998&lt;/Year&gt;&lt;RecNum&gt;46&lt;/RecNum&gt;&lt;DisplayText&gt;(Blegen and Vaughn, 1998)&lt;/DisplayText&gt;&lt;record&gt;&lt;rec-number&gt;46&lt;/rec-number&gt;&lt;foreign-keys&gt;&lt;key app="EN" db-id="vesxef9w92fvzxexre4ve0dlwsvarws5pdep"&gt;46&lt;/key&gt;&lt;/foreign-keys&gt;&lt;ref-type name="Journal Article"&gt;17&lt;/ref-type&gt;&lt;contributors&gt;&lt;authors&gt;&lt;author&gt;Blegen, M. A.&lt;/author&gt;&lt;author&gt;Vaughn, T.&lt;/author&gt;&lt;/authors&gt;&lt;/contributors&gt;&lt;auth-address&gt;College of Nursing, University of Iowa, Iowa City, USA.&lt;/auth-address&gt;&lt;titles&gt;&lt;title&gt;A multisite study of nurse staffing and patient occurrences&lt;/title&gt;&lt;secondary-title&gt;Nurs Econ&lt;/secondary-title&gt;&lt;/titles&gt;&lt;periodical&gt;&lt;full-title&gt;Nurs Econ&lt;/full-title&gt;&lt;/periodical&gt;&lt;pages&gt;196-203&lt;/pages&gt;&lt;volume&gt;16&lt;/volume&gt;&lt;number&gt;4&lt;/number&gt;&lt;edition&gt;1998/09/28&lt;/edition&gt;&lt;keywords&gt;&lt;keyword&gt;Accidental Falls/statistics &amp;amp; numerical data Heart Arrest/etiology Hospital Restructuring/*organization &amp;amp; administration Humans Medication Errors/statistics &amp;amp; numerical data Models, Nursing Nurses&amp;apos; Aides/*supply &amp;amp; distribution Nursing Administration Res&lt;/keyword&gt;&lt;/keywords&gt;&lt;dates&gt;&lt;year&gt;1998&lt;/year&gt;&lt;pub-dates&gt;&lt;date&gt;Jul-Aug&lt;/date&gt;&lt;/pub-dates&gt;&lt;/dates&gt;&lt;isbn&gt;0746-1739 (Print)&lt;/isbn&gt;&lt;accession-num&gt;9748985&lt;/accession-num&gt;&lt;label&gt;AHRQ &lt;/label&gt;&lt;urls&gt;&lt;related-urls&gt;&lt;url&gt;http://www.ncbi.nlm.nih.gov/entrez/query.fcgi?cmd=Retrieve&amp;amp;db=PubMed&amp;amp;dopt=Citation&amp;amp;list_uids=9748985&lt;/url&gt;&lt;/related-urls&gt;&lt;/urls&gt;&lt;language&gt;eng&lt;/language&gt;&lt;/record&gt;&lt;/Cite&gt;&lt;/EndNote&gt;</w:instrText>
      </w:r>
      <w:r w:rsidR="00032D51" w:rsidRPr="00B4450B">
        <w:fldChar w:fldCharType="separate"/>
      </w:r>
      <w:r w:rsidR="00032D51" w:rsidRPr="00B4450B">
        <w:t>(Blegen and Vaughn, 1998)</w:t>
      </w:r>
      <w:r w:rsidR="00032D51" w:rsidRPr="00B4450B">
        <w:fldChar w:fldCharType="end"/>
      </w:r>
      <w:r w:rsidR="00032D51" w:rsidRPr="00982EEA">
        <w:t>.</w:t>
      </w:r>
    </w:p>
    <w:p w14:paraId="791D4410" w14:textId="35279FE7" w:rsidR="00C51A9A" w:rsidRDefault="00C51A9A" w:rsidP="00032D51">
      <w:pPr>
        <w:pStyle w:val="BodyText"/>
        <w:spacing w:before="155" w:line="359" w:lineRule="auto"/>
        <w:ind w:left="0" w:right="288"/>
      </w:pPr>
      <w:r w:rsidRPr="00211888">
        <w:rPr>
          <w:lang w:val="en-GB"/>
        </w:rPr>
        <w:t>Our review included little evidence on outcomes</w:t>
      </w:r>
      <w:r w:rsidR="004D12D2">
        <w:rPr>
          <w:lang w:val="en-GB"/>
        </w:rPr>
        <w:t xml:space="preserve"> for nurses</w:t>
      </w:r>
      <w:r w:rsidRPr="00211888">
        <w:rPr>
          <w:lang w:val="en-GB"/>
        </w:rPr>
        <w:t xml:space="preserve">. This may result </w:t>
      </w:r>
      <w:r w:rsidR="003927D4">
        <w:rPr>
          <w:lang w:val="en-GB"/>
        </w:rPr>
        <w:t xml:space="preserve">from </w:t>
      </w:r>
      <w:r w:rsidRPr="00211888">
        <w:rPr>
          <w:lang w:val="en-GB"/>
        </w:rPr>
        <w:t xml:space="preserve">our </w:t>
      </w:r>
      <w:r w:rsidR="003927D4">
        <w:rPr>
          <w:lang w:val="en-GB"/>
        </w:rPr>
        <w:t>focus on</w:t>
      </w:r>
      <w:r w:rsidRPr="00211888">
        <w:rPr>
          <w:lang w:val="en-GB"/>
        </w:rPr>
        <w:t xml:space="preserve"> studies that controlled for other staff groups</w:t>
      </w:r>
      <w:r w:rsidR="004D12D2">
        <w:rPr>
          <w:lang w:val="en-GB"/>
        </w:rPr>
        <w:t>,</w:t>
      </w:r>
      <w:r w:rsidRPr="00211888">
        <w:rPr>
          <w:lang w:val="en-GB"/>
        </w:rPr>
        <w:t xml:space="preserve"> </w:t>
      </w:r>
      <w:r w:rsidR="003927D4">
        <w:rPr>
          <w:lang w:val="en-GB"/>
        </w:rPr>
        <w:t>which</w:t>
      </w:r>
      <w:r w:rsidRPr="00211888">
        <w:rPr>
          <w:lang w:val="en-GB"/>
        </w:rPr>
        <w:t xml:space="preserve"> put a relatively large body of evidence outside our scope. </w:t>
      </w:r>
      <w:r>
        <w:rPr>
          <w:lang w:val="en-GB"/>
        </w:rPr>
        <w:t>N</w:t>
      </w:r>
      <w:r w:rsidRPr="00211888">
        <w:rPr>
          <w:lang w:val="en-GB"/>
        </w:rPr>
        <w:t xml:space="preserve">one of the </w:t>
      </w:r>
      <w:r w:rsidR="00D36822">
        <w:rPr>
          <w:lang w:val="en-GB"/>
        </w:rPr>
        <w:t>six</w:t>
      </w:r>
      <w:r w:rsidR="00D36822" w:rsidRPr="00211888">
        <w:rPr>
          <w:lang w:val="en-GB"/>
        </w:rPr>
        <w:t xml:space="preserve"> </w:t>
      </w:r>
      <w:r w:rsidRPr="00211888">
        <w:rPr>
          <w:lang w:val="en-GB"/>
        </w:rPr>
        <w:t xml:space="preserve">studies that </w:t>
      </w:r>
      <w:r>
        <w:rPr>
          <w:lang w:val="en-GB"/>
        </w:rPr>
        <w:t>met our inclusion criteria</w:t>
      </w:r>
      <w:r w:rsidRPr="00211888">
        <w:rPr>
          <w:lang w:val="en-GB"/>
        </w:rPr>
        <w:t xml:space="preserve"> showed significant associations between nurse staffing levels and nurse outcomes</w:t>
      </w:r>
      <w:r w:rsidR="00AB532A">
        <w:rPr>
          <w:lang w:val="en-GB"/>
        </w:rPr>
        <w:t>, although</w:t>
      </w:r>
      <w:r>
        <w:rPr>
          <w:lang w:val="en-GB"/>
        </w:rPr>
        <w:t xml:space="preserve"> </w:t>
      </w:r>
      <w:r w:rsidRPr="00211888">
        <w:rPr>
          <w:lang w:val="en-GB"/>
        </w:rPr>
        <w:t xml:space="preserve">a number of </w:t>
      </w:r>
      <w:r>
        <w:rPr>
          <w:lang w:val="en-GB"/>
        </w:rPr>
        <w:t xml:space="preserve">other </w:t>
      </w:r>
      <w:r w:rsidRPr="00211888">
        <w:rPr>
          <w:lang w:val="en-GB"/>
        </w:rPr>
        <w:t xml:space="preserve">studies suggest that there are higher levels of </w:t>
      </w:r>
      <w:r w:rsidR="004D12D2">
        <w:rPr>
          <w:lang w:val="en-GB"/>
        </w:rPr>
        <w:t xml:space="preserve">job </w:t>
      </w:r>
      <w:r w:rsidRPr="00211888">
        <w:rPr>
          <w:lang w:val="en-GB"/>
        </w:rPr>
        <w:t xml:space="preserve">dissatisfaction and burnout amongst nurses where staffing levels are lower </w:t>
      </w:r>
      <w:r w:rsidRPr="00211888">
        <w:rPr>
          <w:lang w:val="en-GB"/>
        </w:rPr>
        <w:fldChar w:fldCharType="begin">
          <w:fldData xml:space="preserve">PEVuZE5vdGU+PENpdGU+PEF1dGhvcj5BaWtlbjwvQXV0aG9yPjxZZWFyPjIwMTI8L1llYXI+PFJl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</w:fldData>
        </w:fldChar>
      </w:r>
      <w:r w:rsidR="003110EB">
        <w:rPr>
          <w:lang w:val="en-GB"/>
        </w:rPr>
        <w:instrText xml:space="preserve"> ADDIN EN.CITE </w:instrText>
      </w:r>
      <w:r w:rsidR="003110EB">
        <w:rPr>
          <w:lang w:val="en-GB"/>
        </w:rPr>
        <w:fldChar w:fldCharType="begin">
          <w:fldData xml:space="preserve">PEVuZE5vdGU+PENpdGU+PEF1dGhvcj5BaWtlbjwvQXV0aG9yPjxZZWFyPjIwMTI8L1llYXI+PFJl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</w:fldData>
        </w:fldChar>
      </w:r>
      <w:r w:rsidR="003110EB">
        <w:rPr>
          <w:lang w:val="en-GB"/>
        </w:rPr>
        <w:instrText xml:space="preserve"> ADDIN EN.CITE.DATA </w:instrText>
      </w:r>
      <w:r w:rsidR="003110EB">
        <w:rPr>
          <w:lang w:val="en-GB"/>
        </w:rPr>
      </w:r>
      <w:r w:rsidR="003110EB">
        <w:rPr>
          <w:lang w:val="en-GB"/>
        </w:rPr>
        <w:fldChar w:fldCharType="end"/>
      </w:r>
      <w:r w:rsidRPr="00211888">
        <w:rPr>
          <w:lang w:val="en-GB"/>
        </w:rPr>
      </w:r>
      <w:r w:rsidRPr="00211888">
        <w:rPr>
          <w:lang w:val="en-GB"/>
        </w:rPr>
        <w:fldChar w:fldCharType="separate"/>
      </w:r>
      <w:r>
        <w:rPr>
          <w:noProof/>
        </w:rPr>
        <w:t>(e.g.Aiken et al., 2002, Aiken et al., 2012)</w:t>
      </w:r>
      <w:r w:rsidRPr="00211888">
        <w:rPr>
          <w:lang w:val="en-GB"/>
        </w:rPr>
        <w:fldChar w:fldCharType="end"/>
      </w:r>
      <w:r>
        <w:t>.</w:t>
      </w:r>
    </w:p>
    <w:p w14:paraId="72C91524" w14:textId="4C2E210E" w:rsidR="004E4E79" w:rsidRPr="00211888" w:rsidRDefault="00E879EF" w:rsidP="00213A62">
      <w:pPr>
        <w:pStyle w:val="BodyText"/>
        <w:spacing w:before="155" w:line="359" w:lineRule="auto"/>
        <w:ind w:left="0" w:right="288"/>
        <w:rPr>
          <w:lang w:val="en-GB"/>
        </w:rPr>
      </w:pPr>
      <w:r w:rsidRPr="00211888">
        <w:rPr>
          <w:lang w:val="en-GB"/>
        </w:rPr>
        <w:t>While</w:t>
      </w:r>
      <w:r>
        <w:rPr>
          <w:lang w:val="en-GB"/>
        </w:rPr>
        <w:t xml:space="preserve"> </w:t>
      </w:r>
      <w:r w:rsidR="00C54D0F">
        <w:rPr>
          <w:lang w:val="en-GB"/>
        </w:rPr>
        <w:t xml:space="preserve">the </w:t>
      </w:r>
      <w:r w:rsidR="004D12D2">
        <w:rPr>
          <w:lang w:val="en-GB"/>
        </w:rPr>
        <w:t xml:space="preserve">overall </w:t>
      </w:r>
      <w:r w:rsidR="00032D51">
        <w:rPr>
          <w:lang w:val="en-GB"/>
        </w:rPr>
        <w:t xml:space="preserve">pattern of </w:t>
      </w:r>
      <w:r w:rsidR="00C54D0F">
        <w:rPr>
          <w:lang w:val="en-GB"/>
        </w:rPr>
        <w:t>evidence</w:t>
      </w:r>
      <w:r w:rsidR="004D12D2">
        <w:rPr>
          <w:lang w:val="en-GB"/>
        </w:rPr>
        <w:t xml:space="preserve"> across studies</w:t>
      </w:r>
      <w:r w:rsidR="00C54D0F">
        <w:rPr>
          <w:lang w:val="en-GB"/>
        </w:rPr>
        <w:t xml:space="preserve"> for most outcomes is</w:t>
      </w:r>
      <w:r>
        <w:rPr>
          <w:lang w:val="en-GB"/>
        </w:rPr>
        <w:t xml:space="preserve"> </w:t>
      </w:r>
      <w:r w:rsidRPr="00211888">
        <w:rPr>
          <w:lang w:val="en-GB"/>
        </w:rPr>
        <w:t xml:space="preserve">consistent with a </w:t>
      </w:r>
      <w:r w:rsidR="004D12D2">
        <w:rPr>
          <w:lang w:val="en-GB"/>
        </w:rPr>
        <w:t>beneficial</w:t>
      </w:r>
      <w:r w:rsidRPr="00211888">
        <w:rPr>
          <w:lang w:val="en-GB"/>
        </w:rPr>
        <w:t xml:space="preserve"> e</w:t>
      </w:r>
      <w:r>
        <w:rPr>
          <w:lang w:val="en-GB"/>
        </w:rPr>
        <w:t>ffect o</w:t>
      </w:r>
      <w:r w:rsidR="00032D51">
        <w:rPr>
          <w:lang w:val="en-GB"/>
        </w:rPr>
        <w:t>f higher nurse staffing levels</w:t>
      </w:r>
      <w:r w:rsidR="00C51A9A">
        <w:rPr>
          <w:lang w:val="en-GB"/>
        </w:rPr>
        <w:t xml:space="preserve"> for patients</w:t>
      </w:r>
      <w:r w:rsidR="00032D51">
        <w:rPr>
          <w:lang w:val="en-GB"/>
        </w:rPr>
        <w:t xml:space="preserve">, a </w:t>
      </w:r>
      <w:r w:rsidR="00C54D0F">
        <w:rPr>
          <w:lang w:val="en-GB"/>
        </w:rPr>
        <w:t>number of s</w:t>
      </w:r>
      <w:r>
        <w:rPr>
          <w:lang w:val="en-GB"/>
        </w:rPr>
        <w:t>ignificant results in the opposite direction serve as a useful reminder</w:t>
      </w:r>
      <w:r w:rsidR="004E4E79">
        <w:rPr>
          <w:lang w:val="en-GB"/>
        </w:rPr>
        <w:t xml:space="preserve"> that</w:t>
      </w:r>
      <w:r>
        <w:rPr>
          <w:lang w:val="en-GB"/>
        </w:rPr>
        <w:t xml:space="preserve"> i</w:t>
      </w:r>
      <w:r w:rsidR="004D12D2">
        <w:rPr>
          <w:lang w:val="en-GB"/>
        </w:rPr>
        <w:t>t should not be assumed that</w:t>
      </w:r>
      <w:r>
        <w:rPr>
          <w:lang w:val="en-GB"/>
        </w:rPr>
        <w:t xml:space="preserve"> observed associations </w:t>
      </w:r>
      <w:r w:rsidR="004D12D2">
        <w:rPr>
          <w:lang w:val="en-GB"/>
        </w:rPr>
        <w:t xml:space="preserve">necessarily </w:t>
      </w:r>
      <w:r>
        <w:rPr>
          <w:lang w:val="en-GB"/>
        </w:rPr>
        <w:t xml:space="preserve">represent a causal effect </w:t>
      </w:r>
      <w:r w:rsidR="00B978FE">
        <w:rPr>
          <w:lang w:val="en-GB"/>
        </w:rPr>
        <w:t xml:space="preserve">of </w:t>
      </w:r>
      <w:r>
        <w:rPr>
          <w:lang w:val="en-GB"/>
        </w:rPr>
        <w:t>variation in staffing levels. This applies as much to results for associations that favour higher staffing levels</w:t>
      </w:r>
      <w:r w:rsidR="005B3AE8">
        <w:rPr>
          <w:lang w:val="en-GB"/>
        </w:rPr>
        <w:t xml:space="preserve"> as</w:t>
      </w:r>
      <w:r w:rsidR="002215DC">
        <w:rPr>
          <w:lang w:val="en-GB"/>
        </w:rPr>
        <w:t xml:space="preserve"> it does to</w:t>
      </w:r>
      <w:r w:rsidR="005B3AE8">
        <w:rPr>
          <w:lang w:val="en-GB"/>
        </w:rPr>
        <w:t xml:space="preserve"> those </w:t>
      </w:r>
      <w:r w:rsidR="002215DC">
        <w:rPr>
          <w:lang w:val="en-GB"/>
        </w:rPr>
        <w:t xml:space="preserve">suggesting an adverse effect, such </w:t>
      </w:r>
      <w:r w:rsidR="005B3AE8">
        <w:rPr>
          <w:lang w:val="en-GB"/>
        </w:rPr>
        <w:t xml:space="preserve">as </w:t>
      </w:r>
      <w:r w:rsidR="00032D51">
        <w:rPr>
          <w:lang w:val="en-GB"/>
        </w:rPr>
        <w:t xml:space="preserve">the </w:t>
      </w:r>
      <w:r w:rsidR="005B3AE8">
        <w:rPr>
          <w:lang w:val="en-GB"/>
        </w:rPr>
        <w:t>studies on pressure ulcer</w:t>
      </w:r>
      <w:r w:rsidR="00D36822">
        <w:rPr>
          <w:lang w:val="en-GB"/>
        </w:rPr>
        <w:t xml:space="preserve">s. </w:t>
      </w:r>
      <w:r w:rsidR="005B3AE8">
        <w:rPr>
          <w:lang w:val="en-GB"/>
        </w:rPr>
        <w:t xml:space="preserve"> </w:t>
      </w:r>
      <w:r w:rsidR="00D36822">
        <w:rPr>
          <w:lang w:val="en-GB"/>
        </w:rPr>
        <w:t>We return to t</w:t>
      </w:r>
      <w:r w:rsidR="00373C86">
        <w:rPr>
          <w:lang w:val="en-GB"/>
        </w:rPr>
        <w:t>his issue later in th</w:t>
      </w:r>
      <w:r w:rsidR="00D36822">
        <w:rPr>
          <w:lang w:val="en-GB"/>
        </w:rPr>
        <w:t>is</w:t>
      </w:r>
      <w:r w:rsidR="00373C86">
        <w:rPr>
          <w:lang w:val="en-GB"/>
        </w:rPr>
        <w:t xml:space="preserve"> paper.</w:t>
      </w:r>
    </w:p>
    <w:p w14:paraId="273D05AF" w14:textId="632A6A21" w:rsidR="00213A62" w:rsidRPr="002215DC" w:rsidRDefault="0053145B" w:rsidP="0053145B">
      <w:pPr>
        <w:pStyle w:val="BodyText"/>
        <w:spacing w:before="155" w:line="359" w:lineRule="auto"/>
        <w:ind w:left="0" w:right="288"/>
        <w:rPr>
          <w:i/>
          <w:spacing w:val="46"/>
          <w:lang w:val="en-GB"/>
        </w:rPr>
      </w:pPr>
      <w:r>
        <w:rPr>
          <w:i/>
          <w:spacing w:val="46"/>
          <w:lang w:val="en-GB"/>
        </w:rPr>
        <w:t>Outcomes associated</w:t>
      </w:r>
      <w:r w:rsidRPr="00D944C2">
        <w:rPr>
          <w:i/>
          <w:spacing w:val="46"/>
          <w:lang w:val="en-GB"/>
        </w:rPr>
        <w:t xml:space="preserve"> with </w:t>
      </w:r>
      <w:r w:rsidR="004D12D2">
        <w:rPr>
          <w:i/>
          <w:spacing w:val="46"/>
          <w:lang w:val="en-GB"/>
        </w:rPr>
        <w:t>nursing assistants</w:t>
      </w:r>
      <w:r w:rsidR="00213A62" w:rsidRPr="002215DC">
        <w:rPr>
          <w:i/>
          <w:spacing w:val="46"/>
          <w:lang w:val="en-GB"/>
        </w:rPr>
        <w:t xml:space="preserve"> and skill mix</w:t>
      </w:r>
    </w:p>
    <w:p w14:paraId="6B0FCAEF" w14:textId="4940ECBE" w:rsidR="00520704" w:rsidRPr="00D04A05" w:rsidRDefault="00213A62" w:rsidP="00213A62">
      <w:pPr>
        <w:pStyle w:val="BodyText"/>
        <w:spacing w:before="155" w:line="359" w:lineRule="auto"/>
        <w:ind w:left="0" w:right="288"/>
        <w:rPr>
          <w:lang w:val="en-GB"/>
        </w:rPr>
      </w:pPr>
      <w:r w:rsidRPr="00D04A05">
        <w:rPr>
          <w:lang w:val="en-GB"/>
        </w:rPr>
        <w:t>W</w:t>
      </w:r>
      <w:r w:rsidR="00832D01" w:rsidRPr="00D04A05">
        <w:rPr>
          <w:lang w:val="en-GB"/>
        </w:rPr>
        <w:t xml:space="preserve">hile </w:t>
      </w:r>
      <w:r w:rsidR="005B3AE8">
        <w:rPr>
          <w:lang w:val="en-GB"/>
        </w:rPr>
        <w:t xml:space="preserve">most of </w:t>
      </w:r>
      <w:r w:rsidR="00832D01" w:rsidRPr="00D04A05">
        <w:rPr>
          <w:lang w:val="en-GB"/>
        </w:rPr>
        <w:t xml:space="preserve">the evidence reviewed so far suggests that having more nurses on wards is associated with better </w:t>
      </w:r>
      <w:r w:rsidR="003C293B">
        <w:rPr>
          <w:lang w:val="en-GB"/>
        </w:rPr>
        <w:t xml:space="preserve">patient </w:t>
      </w:r>
      <w:r w:rsidR="00832D01" w:rsidRPr="00D04A05">
        <w:rPr>
          <w:lang w:val="en-GB"/>
        </w:rPr>
        <w:t xml:space="preserve">outcomes, this was not the case when we looked at studies that reported </w:t>
      </w:r>
      <w:r w:rsidR="00520704" w:rsidRPr="00D04A05">
        <w:rPr>
          <w:lang w:val="en-GB"/>
        </w:rPr>
        <w:t xml:space="preserve">on staffing by </w:t>
      </w:r>
      <w:r w:rsidR="007505B2">
        <w:rPr>
          <w:lang w:val="en-GB"/>
        </w:rPr>
        <w:t>unregistered assistant nurses or nursing support workers</w:t>
      </w:r>
      <w:r w:rsidR="00520704" w:rsidRPr="00D04A05">
        <w:rPr>
          <w:lang w:val="en-GB"/>
        </w:rPr>
        <w:t xml:space="preserve">. </w:t>
      </w:r>
      <w:r w:rsidR="00520704" w:rsidRPr="00B4450B">
        <w:t xml:space="preserve">Eight mostly weak studies </w:t>
      </w:r>
      <w:r w:rsidR="003C293B">
        <w:t>gave</w:t>
      </w:r>
      <w:r w:rsidR="003C293B" w:rsidRPr="00B4450B">
        <w:t xml:space="preserve"> </w:t>
      </w:r>
      <w:r w:rsidR="00520704" w:rsidRPr="00B4450B">
        <w:t xml:space="preserve">no strong evidence of beneficial associations between </w:t>
      </w:r>
      <w:r w:rsidR="007505B2">
        <w:t xml:space="preserve">nursing support worker </w:t>
      </w:r>
      <w:r w:rsidR="00520704" w:rsidRPr="00B4450B">
        <w:t xml:space="preserve">staffing and patient safety. Studies found no association with mortality </w:t>
      </w:r>
      <w:r w:rsidR="00520704" w:rsidRPr="00B4450B">
        <w:fldChar w:fldCharType="begin">
          <w:fldData xml:space="preserve">PEVuZE5vdGU+PENpdGU+PEF1dGhvcj5VbnJ1aDwvQXV0aG9yPjxZZWFyPjIwMDc8L1llYXI+PFJl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</w:fldData>
        </w:fldChar>
      </w:r>
      <w:r w:rsidR="00520704" w:rsidRPr="00B4450B">
        <w:instrText xml:space="preserve"> ADDIN EN.CITE </w:instrText>
      </w:r>
      <w:r w:rsidR="00520704" w:rsidRPr="00B4450B">
        <w:fldChar w:fldCharType="begin">
          <w:fldData xml:space="preserve">PEVuZE5vdGU+PENpdGU+PEF1dGhvcj5VbnJ1aDwvQXV0aG9yPjxZZWFyPjIwMDc8L1llYXI+PFJl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</w:fldData>
        </w:fldChar>
      </w:r>
      <w:r w:rsidR="00520704" w:rsidRPr="00B4450B">
        <w:instrText xml:space="preserve"> ADDIN EN.CITE.DATA </w:instrText>
      </w:r>
      <w:r w:rsidR="00520704" w:rsidRPr="00B4450B">
        <w:fldChar w:fldCharType="end"/>
      </w:r>
      <w:r w:rsidR="00520704" w:rsidRPr="00B4450B">
        <w:fldChar w:fldCharType="separate"/>
      </w:r>
      <w:r w:rsidR="00520704" w:rsidRPr="00B4450B">
        <w:t>(Unruh et al., 2007)</w:t>
      </w:r>
      <w:r w:rsidR="00520704" w:rsidRPr="00B4450B">
        <w:fldChar w:fldCharType="end"/>
      </w:r>
      <w:r w:rsidR="00520704" w:rsidRPr="00B4450B">
        <w:t xml:space="preserve">, failure to rescue </w:t>
      </w:r>
      <w:r w:rsidR="00520704" w:rsidRPr="00B4450B">
        <w:fldChar w:fldCharType="begin"/>
      </w:r>
      <w:r w:rsidR="00520704" w:rsidRPr="00B4450B">
        <w:instrText xml:space="preserve"> ADDIN EN.CITE &lt;EndNote&gt;&lt;Cite&gt;&lt;Author&gt;Park&lt;/Author&gt;&lt;Year&gt;2012&lt;/Year&gt;&lt;RecNum&gt;35&lt;/RecNum&gt;&lt;DisplayText&gt;(Park et al., 2012)&lt;/DisplayText&gt;&lt;record&gt;&lt;rec-number&gt;35&lt;/rec-number&gt;&lt;foreign-keys&gt;&lt;key app="EN" db-id="vesxef9w92fvzxexre4ve0dlwsvarws5pdep"&gt;35&lt;/key&gt;&lt;/foreign-keys&gt;&lt;ref-type name="Journal Article"&gt;17&lt;/ref-type&gt;&lt;contributors&gt;&lt;authors&gt;&lt;author&gt;Park, S. H.&lt;/author&gt;&lt;author&gt;Blegen, M. A.&lt;/author&gt;&lt;author&gt;Spetz, J.&lt;/author&gt;&lt;author&gt;Chapman, S. A.&lt;/author&gt;&lt;author&gt;De Groot, H.&lt;/author&gt;&lt;/authors&gt;&lt;/contributors&gt;&lt;titles&gt;&lt;title&gt;Patient turnover and the relationship between nurse staffing and patient outcomes&lt;/title&gt;&lt;secondary-title&gt;Research in Nursing and Health&lt;/secondary-title&gt;&lt;/titles&gt;&lt;periodical&gt;&lt;full-title&gt;Research in Nursing and Health&lt;/full-title&gt;&lt;/periodical&gt;&lt;pages&gt;277-288&lt;/pages&gt;&lt;volume&gt;35&lt;/volume&gt;&lt;number&gt;3&lt;/number&gt;&lt;reprint-edition&gt;IN FILE&lt;/reprint-edition&gt;&lt;keywords&gt;&lt;keyword&gt;Staffing Levels&lt;/keyword&gt;&lt;keyword&gt;Hospital&lt;/keyword&gt;&lt;keyword&gt;Nursing&lt;/keyword&gt;&lt;keyword&gt;Patient Care&lt;/keyword&gt;&lt;/keywords&gt;&lt;dates&gt;&lt;year&gt;2012&lt;/year&gt;&lt;/dates&gt;&lt;urls&gt;&lt;/urls&gt;&lt;access-date&gt;2013/12/19/&lt;/access-date&gt;&lt;/record&gt;&lt;/Cite&gt;&lt;/EndNote&gt;</w:instrText>
      </w:r>
      <w:r w:rsidR="00520704" w:rsidRPr="00B4450B">
        <w:fldChar w:fldCharType="separate"/>
      </w:r>
      <w:r w:rsidR="00520704" w:rsidRPr="00B4450B">
        <w:t>(Park et al., 2012)</w:t>
      </w:r>
      <w:r w:rsidR="00520704" w:rsidRPr="00B4450B">
        <w:fldChar w:fldCharType="end"/>
      </w:r>
      <w:r w:rsidR="00520704" w:rsidRPr="00B4450B">
        <w:t xml:space="preserve">, length of stay </w:t>
      </w:r>
      <w:r w:rsidR="00520704" w:rsidRPr="00B4450B">
        <w:fldChar w:fldCharType="begin">
          <w:fldData xml:space="preserve">PEVuZE5vdGU+PENpdGU+PEF1dGhvcj5VbnJ1aDwvQXV0aG9yPjxZZWFyPjIwMDc8L1llYXI+PFJl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</w:fldData>
        </w:fldChar>
      </w:r>
      <w:r w:rsidR="00520704" w:rsidRPr="00B4450B">
        <w:instrText xml:space="preserve"> ADDIN EN.CITE </w:instrText>
      </w:r>
      <w:r w:rsidR="00520704" w:rsidRPr="00B4450B">
        <w:fldChar w:fldCharType="begin">
          <w:fldData xml:space="preserve">PEVuZE5vdGU+PENpdGU+PEF1dGhvcj5VbnJ1aDwvQXV0aG9yPjxZZWFyPjIwMDc8L1llYXI+PFJl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</w:fldData>
        </w:fldChar>
      </w:r>
      <w:r w:rsidR="00520704" w:rsidRPr="00B4450B">
        <w:instrText xml:space="preserve"> ADDIN EN.CITE.DATA </w:instrText>
      </w:r>
      <w:r w:rsidR="00520704" w:rsidRPr="00B4450B">
        <w:fldChar w:fldCharType="end"/>
      </w:r>
      <w:r w:rsidR="00520704" w:rsidRPr="00B4450B">
        <w:fldChar w:fldCharType="separate"/>
      </w:r>
      <w:r w:rsidR="00520704" w:rsidRPr="00B4450B">
        <w:t>(Unruh et al., 2007)</w:t>
      </w:r>
      <w:r w:rsidR="00520704" w:rsidRPr="00B4450B">
        <w:fldChar w:fldCharType="end"/>
      </w:r>
      <w:r w:rsidR="00520704" w:rsidRPr="00B4450B">
        <w:t xml:space="preserve">, </w:t>
      </w:r>
      <w:r w:rsidR="00DC4818" w:rsidRPr="007505B2">
        <w:rPr>
          <w:bCs/>
          <w:color w:val="000000" w:themeColor="text1"/>
          <w:lang w:val="en-GB"/>
        </w:rPr>
        <w:t>venous thromboembolism</w:t>
      </w:r>
      <w:r w:rsidR="00DC4818" w:rsidRPr="007505B2">
        <w:rPr>
          <w:b/>
          <w:bCs/>
          <w:color w:val="000000" w:themeColor="text1"/>
          <w:lang w:val="en-GB"/>
        </w:rPr>
        <w:t xml:space="preserve"> </w:t>
      </w:r>
      <w:r w:rsidR="00DC4818" w:rsidRPr="00DC4818">
        <w:rPr>
          <w:lang w:val="en-GB"/>
        </w:rPr>
        <w:t xml:space="preserve"> </w:t>
      </w:r>
      <w:r w:rsidR="00520704" w:rsidRPr="00B4450B">
        <w:fldChar w:fldCharType="begin">
          <w:fldData xml:space="preserve">PEVuZE5vdGU+PENpdGU+PEF1dGhvcj5JYmU8L0F1dGhvcj48WWVhcj4yMDA4PC9ZZWFyPjxSZWNO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</w:fldData>
        </w:fldChar>
      </w:r>
      <w:r w:rsidR="00520704" w:rsidRPr="00B4450B">
        <w:instrText xml:space="preserve"> ADDIN EN.CITE </w:instrText>
      </w:r>
      <w:r w:rsidR="00520704" w:rsidRPr="00B4450B">
        <w:fldChar w:fldCharType="begin">
          <w:fldData xml:space="preserve">PEVuZE5vdGU+PENpdGU+PEF1dGhvcj5JYmU8L0F1dGhvcj48WWVhcj4yMDA4PC9ZZWFyPjxSZWNO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</w:fldData>
        </w:fldChar>
      </w:r>
      <w:r w:rsidR="00520704" w:rsidRPr="00B4450B">
        <w:instrText xml:space="preserve"> ADDIN EN.CITE.DATA </w:instrText>
      </w:r>
      <w:r w:rsidR="00520704" w:rsidRPr="00B4450B">
        <w:fldChar w:fldCharType="end"/>
      </w:r>
      <w:r w:rsidR="00520704" w:rsidRPr="00B4450B">
        <w:fldChar w:fldCharType="separate"/>
      </w:r>
      <w:r w:rsidR="00520704" w:rsidRPr="00B4450B">
        <w:t>(Ibe et al., 2008)</w:t>
      </w:r>
      <w:r w:rsidR="00520704" w:rsidRPr="00B4450B">
        <w:fldChar w:fldCharType="end"/>
      </w:r>
      <w:r w:rsidR="00B978FE">
        <w:t>,</w:t>
      </w:r>
      <w:r w:rsidR="00520704" w:rsidRPr="00B4450B">
        <w:t xml:space="preserve"> or missed care</w:t>
      </w:r>
      <w:r w:rsidR="00FA0377">
        <w:t xml:space="preserve"> </w:t>
      </w:r>
      <w:r w:rsidR="00FA0377">
        <w:fldChar w:fldCharType="begin"/>
      </w:r>
      <w:r w:rsidR="000D1331">
        <w:instrText xml:space="preserve"> ADDIN EN.CITE &lt;EndNote&gt;&lt;Cite&gt;&lt;Author&gt;Ball&lt;/Author&gt;&lt;Year&gt;2014&lt;/Year&gt;&lt;RecNum&gt;38062&lt;/RecNum&gt;&lt;DisplayText&gt;(Ball et al., 2014)&lt;/DisplayText&gt;&lt;record&gt;&lt;rec-number&gt;38062&lt;/rec-number&gt;&lt;foreign-keys&gt;&lt;key app="EN" db-id="9szzaf5xbwsxt5ezwsapa29xasw2z0v25v5r" timestamp="1376296664"&gt;38062&lt;/key&gt;&lt;/foreign-keys&gt;&lt;ref-type name="Journal Article"&gt;17&lt;/ref-type&gt;&lt;contributors&gt;&lt;authors&gt;&lt;author&gt;Ball, J. E.&lt;/author&gt;&lt;author&gt;Murrells, T.&lt;/author&gt;&lt;author&gt;Rafferty, A. M.&lt;/author&gt;&lt;author&gt;Morrow, E.&lt;/author&gt;&lt;author&gt;Griffiths, P.&lt;/author&gt;&lt;/authors&gt;&lt;/contributors&gt;&lt;auth-address&gt;National Nursing Research Unit, Florence Nightingale School of Nursing and Midwifery, King&amp;apos;s College London, , London, UK.&lt;/auth-address&gt;&lt;titles&gt;&lt;title&gt;&amp;apos;Care left undone&amp;apos; during nursing shifts: associations with workload and perceived quality of care&lt;/title&gt;&lt;secondary-title&gt;BMJ Qual Saf&lt;/secondary-title&gt;&lt;alt-title&gt;BMJ quality &amp;amp; safety&lt;/alt-title&gt;&lt;/titles&gt;&lt;alt-periodical&gt;&lt;full-title&gt;BMJ Quality &amp;amp; Safety&lt;/full-title&gt;&lt;/alt-periodical&gt;&lt;pages&gt;116-25&lt;/pages&gt;&lt;volume&gt;23&lt;/volume&gt;&lt;number&gt;2&lt;/number&gt;&lt;dates&gt;&lt;year&gt;2014&lt;/year&gt;&lt;pub-dates&gt;&lt;date&gt;Feb&lt;/date&gt;&lt;/pub-dates&gt;&lt;/dates&gt;&lt;isbn&gt;2044-5423 (Electronic)&amp;#xD;2044-5415 (Linking)&lt;/isbn&gt;&lt;accession-num&gt;23898215&lt;/accession-num&gt;&lt;urls&gt;&lt;related-urls&gt;&lt;url&gt;http://www.ncbi.nlm.nih.gov/pubmed/23898215&lt;/url&gt;&lt;/related-urls&gt;&lt;/urls&gt;&lt;electronic-resource-num&gt;10.1136/bmjqs-2012-001767&lt;/electronic-resource-num&gt;&lt;/record&gt;&lt;/Cite&gt;&lt;/EndNote&gt;</w:instrText>
      </w:r>
      <w:r w:rsidR="00FA0377">
        <w:fldChar w:fldCharType="separate"/>
      </w:r>
      <w:r w:rsidR="00FA0377">
        <w:rPr>
          <w:noProof/>
        </w:rPr>
        <w:t>(Ball et al., 2014)</w:t>
      </w:r>
      <w:r w:rsidR="00FA0377">
        <w:fldChar w:fldCharType="end"/>
      </w:r>
      <w:r w:rsidR="00520704" w:rsidRPr="00D04A05">
        <w:rPr>
          <w:lang w:val="en-GB"/>
        </w:rPr>
        <w:t xml:space="preserve">. However, higher </w:t>
      </w:r>
      <w:r w:rsidR="00AB532A">
        <w:rPr>
          <w:lang w:val="en-GB"/>
        </w:rPr>
        <w:t xml:space="preserve">assistant </w:t>
      </w:r>
      <w:r w:rsidR="00520704" w:rsidRPr="00D04A05">
        <w:rPr>
          <w:lang w:val="en-GB"/>
        </w:rPr>
        <w:t xml:space="preserve">staffing was associated with higher rates of falls </w:t>
      </w:r>
      <w:r w:rsidR="00520704" w:rsidRPr="00B4450B">
        <w:fldChar w:fldCharType="begin">
          <w:fldData xml:space="preserve">PEVuZE5vdGU+PENpdGU+PEF1dGhvcj5IYXJ0PC9BdXRob3I+PFllYXI+MjAxMTwvWWVhcj48UmVj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</w:fldData>
        </w:fldChar>
      </w:r>
      <w:r w:rsidR="00520704" w:rsidRPr="00D04A05">
        <w:rPr>
          <w:lang w:val="en-GB"/>
        </w:rPr>
        <w:instrText xml:space="preserve"> ADDIN EN.CITE </w:instrText>
      </w:r>
      <w:r w:rsidR="00520704" w:rsidRPr="00B4450B">
        <w:fldChar w:fldCharType="begin">
          <w:fldData xml:space="preserve">PEVuZE5vdGU+PENpdGU+PEF1dGhvcj5IYXJ0PC9BdXRob3I+PFllYXI+MjAxMTwvWWVhcj48UmVj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</w:fldData>
        </w:fldChar>
      </w:r>
      <w:r w:rsidR="00520704" w:rsidRPr="00D04A05">
        <w:rPr>
          <w:lang w:val="en-GB"/>
        </w:rPr>
        <w:instrText xml:space="preserve"> ADDIN EN.CITE.DATA </w:instrText>
      </w:r>
      <w:r w:rsidR="00520704" w:rsidRPr="00B4450B">
        <w:fldChar w:fldCharType="end"/>
      </w:r>
      <w:r w:rsidR="00520704" w:rsidRPr="00B4450B">
        <w:fldChar w:fldCharType="separate"/>
      </w:r>
      <w:r w:rsidR="00520704" w:rsidRPr="00D04A05">
        <w:rPr>
          <w:lang w:val="en-GB"/>
        </w:rPr>
        <w:t>(Hart and Davis, 2011, Lake et al., 2010)</w:t>
      </w:r>
      <w:r w:rsidR="00520704" w:rsidRPr="00B4450B">
        <w:fldChar w:fldCharType="end"/>
      </w:r>
      <w:r w:rsidR="00B978FE">
        <w:t>,</w:t>
      </w:r>
      <w:r w:rsidR="00520704" w:rsidRPr="00D04A05">
        <w:rPr>
          <w:lang w:val="en-GB"/>
        </w:rPr>
        <w:t xml:space="preserve"> pressure ulcers </w:t>
      </w:r>
      <w:r w:rsidR="00520704" w:rsidRPr="00B4450B">
        <w:fldChar w:fldCharType="begin">
          <w:fldData xml:space="preserve">PEVuZE5vdGU+PENpdGU+PEF1dGhvcj5TZWFnbzwvQXV0aG9yPjxZZWFyPjIwMDY8L1llYXI+PFJl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</w:fldData>
        </w:fldChar>
      </w:r>
      <w:r w:rsidR="00520704" w:rsidRPr="00D04A05">
        <w:rPr>
          <w:lang w:val="en-GB"/>
        </w:rPr>
        <w:instrText xml:space="preserve"> ADDIN EN.CITE </w:instrText>
      </w:r>
      <w:r w:rsidR="00520704" w:rsidRPr="00B4450B">
        <w:fldChar w:fldCharType="begin">
          <w:fldData xml:space="preserve">PEVuZE5vdGU+PENpdGU+PEF1dGhvcj5TZWFnbzwvQXV0aG9yPjxZZWFyPjIwMDY8L1llYXI+PFJl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</w:fldData>
        </w:fldChar>
      </w:r>
      <w:r w:rsidR="00520704" w:rsidRPr="00D04A05">
        <w:rPr>
          <w:lang w:val="en-GB"/>
        </w:rPr>
        <w:instrText xml:space="preserve"> ADDIN EN.CITE.DATA </w:instrText>
      </w:r>
      <w:r w:rsidR="00520704" w:rsidRPr="00B4450B">
        <w:fldChar w:fldCharType="end"/>
      </w:r>
      <w:r w:rsidR="00520704" w:rsidRPr="00B4450B">
        <w:fldChar w:fldCharType="separate"/>
      </w:r>
      <w:r w:rsidR="00520704" w:rsidRPr="00D04A05">
        <w:rPr>
          <w:lang w:val="en-GB"/>
        </w:rPr>
        <w:t>(Seago et al., 2006)</w:t>
      </w:r>
      <w:r w:rsidR="00520704" w:rsidRPr="00B4450B">
        <w:fldChar w:fldCharType="end"/>
      </w:r>
      <w:r w:rsidR="00520704" w:rsidRPr="00D04A05">
        <w:rPr>
          <w:lang w:val="en-GB"/>
        </w:rPr>
        <w:t xml:space="preserve">, readmission rates </w:t>
      </w:r>
      <w:r w:rsidR="00520704" w:rsidRPr="00B4450B">
        <w:fldChar w:fldCharType="begin">
          <w:fldData xml:space="preserve">PEVuZE5vdGU+PENpdGU+PEF1dGhvcj5XZWlzczwvQXV0aG9yPjxZZWFyPjIwMTE8L1llYXI+PFJl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</w:fldData>
        </w:fldChar>
      </w:r>
      <w:r w:rsidR="00520704" w:rsidRPr="00D04A05">
        <w:rPr>
          <w:lang w:val="en-GB"/>
        </w:rPr>
        <w:instrText xml:space="preserve"> ADDIN EN.CITE </w:instrText>
      </w:r>
      <w:r w:rsidR="00520704" w:rsidRPr="00B4450B">
        <w:fldChar w:fldCharType="begin">
          <w:fldData xml:space="preserve">PEVuZE5vdGU+PENpdGU+PEF1dGhvcj5XZWlzczwvQXV0aG9yPjxZZWFyPjIwMTE8L1llYXI+PFJl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</w:fldData>
        </w:fldChar>
      </w:r>
      <w:r w:rsidR="00520704" w:rsidRPr="00D04A05">
        <w:rPr>
          <w:lang w:val="en-GB"/>
        </w:rPr>
        <w:instrText xml:space="preserve"> ADDIN EN.CITE.DATA </w:instrText>
      </w:r>
      <w:r w:rsidR="00520704" w:rsidRPr="00B4450B">
        <w:fldChar w:fldCharType="end"/>
      </w:r>
      <w:r w:rsidR="00520704" w:rsidRPr="00B4450B">
        <w:fldChar w:fldCharType="separate"/>
      </w:r>
      <w:r w:rsidR="00520704" w:rsidRPr="00D04A05">
        <w:rPr>
          <w:lang w:val="en-GB"/>
        </w:rPr>
        <w:t>(Weiss et al., 2011)</w:t>
      </w:r>
      <w:r w:rsidR="00520704" w:rsidRPr="00B4450B">
        <w:fldChar w:fldCharType="end"/>
      </w:r>
      <w:r w:rsidR="00520704" w:rsidRPr="00D04A05">
        <w:rPr>
          <w:lang w:val="en-GB"/>
        </w:rPr>
        <w:t xml:space="preserve">, medication errors </w:t>
      </w:r>
      <w:r w:rsidR="00520704" w:rsidRPr="00B4450B">
        <w:fldChar w:fldCharType="begin">
          <w:fldData xml:space="preserve">PEVuZE5vdGU+PENpdGU+PEF1dGhvcj5TZWFnbzwvQXV0aG9yPjxZZWFyPjIwMDY8L1llYXI+PFJl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</w:fldData>
        </w:fldChar>
      </w:r>
      <w:r w:rsidR="00520704" w:rsidRPr="00D04A05">
        <w:rPr>
          <w:lang w:val="en-GB"/>
        </w:rPr>
        <w:instrText xml:space="preserve"> ADDIN EN.CITE </w:instrText>
      </w:r>
      <w:r w:rsidR="00520704" w:rsidRPr="00B4450B">
        <w:fldChar w:fldCharType="begin">
          <w:fldData xml:space="preserve">PEVuZE5vdGU+PENpdGU+PEF1dGhvcj5TZWFnbzwvQXV0aG9yPjxZZWFyPjIwMDY8L1llYXI+PFJl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</w:fldData>
        </w:fldChar>
      </w:r>
      <w:r w:rsidR="00520704" w:rsidRPr="00D04A05">
        <w:rPr>
          <w:lang w:val="en-GB"/>
        </w:rPr>
        <w:instrText xml:space="preserve"> ADDIN EN.CITE.DATA </w:instrText>
      </w:r>
      <w:r w:rsidR="00520704" w:rsidRPr="00B4450B">
        <w:fldChar w:fldCharType="end"/>
      </w:r>
      <w:r w:rsidR="00520704" w:rsidRPr="00B4450B">
        <w:fldChar w:fldCharType="separate"/>
      </w:r>
      <w:r w:rsidR="00520704" w:rsidRPr="00D04A05">
        <w:rPr>
          <w:lang w:val="en-GB"/>
        </w:rPr>
        <w:t>(Seago et al., 2006)</w:t>
      </w:r>
      <w:r w:rsidR="00520704" w:rsidRPr="00B4450B">
        <w:fldChar w:fldCharType="end"/>
      </w:r>
      <w:r w:rsidR="00520704" w:rsidRPr="00D04A05">
        <w:rPr>
          <w:lang w:val="en-GB"/>
        </w:rPr>
        <w:t xml:space="preserve">, </w:t>
      </w:r>
      <w:r w:rsidR="00373D28" w:rsidRPr="0070271D">
        <w:rPr>
          <w:lang w:val="en-GB"/>
        </w:rPr>
        <w:t xml:space="preserve">use of </w:t>
      </w:r>
      <w:r w:rsidR="00520704" w:rsidRPr="00D04A05">
        <w:rPr>
          <w:lang w:val="en-GB"/>
        </w:rPr>
        <w:t xml:space="preserve">physical restraints </w:t>
      </w:r>
      <w:r w:rsidR="00520704" w:rsidRPr="00B4450B">
        <w:fldChar w:fldCharType="begin">
          <w:fldData xml:space="preserve">PEVuZE5vdGU+PENpdGU+PEF1dGhvcj5IYXJ0PC9BdXRob3I+PFllYXI+MjAxMTwvWWVhcj48UmVj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</w:fldData>
        </w:fldChar>
      </w:r>
      <w:r w:rsidR="00520704" w:rsidRPr="00D04A05">
        <w:rPr>
          <w:lang w:val="en-GB"/>
        </w:rPr>
        <w:instrText xml:space="preserve"> ADDIN EN.CITE </w:instrText>
      </w:r>
      <w:r w:rsidR="00520704" w:rsidRPr="00B4450B">
        <w:fldChar w:fldCharType="begin">
          <w:fldData xml:space="preserve">PEVuZE5vdGU+PENpdGU+PEF1dGhvcj5IYXJ0PC9BdXRob3I+PFllYXI+MjAxMTwvWWVhcj48UmVj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</w:fldData>
        </w:fldChar>
      </w:r>
      <w:r w:rsidR="00520704" w:rsidRPr="00D04A05">
        <w:rPr>
          <w:lang w:val="en-GB"/>
        </w:rPr>
        <w:instrText xml:space="preserve"> ADDIN EN.CITE.DATA </w:instrText>
      </w:r>
      <w:r w:rsidR="00520704" w:rsidRPr="00B4450B">
        <w:fldChar w:fldCharType="end"/>
      </w:r>
      <w:r w:rsidR="00520704" w:rsidRPr="00B4450B">
        <w:fldChar w:fldCharType="separate"/>
      </w:r>
      <w:r w:rsidR="00520704" w:rsidRPr="00D04A05">
        <w:rPr>
          <w:lang w:val="en-GB"/>
        </w:rPr>
        <w:t>(Hart and Davis, 2011)</w:t>
      </w:r>
      <w:r w:rsidR="00520704" w:rsidRPr="00B4450B">
        <w:fldChar w:fldCharType="end"/>
      </w:r>
      <w:r w:rsidR="00520704" w:rsidRPr="00D04A05">
        <w:rPr>
          <w:lang w:val="en-GB"/>
        </w:rPr>
        <w:t xml:space="preserve"> and lower </w:t>
      </w:r>
      <w:r w:rsidR="00373D28" w:rsidRPr="0070271D">
        <w:rPr>
          <w:lang w:val="en-GB"/>
        </w:rPr>
        <w:t xml:space="preserve">levels of </w:t>
      </w:r>
      <w:r w:rsidR="00520704" w:rsidRPr="00D04A05">
        <w:rPr>
          <w:lang w:val="en-GB"/>
        </w:rPr>
        <w:t xml:space="preserve">patient satisfaction </w:t>
      </w:r>
      <w:r w:rsidR="00520704" w:rsidRPr="00B4450B">
        <w:fldChar w:fldCharType="begin">
          <w:fldData xml:space="preserve">PEVuZE5vdGU+PENpdGU+PEF1dGhvcj5TZWFnbzwvQXV0aG9yPjxZZWFyPjIwMDY8L1llYXI+PFJl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</w:fldData>
        </w:fldChar>
      </w:r>
      <w:r w:rsidR="00520704" w:rsidRPr="00D04A05">
        <w:rPr>
          <w:lang w:val="en-GB"/>
        </w:rPr>
        <w:instrText xml:space="preserve"> ADDIN EN.CITE </w:instrText>
      </w:r>
      <w:r w:rsidR="00520704" w:rsidRPr="00B4450B">
        <w:fldChar w:fldCharType="begin">
          <w:fldData xml:space="preserve">PEVuZE5vdGU+PENpdGU+PEF1dGhvcj5TZWFnbzwvQXV0aG9yPjxZZWFyPjIwMDY8L1llYXI+PFJl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</w:fldData>
        </w:fldChar>
      </w:r>
      <w:r w:rsidR="00520704" w:rsidRPr="0070271D">
        <w:rPr>
          <w:lang w:val="en-GB"/>
        </w:rPr>
        <w:instrText xml:space="preserve"> ADDIN EN.CITE.DATA </w:instrText>
      </w:r>
      <w:r w:rsidR="00520704" w:rsidRPr="00B4450B">
        <w:fldChar w:fldCharType="end"/>
      </w:r>
      <w:r w:rsidR="00520704" w:rsidRPr="00B4450B">
        <w:fldChar w:fldCharType="separate"/>
      </w:r>
      <w:r w:rsidR="00520704" w:rsidRPr="0070271D">
        <w:rPr>
          <w:lang w:val="en-GB"/>
        </w:rPr>
        <w:t>(Seago et al., 2006)</w:t>
      </w:r>
      <w:r w:rsidR="00520704" w:rsidRPr="00B4450B">
        <w:fldChar w:fldCharType="end"/>
      </w:r>
      <w:r w:rsidR="00B978FE">
        <w:t>,</w:t>
      </w:r>
      <w:r w:rsidR="00AB532A">
        <w:rPr>
          <w:lang w:val="en-GB"/>
        </w:rPr>
        <w:t xml:space="preserve"> although one weak study </w:t>
      </w:r>
      <w:r w:rsidR="00520704" w:rsidRPr="00D04A05">
        <w:rPr>
          <w:lang w:val="en-GB"/>
        </w:rPr>
        <w:t xml:space="preserve">found that higher HCA staffing levels were associated with lower rates of pressure ulcers </w:t>
      </w:r>
      <w:r w:rsidR="00520704" w:rsidRPr="00B4450B">
        <w:fldChar w:fldCharType="begin">
          <w:fldData xml:space="preserve">PEVuZE5vdGU+PENpdGU+PEF1dGhvcj5JYmU8L0F1dGhvcj48WWVhcj4yMDA4PC9ZZWFyPjxSZWNO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</w:fldData>
        </w:fldChar>
      </w:r>
      <w:r w:rsidR="00520704" w:rsidRPr="00D04A05">
        <w:rPr>
          <w:lang w:val="en-GB"/>
        </w:rPr>
        <w:instrText xml:space="preserve"> ADDIN EN.CITE </w:instrText>
      </w:r>
      <w:r w:rsidR="00520704" w:rsidRPr="00B4450B">
        <w:fldChar w:fldCharType="begin">
          <w:fldData xml:space="preserve">PEVuZE5vdGU+PENpdGU+PEF1dGhvcj5JYmU8L0F1dGhvcj48WWVhcj4yMDA4PC9ZZWFyPjxSZWNO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</w:fldData>
        </w:fldChar>
      </w:r>
      <w:r w:rsidR="00520704" w:rsidRPr="00D04A05">
        <w:rPr>
          <w:lang w:val="en-GB"/>
        </w:rPr>
        <w:instrText xml:space="preserve"> ADDIN EN.CITE.DATA </w:instrText>
      </w:r>
      <w:r w:rsidR="00520704" w:rsidRPr="00B4450B">
        <w:fldChar w:fldCharType="end"/>
      </w:r>
      <w:r w:rsidR="00520704" w:rsidRPr="00B4450B">
        <w:fldChar w:fldCharType="separate"/>
      </w:r>
      <w:r w:rsidR="00520704" w:rsidRPr="00D04A05">
        <w:rPr>
          <w:lang w:val="en-GB"/>
        </w:rPr>
        <w:t>(Ibe et al., 2008)</w:t>
      </w:r>
      <w:r w:rsidR="00520704" w:rsidRPr="00B4450B">
        <w:fldChar w:fldCharType="end"/>
      </w:r>
      <w:r w:rsidR="00520704" w:rsidRPr="00D04A05">
        <w:rPr>
          <w:lang w:val="en-GB"/>
        </w:rPr>
        <w:t>.</w:t>
      </w:r>
    </w:p>
    <w:p w14:paraId="57E93426" w14:textId="20B70282" w:rsidR="0059379E" w:rsidRDefault="0059379E" w:rsidP="00213A62">
      <w:pPr>
        <w:pStyle w:val="BodyText"/>
        <w:spacing w:before="155" w:line="359" w:lineRule="auto"/>
        <w:ind w:left="0" w:right="288"/>
      </w:pPr>
      <w:r w:rsidRPr="00D04A05">
        <w:rPr>
          <w:lang w:val="en-GB"/>
        </w:rPr>
        <w:t xml:space="preserve">We also identified 22 studies that reported relationships between skill mix (typically proportions of </w:t>
      </w:r>
      <w:r w:rsidR="003C293B">
        <w:rPr>
          <w:lang w:val="en-GB"/>
        </w:rPr>
        <w:t xml:space="preserve">RNs </w:t>
      </w:r>
      <w:r w:rsidRPr="00D04A05">
        <w:rPr>
          <w:lang w:val="en-GB"/>
        </w:rPr>
        <w:t>to the total nursing workforce) and outcomes. A</w:t>
      </w:r>
      <w:r w:rsidRPr="00B4450B">
        <w:t xml:space="preserve"> number of </w:t>
      </w:r>
      <w:r w:rsidRPr="00D04A05">
        <w:rPr>
          <w:lang w:val="en-GB"/>
        </w:rPr>
        <w:t>these studies found</w:t>
      </w:r>
      <w:r w:rsidRPr="00B4450B">
        <w:t xml:space="preserve"> an association between a nursing skill mix that has a higher proportion of </w:t>
      </w:r>
      <w:r w:rsidR="00F74C73">
        <w:t xml:space="preserve">RNs </w:t>
      </w:r>
      <w:r w:rsidRPr="00B4450B">
        <w:t xml:space="preserve"> and </w:t>
      </w:r>
      <w:r w:rsidR="005B3AE8">
        <w:t xml:space="preserve">better outcomes including </w:t>
      </w:r>
      <w:r w:rsidRPr="00B4450B">
        <w:t>lower mortality</w:t>
      </w:r>
      <w:r w:rsidRPr="00D04A05">
        <w:rPr>
          <w:lang w:val="en-GB"/>
        </w:rPr>
        <w:t xml:space="preserve"> / failure to rescue </w:t>
      </w:r>
      <w:r w:rsidRPr="00B4450B">
        <w:fldChar w:fldCharType="begin">
          <w:fldData xml:space="preserve">PEVuZE5vdGU+PENpdGU+PEF1dGhvcj5Fc3RhYnJvb2tzPC9BdXRob3I+PFllYXI+MjAwNTwvWWVh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</w:fldData>
        </w:fldChar>
      </w:r>
      <w:r w:rsidRPr="00D04A05">
        <w:rPr>
          <w:lang w:val="en-GB"/>
        </w:rPr>
        <w:instrText xml:space="preserve"> ADDIN EN.CITE </w:instrText>
      </w:r>
      <w:r w:rsidRPr="00D04A05">
        <w:rPr>
          <w:lang w:val="en-GB"/>
        </w:rPr>
        <w:fldChar w:fldCharType="begin">
          <w:fldData xml:space="preserve">PEVuZE5vdGU+PENpdGU+PEF1dGhvcj5Fc3RhYnJvb2tzPC9BdXRob3I+PFllYXI+MjAwNTwvWWVh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</w:fldData>
        </w:fldChar>
      </w:r>
      <w:r w:rsidRPr="00D04A05">
        <w:rPr>
          <w:lang w:val="en-GB"/>
        </w:rPr>
        <w:instrText xml:space="preserve"> ADDIN EN.CITE.DATA </w:instrText>
      </w:r>
      <w:r w:rsidRPr="00D04A05">
        <w:rPr>
          <w:lang w:val="en-GB"/>
        </w:rPr>
      </w:r>
      <w:r w:rsidRPr="00D04A05">
        <w:rPr>
          <w:lang w:val="en-GB"/>
        </w:rPr>
        <w:fldChar w:fldCharType="end"/>
      </w:r>
      <w:r w:rsidRPr="00B4450B">
        <w:fldChar w:fldCharType="separate"/>
      </w:r>
      <w:r w:rsidRPr="00D04A05">
        <w:rPr>
          <w:lang w:val="en-GB"/>
        </w:rPr>
        <w:t>(Blegen et al., 2011, Estabrooks et al., 2005, He et al., 2013)</w:t>
      </w:r>
      <w:r w:rsidRPr="00B4450B">
        <w:fldChar w:fldCharType="end"/>
      </w:r>
      <w:r w:rsidRPr="00B4450B">
        <w:t>,</w:t>
      </w:r>
      <w:r w:rsidR="00B978FE">
        <w:t xml:space="preserve"> </w:t>
      </w:r>
      <w:r w:rsidR="00F74C73">
        <w:t xml:space="preserve">lower rates of </w:t>
      </w:r>
      <w:r w:rsidRPr="00B4450B">
        <w:t>infections</w:t>
      </w:r>
      <w:r w:rsidRPr="00D04A05">
        <w:rPr>
          <w:lang w:val="en-GB"/>
        </w:rPr>
        <w:t xml:space="preserve"> </w:t>
      </w:r>
      <w:r w:rsidRPr="00B4450B">
        <w:fldChar w:fldCharType="begin">
          <w:fldData xml:space="preserve">PEVuZE5vdGU+PENpdGU+PEF1dGhvcj5DaG88L0F1dGhvcj48WWVhcj4yMDAzPC9ZZWFyPjxSZWNO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</w:fldData>
        </w:fldChar>
      </w:r>
      <w:r w:rsidRPr="00D04A05">
        <w:rPr>
          <w:lang w:val="en-GB"/>
        </w:rPr>
        <w:instrText xml:space="preserve"> ADDIN EN.CITE </w:instrText>
      </w:r>
      <w:r w:rsidRPr="00D04A05">
        <w:rPr>
          <w:lang w:val="en-GB"/>
        </w:rPr>
        <w:fldChar w:fldCharType="begin">
          <w:fldData xml:space="preserve">PEVuZE5vdGU+PENpdGU+PEF1dGhvcj5DaG88L0F1dGhvcj48WWVhcj4yMDAzPC9ZZWFyPjxSZWNO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</w:fldData>
        </w:fldChar>
      </w:r>
      <w:r w:rsidRPr="00D04A05">
        <w:rPr>
          <w:lang w:val="en-GB"/>
        </w:rPr>
        <w:instrText xml:space="preserve"> ADDIN EN.CITE.DATA </w:instrText>
      </w:r>
      <w:r w:rsidRPr="00D04A05">
        <w:rPr>
          <w:lang w:val="en-GB"/>
        </w:rPr>
      </w:r>
      <w:r w:rsidRPr="00D04A05">
        <w:rPr>
          <w:lang w:val="en-GB"/>
        </w:rPr>
        <w:fldChar w:fldCharType="end"/>
      </w:r>
      <w:r w:rsidRPr="00B4450B">
        <w:fldChar w:fldCharType="separate"/>
      </w:r>
      <w:r w:rsidRPr="00D04A05">
        <w:rPr>
          <w:lang w:val="en-GB"/>
        </w:rPr>
        <w:t>(Blegen et al., 2011, Cho et al., 2003, McGillis Hall et al., 2004)</w:t>
      </w:r>
      <w:r w:rsidRPr="00B4450B">
        <w:fldChar w:fldCharType="end"/>
      </w:r>
      <w:r w:rsidRPr="00B4450B">
        <w:t>,</w:t>
      </w:r>
      <w:r w:rsidRPr="00D04A05">
        <w:rPr>
          <w:lang w:val="en-GB"/>
        </w:rPr>
        <w:t xml:space="preserve"> </w:t>
      </w:r>
      <w:r w:rsidRPr="00B4450B">
        <w:t>falls</w:t>
      </w:r>
      <w:r w:rsidRPr="00D04A05">
        <w:rPr>
          <w:lang w:val="en-GB"/>
        </w:rPr>
        <w:t xml:space="preserve"> </w:t>
      </w:r>
      <w:r w:rsidRPr="00B4450B">
        <w:t xml:space="preserve"> </w:t>
      </w:r>
      <w:r w:rsidRPr="00B4450B">
        <w:fldChar w:fldCharType="begin">
          <w:fldData xml:space="preserve">PEVuZE5vdGU+PENpdGU+PEF1dGhvcj5CbGVnZW48L0F1dGhvcj48WWVhcj4xOTk4PC9ZZWFyPjxS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</w:fldData>
        </w:fldChar>
      </w:r>
      <w:r w:rsidRPr="00D04A05">
        <w:rPr>
          <w:lang w:val="en-GB"/>
        </w:rPr>
        <w:instrText xml:space="preserve"> ADDIN EN.CITE </w:instrText>
      </w:r>
      <w:r w:rsidRPr="00D04A05">
        <w:rPr>
          <w:lang w:val="en-GB"/>
        </w:rPr>
        <w:fldChar w:fldCharType="begin">
          <w:fldData xml:space="preserve">PEVuZE5vdGU+PENpdGU+PEF1dGhvcj5CbGVnZW48L0F1dGhvcj48WWVhcj4xOTk4PC9ZZWFyPjxS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</w:fldData>
        </w:fldChar>
      </w:r>
      <w:r w:rsidRPr="00D04A05">
        <w:rPr>
          <w:lang w:val="en-GB"/>
        </w:rPr>
        <w:instrText xml:space="preserve"> ADDIN EN.CITE.DATA </w:instrText>
      </w:r>
      <w:r w:rsidRPr="00D04A05">
        <w:rPr>
          <w:lang w:val="en-GB"/>
        </w:rPr>
      </w:r>
      <w:r w:rsidRPr="00D04A05">
        <w:rPr>
          <w:lang w:val="en-GB"/>
        </w:rPr>
        <w:fldChar w:fldCharType="end"/>
      </w:r>
      <w:r w:rsidRPr="00B4450B">
        <w:fldChar w:fldCharType="separate"/>
      </w:r>
      <w:r w:rsidRPr="00B4450B">
        <w:t>(Blegen and Vaughn, 1998, Donaldson et al., 2005, Duffield et al., 2011, Patrician et al., 2011)</w:t>
      </w:r>
      <w:r w:rsidRPr="00B4450B">
        <w:fldChar w:fldCharType="end"/>
      </w:r>
      <w:r w:rsidR="00B978FE">
        <w:t>,</w:t>
      </w:r>
      <w:r w:rsidR="00616EEE">
        <w:t xml:space="preserve"> </w:t>
      </w:r>
      <w:r w:rsidRPr="00B4450B">
        <w:t>pressure ulcers</w:t>
      </w:r>
      <w:r w:rsidRPr="00D04A05">
        <w:rPr>
          <w:lang w:val="en-GB"/>
        </w:rPr>
        <w:t xml:space="preserve"> </w:t>
      </w:r>
      <w:r w:rsidRPr="00B4450B">
        <w:fldChar w:fldCharType="begin">
          <w:fldData xml:space="preserve">PEVuZE5vdGU+PENpdGU+PEF1dGhvcj5CbGVnZW48L0F1dGhvcj48WWVhcj4yMDExPC9ZZWFyPjxS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</w:fldData>
        </w:fldChar>
      </w:r>
      <w:r w:rsidRPr="00B4450B">
        <w:instrText xml:space="preserve"> ADDIN EN.CITE </w:instrText>
      </w:r>
      <w:r w:rsidRPr="00B4450B">
        <w:fldChar w:fldCharType="begin">
          <w:fldData xml:space="preserve">PEVuZE5vdGU+PENpdGU+PEF1dGhvcj5CbGVnZW48L0F1dGhvcj48WWVhcj4yMDExPC9ZZWFyPjxS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</w:fldData>
        </w:fldChar>
      </w:r>
      <w:r w:rsidRPr="00B4450B">
        <w:instrText xml:space="preserve"> ADDIN EN.CITE.DATA </w:instrText>
      </w:r>
      <w:r w:rsidRPr="00B4450B">
        <w:fldChar w:fldCharType="end"/>
      </w:r>
      <w:r w:rsidRPr="00B4450B">
        <w:fldChar w:fldCharType="separate"/>
      </w:r>
      <w:r w:rsidRPr="00B4450B">
        <w:t>(Blegen et al., 2011, Duffield et al., 2011, Ibe et al., 2008)</w:t>
      </w:r>
      <w:r w:rsidRPr="00B4450B">
        <w:fldChar w:fldCharType="end"/>
      </w:r>
      <w:r w:rsidR="00616EEE">
        <w:t>,</w:t>
      </w:r>
      <w:r w:rsidRPr="00B4450B">
        <w:t xml:space="preserve"> and </w:t>
      </w:r>
      <w:r w:rsidR="00F74C73">
        <w:t xml:space="preserve">higher </w:t>
      </w:r>
      <w:r w:rsidRPr="00D04A05">
        <w:rPr>
          <w:lang w:val="en-GB"/>
        </w:rPr>
        <w:t xml:space="preserve">patient </w:t>
      </w:r>
      <w:r w:rsidRPr="00B4450B">
        <w:t>satisfaction</w:t>
      </w:r>
      <w:r w:rsidRPr="00D04A05">
        <w:rPr>
          <w:lang w:val="en-GB"/>
        </w:rPr>
        <w:t xml:space="preserve"> </w:t>
      </w:r>
      <w:r w:rsidRPr="00B4450B">
        <w:fldChar w:fldCharType="begin"/>
      </w:r>
      <w:r w:rsidRPr="00B4450B">
        <w:instrText xml:space="preserve"> ADDIN EN.CITE &lt;EndNote&gt;&lt;Cite&gt;&lt;Author&gt;Potter&lt;/Author&gt;&lt;Year&gt;2003&lt;/Year&gt;&lt;RecNum&gt;10&lt;/RecNum&gt;&lt;DisplayText&gt;(Potter et al., 2003)&lt;/DisplayText&gt;&lt;record&gt;&lt;rec-number&gt;10&lt;/rec-number&gt;&lt;foreign-keys&gt;&lt;key app="EN" db-id="vesxef9w92fvzxexre4ve0dlwsvarws5pdep"&gt;10&lt;/key&gt;&lt;/foreign-keys&gt;&lt;ref-type name="Journal Article"&gt;17&lt;/ref-type&gt;&lt;contributors&gt;&lt;authors&gt;&lt;author&gt;Potter, P.&lt;/author&gt;&lt;author&gt;Barr, N.&lt;/author&gt;&lt;author&gt;McSweeney, M.&lt;/author&gt;&lt;author&gt;Sledge, J.&lt;/author&gt;&lt;/authors&gt;&lt;/contributors&gt;&lt;auth-address&gt;Barnes-Jewish Hospital, St. Louis, MO, USA.&lt;/auth-address&gt;&lt;titles&gt;&lt;title&gt;Identifying nurse staffing and patient outcome relationships: a guide for change in care delivery&lt;/title&gt;&lt;secondary-title&gt;Nurs Econ&lt;/secondary-title&gt;&lt;/titles&gt;&lt;periodical&gt;&lt;full-title&gt;Nurs Econ&lt;/full-title&gt;&lt;/periodical&gt;&lt;pages&gt;158-66&lt;/pages&gt;&lt;volume&gt;21&lt;/volume&gt;&lt;number&gt;4&lt;/number&gt;&lt;edition&gt;2003/09/27&lt;/edition&gt;&lt;keywords&gt;&lt;keyword&gt;Humans&lt;/keyword&gt;&lt;keyword&gt;Medication Errors/prevention &amp;amp; control&lt;/keyword&gt;&lt;keyword&gt;Missouri&lt;/keyword&gt;&lt;keyword&gt;Nurse Clinicians/organization &amp;amp; administration/*supply &amp;amp; distribution&lt;/keyword&gt;&lt;keyword&gt;Nurse-Patient Relations&lt;/keyword&gt;&lt;keyword&gt;Nursing Staff, Hospital/organization &amp;amp; administration/*supply &amp;amp;&lt;/keyword&gt;&lt;keyword&gt;distribution&lt;/keyword&gt;&lt;keyword&gt;*Outcome Assessment (Health Care)&lt;/keyword&gt;&lt;keyword&gt;Pain/nursing&lt;/keyword&gt;&lt;keyword&gt;Pain Measurement&lt;/keyword&gt;&lt;keyword&gt;Patient Satisfaction&lt;/keyword&gt;&lt;keyword&gt;Personnel Staffing and Scheduling/*standards&lt;/keyword&gt;&lt;keyword&gt;Pilot Projects&lt;/keyword&gt;&lt;keyword&gt;Quality of Health Care&lt;/keyword&gt;&lt;keyword&gt;Time Factors&lt;/keyword&gt;&lt;keyword&gt;United States&lt;/keyword&gt;&lt;/keywords&gt;&lt;dates&gt;&lt;year&gt;2003&lt;/year&gt;&lt;pub-dates&gt;&lt;date&gt;Jul-Aug&lt;/date&gt;&lt;/pub-dates&gt;&lt;/dates&gt;&lt;isbn&gt;0746-1739 (Print)&lt;/isbn&gt;&lt;accession-num&gt;14509874&lt;/accession-num&gt;&lt;label&gt;AHRQ &lt;/label&gt;&lt;urls&gt;&lt;related-urls&gt;&lt;url&gt;http://www.ncbi.nlm.nih.gov/entrez/query.fcgi?cmd=Retrieve&amp;amp;db=PubMed&amp;amp;dopt=Citation&amp;amp;list_uids=14509874&lt;/url&gt;&lt;/related-urls&gt;&lt;/urls&gt;&lt;language&gt;eng&lt;/language&gt;&lt;/record&gt;&lt;/Cite&gt;&lt;/EndNote&gt;</w:instrText>
      </w:r>
      <w:r w:rsidRPr="00B4450B">
        <w:fldChar w:fldCharType="separate"/>
      </w:r>
      <w:r w:rsidRPr="00B4450B">
        <w:t>(Potter et al., 2003)</w:t>
      </w:r>
      <w:r w:rsidRPr="00B4450B">
        <w:fldChar w:fldCharType="end"/>
      </w:r>
      <w:r w:rsidRPr="00B4450B">
        <w:t xml:space="preserve">. The overall pattern </w:t>
      </w:r>
      <w:r w:rsidRPr="00D04A05">
        <w:rPr>
          <w:lang w:val="en-GB"/>
        </w:rPr>
        <w:t xml:space="preserve">of results </w:t>
      </w:r>
      <w:r w:rsidRPr="00B4450B">
        <w:t>is large</w:t>
      </w:r>
      <w:r w:rsidR="00D27338">
        <w:t xml:space="preserve">ly consistent, with the only significant </w:t>
      </w:r>
      <w:r w:rsidR="00213A62" w:rsidRPr="00D04A05">
        <w:rPr>
          <w:lang w:val="en-GB"/>
        </w:rPr>
        <w:t>contradictory evidence</w:t>
      </w:r>
      <w:r w:rsidR="00D04A05">
        <w:rPr>
          <w:lang w:val="en-GB"/>
        </w:rPr>
        <w:t xml:space="preserve"> </w:t>
      </w:r>
      <w:r w:rsidRPr="00B4450B">
        <w:t xml:space="preserve">coming from </w:t>
      </w:r>
      <w:r w:rsidRPr="00D04A05">
        <w:rPr>
          <w:lang w:val="en-GB"/>
        </w:rPr>
        <w:t xml:space="preserve">one of the </w:t>
      </w:r>
      <w:r w:rsidRPr="00B4450B">
        <w:t>weaker studies</w:t>
      </w:r>
      <w:r w:rsidR="00D04A05">
        <w:t xml:space="preserve"> which showed that a higher proportion of registered nurses was associated with </w:t>
      </w:r>
      <w:r w:rsidR="00F74C73">
        <w:t xml:space="preserve">a </w:t>
      </w:r>
      <w:r w:rsidR="00D04A05">
        <w:rPr>
          <w:lang w:val="en-GB"/>
        </w:rPr>
        <w:t>higher</w:t>
      </w:r>
      <w:r w:rsidR="00D04A05" w:rsidRPr="00D04A05">
        <w:rPr>
          <w:lang w:val="en-GB"/>
        </w:rPr>
        <w:t xml:space="preserve"> nurse reported incidence of pneumonia</w:t>
      </w:r>
      <w:r w:rsidR="00D04A05" w:rsidRPr="00B4450B">
        <w:t xml:space="preserve"> </w:t>
      </w:r>
      <w:r w:rsidRPr="00B4450B">
        <w:fldChar w:fldCharType="begin">
          <w:fldData xml:space="preserve">PEVuZE5vdGU+PENpdGU+PEF1dGhvcj5BdXNzZXJob2ZlcjwvQXV0aG9yPjxZZWFyPjIwMTM8L1ll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</w:fldData>
        </w:fldChar>
      </w:r>
      <w:r w:rsidRPr="00B4450B">
        <w:instrText xml:space="preserve"> ADDIN EN.CITE </w:instrText>
      </w:r>
      <w:r w:rsidRPr="00B4450B">
        <w:fldChar w:fldCharType="begin">
          <w:fldData xml:space="preserve">PEVuZE5vdGU+PENpdGU+PEF1dGhvcj5BdXNzZXJob2ZlcjwvQXV0aG9yPjxZZWFyPjIwMTM8L1ll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</w:fldData>
        </w:fldChar>
      </w:r>
      <w:r w:rsidRPr="00982EEA">
        <w:instrText xml:space="preserve"> ADDIN EN.CITE.DATA </w:instrText>
      </w:r>
      <w:r w:rsidRPr="00B4450B">
        <w:fldChar w:fldCharType="end"/>
      </w:r>
      <w:r w:rsidRPr="00B4450B">
        <w:fldChar w:fldCharType="separate"/>
      </w:r>
      <w:r w:rsidRPr="00982EEA">
        <w:t>(Ausserhofer et al., 2013)</w:t>
      </w:r>
      <w:r w:rsidRPr="00B4450B">
        <w:fldChar w:fldCharType="end"/>
      </w:r>
      <w:r w:rsidR="00D04A05">
        <w:t>.</w:t>
      </w:r>
      <w:r w:rsidRPr="00B4450B">
        <w:t xml:space="preserve"> </w:t>
      </w:r>
    </w:p>
    <w:p w14:paraId="2882836D" w14:textId="77777777" w:rsidR="00D04A05" w:rsidRPr="00B4450B" w:rsidRDefault="00D04A05" w:rsidP="00213A62">
      <w:pPr>
        <w:pStyle w:val="BodyText"/>
        <w:spacing w:before="155" w:line="359" w:lineRule="auto"/>
        <w:ind w:left="0" w:right="288"/>
      </w:pPr>
      <w:r>
        <w:t xml:space="preserve">We therefore concluded that the evidence provided no support for an association between higher levels of staffing by assistive personal and improved </w:t>
      </w:r>
      <w:r w:rsidR="003D14B5">
        <w:t xml:space="preserve">patient </w:t>
      </w:r>
      <w:r>
        <w:t xml:space="preserve">safety </w:t>
      </w:r>
      <w:r w:rsidR="003D14B5">
        <w:t xml:space="preserve">or </w:t>
      </w:r>
      <w:r>
        <w:t xml:space="preserve">nurse </w:t>
      </w:r>
      <w:r w:rsidR="003D14B5">
        <w:t xml:space="preserve">outcomes, with some evidence of harm and a strong indication for an association between a skill mix that is richer in RNs and improved </w:t>
      </w:r>
      <w:r>
        <w:t>outcomes</w:t>
      </w:r>
      <w:r w:rsidR="003D14B5">
        <w:t xml:space="preserve">. </w:t>
      </w:r>
    </w:p>
    <w:p w14:paraId="31F8BC79" w14:textId="77777777" w:rsidR="00CA4972" w:rsidRDefault="00CA4972" w:rsidP="00520704"/>
    <w:p w14:paraId="2E633990" w14:textId="7934B347" w:rsidR="00CA4972" w:rsidRPr="003D14B5" w:rsidRDefault="00F52CAA" w:rsidP="00F52CAA">
      <w:pPr>
        <w:pStyle w:val="BodyText"/>
        <w:spacing w:before="155" w:line="359" w:lineRule="auto"/>
        <w:ind w:left="0" w:right="288"/>
        <w:rPr>
          <w:i/>
          <w:spacing w:val="46"/>
          <w:lang w:val="en-GB"/>
        </w:rPr>
      </w:pPr>
      <w:r w:rsidRPr="0030549F">
        <w:rPr>
          <w:i/>
          <w:spacing w:val="46"/>
          <w:lang w:val="en-GB"/>
        </w:rPr>
        <w:t>Effective</w:t>
      </w:r>
      <w:r w:rsidRPr="003D14B5">
        <w:rPr>
          <w:i/>
          <w:spacing w:val="46"/>
          <w:lang w:val="en-GB"/>
        </w:rPr>
        <w:t xml:space="preserve"> approaches for identifying required nurse staffing levels and skill mix</w:t>
      </w:r>
    </w:p>
    <w:p w14:paraId="2FA4075B" w14:textId="77777777" w:rsidR="00905941" w:rsidRPr="003D14B5" w:rsidRDefault="00905941" w:rsidP="00F52CAA">
      <w:pPr>
        <w:pStyle w:val="BodyText"/>
        <w:spacing w:before="155" w:line="359" w:lineRule="auto"/>
        <w:ind w:left="0" w:right="288"/>
        <w:rPr>
          <w:i/>
          <w:lang w:val="en-GB"/>
        </w:rPr>
      </w:pPr>
      <w:r w:rsidRPr="003D14B5">
        <w:rPr>
          <w:lang w:val="en-GB"/>
        </w:rPr>
        <w:tab/>
      </w:r>
      <w:r w:rsidRPr="003D14B5">
        <w:rPr>
          <w:i/>
          <w:lang w:val="en-GB"/>
        </w:rPr>
        <w:t>Methods for matching patient need with staffing levels</w:t>
      </w:r>
    </w:p>
    <w:p w14:paraId="42BAF0D2" w14:textId="6EC5162E" w:rsidR="002F1616" w:rsidRDefault="00000E30" w:rsidP="00F52CAA">
      <w:pPr>
        <w:pStyle w:val="BodyText"/>
        <w:spacing w:before="155" w:line="359" w:lineRule="auto"/>
        <w:ind w:left="0" w:right="288"/>
      </w:pPr>
      <w:r>
        <w:t xml:space="preserve">Only </w:t>
      </w:r>
      <w:r w:rsidR="002F1616">
        <w:t xml:space="preserve">one </w:t>
      </w:r>
      <w:r w:rsidR="00AB532A">
        <w:t xml:space="preserve">study </w:t>
      </w:r>
      <w:r w:rsidR="008458E5">
        <w:t xml:space="preserve">included in the NICE review </w:t>
      </w:r>
      <w:r w:rsidR="00AB532A">
        <w:t>explore</w:t>
      </w:r>
      <w:r>
        <w:t>d</w:t>
      </w:r>
      <w:r w:rsidR="002F1616">
        <w:t xml:space="preserve"> the impact </w:t>
      </w:r>
      <w:r w:rsidR="003D14B5">
        <w:t xml:space="preserve">on patient outcomes </w:t>
      </w:r>
      <w:r w:rsidR="00340FFE">
        <w:t xml:space="preserve">of a </w:t>
      </w:r>
      <w:r w:rsidR="002F1616">
        <w:t>method for identifying the required nursing workforce</w:t>
      </w:r>
      <w:r w:rsidR="00AB532A">
        <w:t xml:space="preserve">. </w:t>
      </w:r>
      <w:r w:rsidR="00A716F9">
        <w:t xml:space="preserve">Twigg and colleagues </w:t>
      </w:r>
      <w:r w:rsidR="00F52CAA" w:rsidRPr="009D2B0C">
        <w:t>demonstrated that the introduction of a method</w:t>
      </w:r>
      <w:r w:rsidR="00B4293D">
        <w:t xml:space="preserve"> that identified required </w:t>
      </w:r>
      <w:r w:rsidR="00B4293D" w:rsidRPr="009D2B0C">
        <w:t>nursin</w:t>
      </w:r>
      <w:r w:rsidR="00B4293D">
        <w:t>g hours per patient day</w:t>
      </w:r>
      <w:r w:rsidR="009D2B0C">
        <w:t>, based on ward specialty and acuity</w:t>
      </w:r>
      <w:r w:rsidR="00031127">
        <w:t>,</w:t>
      </w:r>
      <w:r w:rsidR="002F1616">
        <w:t xml:space="preserve"> </w:t>
      </w:r>
      <w:r w:rsidR="009D2B0C">
        <w:t>was associated with</w:t>
      </w:r>
      <w:r w:rsidR="00F52CAA" w:rsidRPr="009D2B0C">
        <w:t xml:space="preserve"> </w:t>
      </w:r>
      <w:r w:rsidR="008458E5">
        <w:t xml:space="preserve">significantly </w:t>
      </w:r>
      <w:r w:rsidR="00F52CAA" w:rsidRPr="009D2B0C">
        <w:t>reduc</w:t>
      </w:r>
      <w:r w:rsidR="009D2B0C">
        <w:t xml:space="preserve">ed </w:t>
      </w:r>
      <w:r w:rsidR="00F52CAA" w:rsidRPr="009D2B0C">
        <w:t xml:space="preserve">adverse patient outcomes </w:t>
      </w:r>
      <w:r w:rsidR="00F1565D">
        <w:t xml:space="preserve">including </w:t>
      </w:r>
      <w:r w:rsidR="00F1565D" w:rsidRPr="009D2B0C">
        <w:t>mortality</w:t>
      </w:r>
      <w:r w:rsidR="00CE2A31">
        <w:t>,</w:t>
      </w:r>
      <w:r w:rsidR="00F1565D">
        <w:t xml:space="preserve"> </w:t>
      </w:r>
      <w:r w:rsidR="00987E1B">
        <w:t>c</w:t>
      </w:r>
      <w:r w:rsidR="00AB532A">
        <w:t xml:space="preserve">entral </w:t>
      </w:r>
      <w:r w:rsidR="00987E1B">
        <w:t>n</w:t>
      </w:r>
      <w:r w:rsidR="00AB532A">
        <w:t xml:space="preserve">ervous </w:t>
      </w:r>
      <w:r w:rsidR="00987E1B">
        <w:t>s</w:t>
      </w:r>
      <w:r w:rsidR="00AB532A">
        <w:t xml:space="preserve">ystem </w:t>
      </w:r>
      <w:r w:rsidR="00F1565D">
        <w:t>complications</w:t>
      </w:r>
      <w:r w:rsidR="00F52CAA" w:rsidRPr="009D2B0C">
        <w:t xml:space="preserve">, pneumonia </w:t>
      </w:r>
      <w:r w:rsidR="00F1565D">
        <w:t>and</w:t>
      </w:r>
      <w:r w:rsidR="00F52CAA" w:rsidRPr="009D2B0C">
        <w:t xml:space="preserve"> gastrointestinal bleeds on surgical wards </w:t>
      </w:r>
      <w:r w:rsidR="00F1565D" w:rsidRPr="009D2B0C">
        <w:fldChar w:fldCharType="begin"/>
      </w:r>
      <w:r w:rsidR="00F1565D">
        <w:instrText xml:space="preserve"> ADDIN EN.CITE &lt;EndNote&gt;&lt;Cite&gt;&lt;Author&gt;Twigg&lt;/Author&gt;&lt;Year&gt;2011&lt;/Year&gt;&lt;RecNum&gt;38222&lt;/RecNum&gt;&lt;DisplayText&gt;(Twigg et al., 2011)&lt;/DisplayText&gt;&lt;record&gt;&lt;rec-number&gt;38222&lt;/rec-number&gt;&lt;foreign-keys&gt;&lt;key app="EN" db-id="9szzaf5xbwsxt5ezwsapa29xasw2z0v25v5r" timestamp="1385118703"&gt;38222&lt;/key&gt;&lt;/foreign-keys&gt;&lt;ref-type name="Journal Article"&gt;17&lt;/ref-type&gt;&lt;contributors&gt;&lt;authors&gt;&lt;author&gt;Twigg, Di&lt;/author&gt;&lt;author&gt;Duffield, Christine&lt;/author&gt;&lt;author&gt;Bremner, Alex&lt;/author&gt;&lt;author&gt;Rapley, Pat&lt;/author&gt;&lt;author&gt;Finn, Judith&lt;/author&gt;&lt;/authors&gt;&lt;/contributors&gt;&lt;titles&gt;&lt;title&gt;The impact of the nursing hours per patient day (NHPPD) staffing method on patient outcomes: A retrospective analysis of patient and staffing data&lt;/title&gt;&lt;secondary-title&gt;International Journal of Nursing Studies&lt;/secondary-title&gt;&lt;/titles&gt;&lt;periodical&gt;&lt;full-title&gt;International Journal of Nursing Studies&lt;/full-title&gt;&lt;abbr-1&gt;Int. J. Nurs. Stud.&lt;/abbr-1&gt;&lt;abbr-2&gt;Int J Nurs Stud&lt;/abbr-2&gt;&lt;/periodical&gt;&lt;pages&gt;540-548&lt;/pages&gt;&lt;volume&gt;48&lt;/volume&gt;&lt;number&gt;5&lt;/number&gt;&lt;keywords&gt;&lt;keyword&gt;Patient outcomes&lt;/keyword&gt;&lt;keyword&gt;Nurse staffing&lt;/keyword&gt;&lt;keyword&gt;Workload&lt;/keyword&gt;&lt;keyword&gt;Health care quality&lt;/keyword&gt;&lt;keyword&gt;Health policy&lt;/keyword&gt;&lt;/keywords&gt;&lt;dates&gt;&lt;year&gt;2011&lt;/year&gt;&lt;pub-dates&gt;&lt;date&gt;5//&lt;/date&gt;&lt;/pub-dates&gt;&lt;/dates&gt;&lt;isbn&gt;0020-7489&lt;/isbn&gt;&lt;urls&gt;&lt;related-urls&gt;&lt;url&gt;http://www.sciencedirect.com/science/article/pii/S0020748910002415&lt;/url&gt;&lt;url&gt;http://ac.els-cdn.com/S0020748910002415/1-s2.0-S0020748910002415-main.pdf?_tid=e643e2c8-7859-11e3-b048-00000aacb35f&amp;amp;acdnat=1389181506_0a2e6911c941f875ea997b831355915b&lt;/url&gt;&lt;/related-urls&gt;&lt;/urls&gt;&lt;electronic-resource-num&gt;http://dx.doi.org/10.1016/j.ijnurstu.2010.07.013&lt;/electronic-resource-num&gt;&lt;/record&gt;&lt;/Cite&gt;&lt;/EndNote&gt;</w:instrText>
      </w:r>
      <w:r w:rsidR="00F1565D" w:rsidRPr="009D2B0C">
        <w:fldChar w:fldCharType="separate"/>
      </w:r>
      <w:r w:rsidR="00F1565D">
        <w:rPr>
          <w:noProof/>
        </w:rPr>
        <w:t>(Twigg et al., 2011)</w:t>
      </w:r>
      <w:r w:rsidR="00F1565D" w:rsidRPr="009D2B0C">
        <w:fldChar w:fldCharType="end"/>
      </w:r>
      <w:r w:rsidR="003D14B5" w:rsidRPr="00A65060">
        <w:rPr>
          <w:lang w:val="en-GB"/>
        </w:rPr>
        <w:t>.</w:t>
      </w:r>
      <w:r w:rsidR="00F52CAA" w:rsidRPr="009D2B0C">
        <w:t xml:space="preserve"> </w:t>
      </w:r>
    </w:p>
    <w:p w14:paraId="6CE87DF3" w14:textId="08272DB3" w:rsidR="005E73B4" w:rsidRDefault="005E73B4" w:rsidP="005E73B4">
      <w:pPr>
        <w:pStyle w:val="BodyText"/>
        <w:spacing w:before="155" w:line="359" w:lineRule="auto"/>
        <w:ind w:left="0" w:right="288"/>
        <w:rPr>
          <w:lang w:val="en-GB"/>
        </w:rPr>
      </w:pPr>
      <w:r w:rsidRPr="00781785">
        <w:rPr>
          <w:lang w:val="en-GB"/>
        </w:rPr>
        <w:t>The scope of the NICE review explic</w:t>
      </w:r>
      <w:r>
        <w:rPr>
          <w:lang w:val="en-GB"/>
        </w:rPr>
        <w:t xml:space="preserve">itly excluded consideration of </w:t>
      </w:r>
      <w:r>
        <w:t xml:space="preserve">the effects of policies setting </w:t>
      </w:r>
      <w:r w:rsidRPr="00B4450B">
        <w:t xml:space="preserve">mandatory </w:t>
      </w:r>
      <w:r>
        <w:t xml:space="preserve">minimum </w:t>
      </w:r>
      <w:r w:rsidRPr="00781785">
        <w:rPr>
          <w:lang w:val="en-GB"/>
        </w:rPr>
        <w:t>nurse to patient ratios on hospital wards</w:t>
      </w:r>
      <w:r w:rsidR="00ED7F40">
        <w:rPr>
          <w:lang w:val="en-GB"/>
        </w:rPr>
        <w:t>. As</w:t>
      </w:r>
      <w:r>
        <w:rPr>
          <w:lang w:val="en-GB"/>
        </w:rPr>
        <w:t xml:space="preserve"> these could be considered an example of an approach to determining nurse staffing requirements we give a brief summary of evidence here. </w:t>
      </w:r>
    </w:p>
    <w:p w14:paraId="18BD02B4" w14:textId="6210F049" w:rsidR="005E73B4" w:rsidRDefault="005E73B4" w:rsidP="005E73B4">
      <w:pPr>
        <w:pStyle w:val="BodyText"/>
        <w:spacing w:before="155" w:line="359" w:lineRule="auto"/>
        <w:ind w:left="0" w:right="288"/>
        <w:rPr>
          <w:lang w:val="en-GB"/>
        </w:rPr>
      </w:pPr>
      <w:r w:rsidRPr="00781785">
        <w:rPr>
          <w:lang w:val="en-GB"/>
        </w:rPr>
        <w:t xml:space="preserve">Mandatory ratios for general wards have been implemented through legislation in the US state of California and through agreement </w:t>
      </w:r>
      <w:r w:rsidR="00ED7F40">
        <w:rPr>
          <w:lang w:val="en-GB"/>
        </w:rPr>
        <w:t xml:space="preserve">with </w:t>
      </w:r>
      <w:r>
        <w:rPr>
          <w:lang w:val="en-GB"/>
        </w:rPr>
        <w:t>employers and trade unions</w:t>
      </w:r>
      <w:r w:rsidRPr="00781785">
        <w:rPr>
          <w:lang w:val="en-GB"/>
        </w:rPr>
        <w:t xml:space="preserve"> in some states of Australia (South Australia, Victoria). </w:t>
      </w:r>
      <w:r>
        <w:rPr>
          <w:lang w:val="en-GB"/>
        </w:rPr>
        <w:t xml:space="preserve">In general these policies dictate a minimum staffing level that varies by the type of ward. </w:t>
      </w:r>
      <w:r w:rsidRPr="00781785">
        <w:rPr>
          <w:lang w:val="en-GB"/>
        </w:rPr>
        <w:t>At the time of writing</w:t>
      </w:r>
      <w:r>
        <w:t xml:space="preserve"> this review,</w:t>
      </w:r>
      <w:r w:rsidRPr="00781785">
        <w:rPr>
          <w:lang w:val="en-GB"/>
        </w:rPr>
        <w:t xml:space="preserve"> legislation is (or has recently been) under consideration in other US and Australian states, Wales and Korea.</w:t>
      </w:r>
      <w:r>
        <w:rPr>
          <w:lang w:val="en-GB"/>
        </w:rPr>
        <w:t xml:space="preserve"> </w:t>
      </w:r>
      <w:r w:rsidRPr="00B4450B">
        <w:t xml:space="preserve">Benefits </w:t>
      </w:r>
      <w:r>
        <w:t>claimed for</w:t>
      </w:r>
      <w:r w:rsidRPr="00B4450B">
        <w:t xml:space="preserve"> </w:t>
      </w:r>
      <w:r w:rsidRPr="00B11CB0">
        <w:rPr>
          <w:lang w:val="en-GB"/>
        </w:rPr>
        <w:t>mandatory minimum staffing</w:t>
      </w:r>
      <w:r w:rsidRPr="00B4450B">
        <w:t xml:space="preserve"> policies include improved patient </w:t>
      </w:r>
      <w:r>
        <w:t xml:space="preserve">and staff outcomes and improved </w:t>
      </w:r>
      <w:r>
        <w:rPr>
          <w:lang w:val="en-GB"/>
        </w:rPr>
        <w:t>recruitment and retention of</w:t>
      </w:r>
      <w:r w:rsidRPr="00781785">
        <w:rPr>
          <w:lang w:val="en-GB"/>
        </w:rPr>
        <w:t xml:space="preserve"> </w:t>
      </w:r>
      <w:r>
        <w:rPr>
          <w:lang w:val="en-GB"/>
        </w:rPr>
        <w:t>nurses</w:t>
      </w:r>
      <w:r>
        <w:t xml:space="preserve">, although fears have been expressed that RNs might be displaced by less qualified licensed nursing staff in order to meet mandatory levels at lower cost </w:t>
      </w:r>
      <w:r w:rsidRPr="00781785">
        <w:rPr>
          <w:lang w:val="en-GB"/>
        </w:rPr>
        <w:fldChar w:fldCharType="begin"/>
      </w:r>
      <w:r w:rsidRPr="00781785">
        <w:rPr>
          <w:lang w:val="en-GB"/>
        </w:rPr>
        <w:instrText xml:space="preserve"> ADDIN EN.CITE &lt;EndNote&gt;&lt;Cite&gt;&lt;Author&gt;Unit&lt;/Author&gt;&lt;Year&gt;2012&lt;/Year&gt;&lt;RecNum&gt;38435&lt;/RecNum&gt;&lt;DisplayText&gt;(National Nursing Research Unit, 2012)&lt;/DisplayText&gt;&lt;record&gt;&lt;rec-number&gt;38435&lt;/rec-number&gt;&lt;foreign-keys&gt;&lt;key app="EN" db-id="9szzaf5xbwsxt5ezwsapa29xasw2z0v25v5r" timestamp="1422630314"&gt;38435&lt;/key&gt;&lt;/foreign-keys&gt;&lt;ref-type name="Journal Article"&gt;17&lt;/ref-type&gt;&lt;contributors&gt;&lt;authors&gt;&lt;author&gt;National Nursing Research Unit,&lt;/author&gt;&lt;/authors&gt;&lt;/contributors&gt;&lt;titles&gt;&lt;title&gt;Is it time to set minimum nurse staffing levels in English hospitals?&lt;/title&gt;&lt;secondary-title&gt;Policy+&lt;/secondary-title&gt;&lt;/titles&gt;&lt;periodical&gt;&lt;full-title&gt;Policy+&lt;/full-title&gt;&lt;/periodical&gt;&lt;number&gt;34&lt;/number&gt;&lt;dates&gt;&lt;year&gt;2012&lt;/year&gt;&lt;/dates&gt;&lt;urls&gt;&lt;/urls&gt;&lt;/record&gt;&lt;/Cite&gt;&lt;/EndNote&gt;</w:instrText>
      </w:r>
      <w:r w:rsidRPr="00781785">
        <w:rPr>
          <w:lang w:val="en-GB"/>
        </w:rPr>
        <w:fldChar w:fldCharType="separate"/>
      </w:r>
      <w:r w:rsidRPr="00781785">
        <w:rPr>
          <w:lang w:val="en-GB"/>
        </w:rPr>
        <w:t>(National Nursing Research Unit, 2012)</w:t>
      </w:r>
      <w:r w:rsidRPr="00781785">
        <w:rPr>
          <w:lang w:val="en-GB"/>
        </w:rPr>
        <w:fldChar w:fldCharType="end"/>
      </w:r>
      <w:r w:rsidRPr="00781785">
        <w:rPr>
          <w:lang w:val="en-GB"/>
        </w:rPr>
        <w:t xml:space="preserve">. </w:t>
      </w:r>
    </w:p>
    <w:p w14:paraId="261D751B" w14:textId="029904E9" w:rsidR="005E73B4" w:rsidRPr="00B147FC" w:rsidRDefault="005E73B4" w:rsidP="005E73B4">
      <w:pPr>
        <w:pStyle w:val="BodyText"/>
        <w:spacing w:before="155" w:line="359" w:lineRule="auto"/>
        <w:ind w:left="0" w:right="288"/>
        <w:rPr>
          <w:lang w:val="en-GB"/>
        </w:rPr>
      </w:pPr>
      <w:r>
        <w:rPr>
          <w:lang w:val="en-GB"/>
        </w:rPr>
        <w:t>T</w:t>
      </w:r>
      <w:r w:rsidRPr="00781785">
        <w:rPr>
          <w:lang w:val="en-GB"/>
        </w:rPr>
        <w:t xml:space="preserve">he most widely studied </w:t>
      </w:r>
      <w:r>
        <w:rPr>
          <w:lang w:val="en-GB"/>
        </w:rPr>
        <w:t xml:space="preserve">such </w:t>
      </w:r>
      <w:r w:rsidRPr="00781785">
        <w:rPr>
          <w:lang w:val="en-GB"/>
        </w:rPr>
        <w:t>policy</w:t>
      </w:r>
      <w:r>
        <w:rPr>
          <w:lang w:val="en-GB"/>
        </w:rPr>
        <w:t xml:space="preserve"> is the</w:t>
      </w:r>
      <w:r w:rsidRPr="00781785">
        <w:rPr>
          <w:lang w:val="en-GB"/>
        </w:rPr>
        <w:t xml:space="preserve"> </w:t>
      </w:r>
      <w:r w:rsidRPr="00A75D2E">
        <w:rPr>
          <w:lang w:val="en-GB"/>
        </w:rPr>
        <w:t>California Assembly Bill 394</w:t>
      </w:r>
      <w:r>
        <w:rPr>
          <w:lang w:val="en-GB"/>
        </w:rPr>
        <w:t xml:space="preserve"> which mandated minimum nurse to patient ratios </w:t>
      </w:r>
      <w:r w:rsidRPr="00781785">
        <w:rPr>
          <w:lang w:val="en-GB"/>
        </w:rPr>
        <w:fldChar w:fldCharType="begin"/>
      </w:r>
      <w:r w:rsidR="00192098">
        <w:rPr>
          <w:lang w:val="en-GB"/>
        </w:rPr>
        <w:instrText xml:space="preserve"> ADDIN EN.CITE &lt;EndNote&gt;&lt;Cite&gt;&lt;Year&gt;State of California 1999&lt;/Year&gt;&lt;RecNum&gt;38487&lt;/RecNum&gt;&lt;DisplayText&gt;(State of California 1999)&lt;/DisplayText&gt;&lt;record&gt;&lt;rec-number&gt;38487&lt;/rec-number&gt;&lt;foreign-keys&gt;&lt;key app="EN" db-id="9szzaf5xbwsxt5ezwsapa29xasw2z0v25v5r" timestamp="1423586199"&gt;38487&lt;/key&gt;&lt;/foreign-keys&gt;&lt;ref-type name="Statute"&gt;31&lt;/ref-type&gt;&lt;contributors&gt;&lt;/contributors&gt;&lt;titles&gt;&lt;title&gt;AB 394: An act to add Section 2725.3 to the Business and Professions Code and to add Section 1276.4 to the Health and Safety Code, relating to health care.&lt;/title&gt;&lt;secondary-title&gt;AB 394&lt;/secondary-title&gt;&lt;/titles&gt;&lt;num-vols&gt;AB 394&lt;/num-vols&gt;&lt;dates&gt;&lt;year&gt;State of California 1999&lt;/year&gt;&lt;/dates&gt;&lt;pub-location&gt;California&lt;/pub-location&gt;&lt;urls&gt;&lt;/urls&gt;&lt;/record&gt;&lt;/Cite&gt;&lt;/EndNote&gt;</w:instrText>
      </w:r>
      <w:r w:rsidRPr="00781785">
        <w:rPr>
          <w:lang w:val="en-GB"/>
        </w:rPr>
        <w:fldChar w:fldCharType="separate"/>
      </w:r>
      <w:r w:rsidRPr="00781785">
        <w:rPr>
          <w:noProof/>
          <w:lang w:val="en-GB"/>
        </w:rPr>
        <w:t>(State of California 1999)</w:t>
      </w:r>
      <w:r w:rsidRPr="00781785">
        <w:rPr>
          <w:lang w:val="en-GB"/>
        </w:rPr>
        <w:fldChar w:fldCharType="end"/>
      </w:r>
      <w:r>
        <w:rPr>
          <w:lang w:val="en-GB"/>
        </w:rPr>
        <w:t xml:space="preserve">, implemented in 2004. </w:t>
      </w:r>
      <w:r w:rsidRPr="00781785">
        <w:rPr>
          <w:lang w:val="en-GB"/>
        </w:rPr>
        <w:t xml:space="preserve"> </w:t>
      </w:r>
      <w:r w:rsidRPr="00B147FC">
        <w:rPr>
          <w:lang w:val="en-GB"/>
        </w:rPr>
        <w:t xml:space="preserve">A systematic review of 12 studies exploring the impact of the Californian staffing mandate concluded that there was evidence that the legislation was associated with a reduction in overall nurse workloads and an increase in hours of registered nurse care per patient </w:t>
      </w:r>
      <w:r w:rsidRPr="00B147FC">
        <w:rPr>
          <w:lang w:val="en-GB"/>
        </w:rPr>
        <w:fldChar w:fldCharType="begin"/>
      </w:r>
      <w:r w:rsidRPr="00B147FC">
        <w:rPr>
          <w:lang w:val="en-GB"/>
        </w:rPr>
        <w:instrText xml:space="preserve"> ADDIN EN.CITE &lt;EndNote&gt;&lt;Cite&gt;&lt;Author&gt;Donaldson&lt;/Author&gt;&lt;Year&gt;2010&lt;/Year&gt;&lt;RecNum&gt;38484&lt;/RecNum&gt;&lt;DisplayText&gt;(Donaldson and Shapiro, 2010)&lt;/DisplayText&gt;&lt;record&gt;&lt;rec-number&gt;38484&lt;/rec-number&gt;&lt;foreign-keys&gt;&lt;key app="EN" db-id="9szzaf5xbwsxt5ezwsapa29xasw2z0v25v5r" timestamp="1423585291"&gt;38484&lt;/key&gt;&lt;/foreign-keys&gt;&lt;ref-type name="Journal Article"&gt;17&lt;/ref-type&gt;&lt;contributors&gt;&lt;authors&gt;&lt;author&gt;Donaldson, Nancy&lt;/author&gt;&lt;author&gt;Shapiro, Susan&lt;/author&gt;&lt;/authors&gt;&lt;/contributors&gt;&lt;titles&gt;&lt;title&gt;Impact of California mandated acute care hospital nurse staffing ratios: A literature synthesis&lt;/title&gt;&lt;secondary-title&gt;Policy, Politics, &amp;amp; Nursing Practice&lt;/secondary-title&gt;&lt;/titles&gt;&lt;periodical&gt;&lt;full-title&gt;Policy, Politics, &amp;amp; Nursing Practice&lt;/full-title&gt;&lt;/periodical&gt;&lt;pages&gt;184-201&lt;/pages&gt;&lt;volume&gt;11&lt;/volume&gt;&lt;number&gt;3&lt;/number&gt;&lt;dates&gt;&lt;year&gt;2010&lt;/year&gt;&lt;/dates&gt;&lt;isbn&gt;1527-1544&lt;/isbn&gt;&lt;urls&gt;&lt;/urls&gt;&lt;/record&gt;&lt;/Cite&gt;&lt;/EndNote&gt;</w:instrText>
      </w:r>
      <w:r w:rsidRPr="00B147FC">
        <w:rPr>
          <w:lang w:val="en-GB"/>
        </w:rPr>
        <w:fldChar w:fldCharType="separate"/>
      </w:r>
      <w:r w:rsidRPr="00B147FC">
        <w:rPr>
          <w:lang w:val="en-GB"/>
        </w:rPr>
        <w:t>(Donaldson and Shapiro, 2010)</w:t>
      </w:r>
      <w:r w:rsidRPr="00B147FC">
        <w:rPr>
          <w:lang w:val="en-GB"/>
        </w:rPr>
        <w:fldChar w:fldCharType="end"/>
      </w:r>
      <w:r w:rsidRPr="00B147FC">
        <w:rPr>
          <w:lang w:val="en-GB"/>
        </w:rPr>
        <w:t xml:space="preserve">. There was no clear evidence for an improvement in nurse sensitive outcomes or quality indicators such as pressure ulcer rates. However, there were a number of historical trends that co-occurred, including increased patient acuity and patient safety initiatives encouraging reporting of adverse events. </w:t>
      </w:r>
      <w:r>
        <w:rPr>
          <w:lang w:val="en-GB"/>
        </w:rPr>
        <w:t xml:space="preserve"> </w:t>
      </w:r>
    </w:p>
    <w:p w14:paraId="53224BBF" w14:textId="3EDF0C91" w:rsidR="005E73B4" w:rsidRDefault="005E73B4" w:rsidP="005E73B4">
      <w:pPr>
        <w:pStyle w:val="BodyText"/>
        <w:spacing w:before="155" w:line="359" w:lineRule="auto"/>
        <w:ind w:left="0" w:right="288"/>
        <w:rPr>
          <w:lang w:val="en-GB"/>
        </w:rPr>
      </w:pPr>
      <w:r>
        <w:rPr>
          <w:lang w:val="en-GB"/>
        </w:rPr>
        <w:t xml:space="preserve">One </w:t>
      </w:r>
      <w:r w:rsidRPr="00B147FC">
        <w:rPr>
          <w:lang w:val="en-GB"/>
        </w:rPr>
        <w:t xml:space="preserve">study found a significant decrease in failure to rescue rates in some Californian hospitals </w:t>
      </w:r>
      <w:r w:rsidRPr="00B147FC">
        <w:rPr>
          <w:lang w:val="en-GB"/>
        </w:rPr>
        <w:fldChar w:fldCharType="begin"/>
      </w:r>
      <w:r w:rsidRPr="00B147FC">
        <w:rPr>
          <w:lang w:val="en-GB"/>
        </w:rPr>
        <w:instrText xml:space="preserve"> ADDIN EN.CITE &lt;EndNote&gt;&lt;Cite&gt;&lt;Author&gt;Mark&lt;/Author&gt;&lt;Year&gt;2012&lt;/Year&gt;&lt;RecNum&gt;36714&lt;/RecNum&gt;&lt;DisplayText&gt;(Mark et al., 2012)&lt;/DisplayText&gt;&lt;record&gt;&lt;rec-number&gt;36714&lt;/rec-number&gt;&lt;foreign-keys&gt;&lt;key app="EN" db-id="9szzaf5xbwsxt5ezwsapa29xasw2z0v25v5r" timestamp="1354034081"&gt;36714&lt;/key&gt;&lt;/foreign-keys&gt;&lt;ref-type name="Journal Article"&gt;17&lt;/ref-type&gt;&lt;contributors&gt;&lt;authors&gt;&lt;author&gt;Mark, Barbara A.&lt;/author&gt;&lt;author&gt;Harless, David W.&lt;/author&gt;&lt;author&gt;Spetz, Joanne&lt;/author&gt;&lt;author&gt;Reiter, Kristin L.&lt;/author&gt;&lt;author&gt;Pink, George H.&lt;/author&gt;&lt;/authors&gt;&lt;/contributors&gt;&lt;titles&gt;&lt;title&gt;California&amp;apos;s Minimum Nurse Staffing Legislation: Results from a Natural Experiment&lt;/title&gt;&lt;secondary-title&gt;Health Services Research&lt;/secondary-title&gt;&lt;/titles&gt;&lt;periodical&gt;&lt;full-title&gt;Health Services Research&lt;/full-title&gt;&lt;abbr-1&gt;Health Serv. Res.&lt;/abbr-1&gt;&lt;abbr-2&gt;Health Serv Res&lt;/abbr-2&gt;&lt;/periodical&gt;&lt;pages&gt;n/a-n/a&lt;/pages&gt;&lt;keywords&gt;&lt;keyword&gt;Nurse staffing ratios&lt;/keyword&gt;&lt;keyword&gt;hospitals&lt;/keyword&gt;&lt;keyword&gt;quality of care&lt;/keyword&gt;&lt;keyword&gt;California AB394&lt;/keyword&gt;&lt;/keywords&gt;&lt;dates&gt;&lt;year&gt;2012&lt;/year&gt;&lt;/dates&gt;&lt;isbn&gt;1475-6773&lt;/isbn&gt;&lt;urls&gt;&lt;related-urls&gt;&lt;url&gt;http://dx.doi.org/10.1111/j.1475-6773.2012.01465.x&lt;/url&gt;&lt;url&gt;http://onlinelibrary.wiley.com/store/10.1111/j.1475-6773.2012.01465.x/asset/hesr1465.pdf?v=1&amp;amp;t=i5zfwory&amp;amp;s=5c66f1b5677bbd4d6c2bdf66b51f26d121792c8b&lt;/url&gt;&lt;/related-urls&gt;&lt;/urls&gt;&lt;electronic-resource-num&gt;10.1111/j.1475-6773.2012.01465.x&lt;/electronic-resource-num&gt;&lt;/record&gt;&lt;/Cite&gt;&lt;/EndNote&gt;</w:instrText>
      </w:r>
      <w:r w:rsidRPr="00B147FC">
        <w:rPr>
          <w:lang w:val="en-GB"/>
        </w:rPr>
        <w:fldChar w:fldCharType="separate"/>
      </w:r>
      <w:r w:rsidRPr="00B147FC">
        <w:rPr>
          <w:lang w:val="en-GB"/>
        </w:rPr>
        <w:t>(Mark et al., 2012)</w:t>
      </w:r>
      <w:r w:rsidRPr="00B147FC">
        <w:rPr>
          <w:lang w:val="en-GB"/>
        </w:rPr>
        <w:fldChar w:fldCharType="end"/>
      </w:r>
      <w:r w:rsidRPr="00B147FC">
        <w:rPr>
          <w:lang w:val="en-GB"/>
        </w:rPr>
        <w:t xml:space="preserve"> but the pattern of difference was not clearly linked to staffing increases. The largest (and significant) decreases in failure to rescue were observed</w:t>
      </w:r>
      <w:r w:rsidRPr="00B4450B">
        <w:t xml:space="preserve"> </w:t>
      </w:r>
      <w:r>
        <w:t xml:space="preserve">in </w:t>
      </w:r>
      <w:r w:rsidRPr="00B147FC">
        <w:rPr>
          <w:lang w:val="en-GB"/>
        </w:rPr>
        <w:t>both</w:t>
      </w:r>
      <w:r w:rsidRPr="00A65060">
        <w:rPr>
          <w:lang w:val="en-GB"/>
        </w:rPr>
        <w:t xml:space="preserve"> </w:t>
      </w:r>
      <w:r w:rsidRPr="00B147FC">
        <w:rPr>
          <w:lang w:val="en-GB"/>
        </w:rPr>
        <w:t xml:space="preserve">hospitals with the worst pre legislation staffing (which had the greatest increase in staffing levels) </w:t>
      </w:r>
      <w:r>
        <w:rPr>
          <w:lang w:val="en-GB"/>
        </w:rPr>
        <w:t xml:space="preserve">and in hospitals with the highest pre-legislation </w:t>
      </w:r>
      <w:r w:rsidRPr="00B147FC">
        <w:rPr>
          <w:lang w:val="en-GB"/>
        </w:rPr>
        <w:t>staffing</w:t>
      </w:r>
      <w:r>
        <w:rPr>
          <w:lang w:val="en-GB"/>
        </w:rPr>
        <w:t xml:space="preserve"> levels</w:t>
      </w:r>
      <w:r w:rsidRPr="00B147FC">
        <w:rPr>
          <w:lang w:val="en-GB"/>
        </w:rPr>
        <w:t xml:space="preserve"> (which had the smallest staffing increase).</w:t>
      </w:r>
      <w:r w:rsidR="00A0598A">
        <w:rPr>
          <w:lang w:val="en-GB"/>
        </w:rPr>
        <w:t xml:space="preserve"> Similarly </w:t>
      </w:r>
      <w:r w:rsidR="00A0598A">
        <w:rPr>
          <w:lang w:val="en-GB"/>
        </w:rPr>
        <w:fldChar w:fldCharType="begin"/>
      </w:r>
      <w:r w:rsidR="00A0598A">
        <w:rPr>
          <w:lang w:val="en-GB"/>
        </w:rPr>
        <w:instrText xml:space="preserve"> ADDIN EN.CITE &lt;EndNote&gt;&lt;Cite AuthorYear="1"&gt;&lt;Author&gt;Cook&lt;/Author&gt;&lt;Year&gt;2012&lt;/Year&gt;&lt;RecNum&gt;38622&lt;/RecNum&gt;&lt;DisplayText&gt;Cook et al. (2012)&lt;/DisplayText&gt;&lt;record&gt;&lt;rec-number&gt;38622&lt;/rec-number&gt;&lt;foreign-keys&gt;&lt;key app="EN" db-id="9szzaf5xbwsxt5ezwsapa29xasw2z0v25v5r" timestamp="1450711733"&gt;38622&lt;/key&gt;&lt;/foreign-keys&gt;&lt;ref-type name="Journal Article"&gt;17&lt;/ref-type&gt;&lt;contributors&gt;&lt;authors&gt;&lt;author&gt;Cook, Andrew&lt;/author&gt;&lt;author&gt;Gaynor, Martin&lt;/author&gt;&lt;author&gt;Stephens Jr, Melvin&lt;/author&gt;&lt;author&gt;Taylor, Lowell&lt;/author&gt;&lt;/authors&gt;&lt;/contributors&gt;&lt;titles&gt;&lt;title&gt;The effect of a hospital nurse staffing mandate on patient health outcomes: Evidence from California&amp;apos;s minimum staffing regulation&lt;/title&gt;&lt;secondary-title&gt;Journal of Health Economics&lt;/secondary-title&gt;&lt;/titles&gt;&lt;periodical&gt;&lt;full-title&gt;Journal of Health Economics&lt;/full-title&gt;&lt;abbr-1&gt;J. Health Econ.&lt;/abbr-1&gt;&lt;abbr-2&gt;J Health Econ&lt;/abbr-2&gt;&lt;/periodical&gt;&lt;pages&gt;340-348&lt;/pages&gt;&lt;volume&gt;31&lt;/volume&gt;&lt;number&gt;2&lt;/number&gt;&lt;keywords&gt;&lt;keyword&gt;Nursing&lt;/keyword&gt;&lt;keyword&gt;Staffing&lt;/keyword&gt;&lt;keyword&gt;Regulation&lt;/keyword&gt;&lt;keyword&gt;Outcomes&lt;/keyword&gt;&lt;keyword&gt;Hospitals&lt;/keyword&gt;&lt;keyword&gt;Patient safety&lt;/keyword&gt;&lt;/keywords&gt;&lt;dates&gt;&lt;year&gt;2012&lt;/year&gt;&lt;pub-dates&gt;&lt;date&gt;3//&lt;/date&gt;&lt;/pub-dates&gt;&lt;/dates&gt;&lt;isbn&gt;0167-6296&lt;/isbn&gt;&lt;urls&gt;&lt;related-urls&gt;&lt;url&gt;http://www.sciencedirect.com/science/article/pii/S0167629612000069&lt;/url&gt;&lt;/related-urls&gt;&lt;/urls&gt;&lt;electronic-resource-num&gt;http://dx.doi.org/10.1016/j.jhealeco.2012.01.005&lt;/electronic-resource-num&gt;&lt;/record&gt;&lt;/Cite&gt;&lt;/EndNote&gt;</w:instrText>
      </w:r>
      <w:r w:rsidR="00A0598A">
        <w:rPr>
          <w:lang w:val="en-GB"/>
        </w:rPr>
        <w:fldChar w:fldCharType="separate"/>
      </w:r>
      <w:r w:rsidR="00A0598A">
        <w:rPr>
          <w:noProof/>
          <w:lang w:val="en-GB"/>
        </w:rPr>
        <w:t>Cook et al. (2012)</w:t>
      </w:r>
      <w:r w:rsidR="00A0598A">
        <w:rPr>
          <w:lang w:val="en-GB"/>
        </w:rPr>
        <w:fldChar w:fldCharType="end"/>
      </w:r>
      <w:r w:rsidR="00A0598A">
        <w:rPr>
          <w:lang w:val="en-GB"/>
        </w:rPr>
        <w:t xml:space="preserve"> found significant </w:t>
      </w:r>
      <w:r w:rsidRPr="00B147FC">
        <w:rPr>
          <w:lang w:val="en-GB"/>
        </w:rPr>
        <w:t xml:space="preserve"> </w:t>
      </w:r>
      <w:r w:rsidR="00A0598A">
        <w:rPr>
          <w:lang w:val="en-GB"/>
        </w:rPr>
        <w:t>improvements in failure to rescue rates but using an instrumental variable regression f</w:t>
      </w:r>
      <w:r w:rsidR="00ED7F40">
        <w:rPr>
          <w:lang w:val="en-GB"/>
        </w:rPr>
        <w:t>ound</w:t>
      </w:r>
      <w:r w:rsidR="00A0598A">
        <w:rPr>
          <w:lang w:val="en-GB"/>
        </w:rPr>
        <w:t xml:space="preserve"> no evidence that this was associated with changes in staffing levels. </w:t>
      </w:r>
      <w:r>
        <w:rPr>
          <w:lang w:val="en-GB"/>
        </w:rPr>
        <w:t xml:space="preserve">Spetz et al </w:t>
      </w:r>
      <w:r>
        <w:rPr>
          <w:lang w:val="en-GB"/>
        </w:rPr>
        <w:fldChar w:fldCharType="begin"/>
      </w:r>
      <w:r>
        <w:rPr>
          <w:lang w:val="en-GB"/>
        </w:rPr>
        <w:instrText xml:space="preserve"> ADDIN EN.CITE &lt;EndNote&gt;&lt;Cite ExcludeAuth="1"&gt;&lt;Author&gt;Spetz&lt;/Author&gt;&lt;Year&gt;2013&lt;/Year&gt;&lt;RecNum&gt;37820&lt;/RecNum&gt;&lt;DisplayText&gt;(2013)&lt;/DisplayText&gt;&lt;record&gt;&lt;rec-number&gt;37820&lt;/rec-number&gt;&lt;foreign-keys&gt;&lt;key app="EN" db-id="9szzaf5xbwsxt5ezwsapa29xasw2z0v25v5r" timestamp="1361441456"&gt;37820&lt;/key&gt;&lt;/foreign-keys&gt;&lt;ref-type name="Journal Article"&gt;17&lt;/ref-type&gt;&lt;contributors&gt;&lt;authors&gt;&lt;author&gt;Spetz, Joanne&lt;/author&gt;&lt;author&gt;Harless, David W.&lt;/author&gt;&lt;author&gt;Herrera, Carolina-Nicole&lt;/author&gt;&lt;author&gt;Mark, Barbara A.&lt;/author&gt;&lt;/authors&gt;&lt;/contributors&gt;&lt;titles&gt;&lt;title&gt;Using Minimum Nurse Staffing Regulations to Measure the Relationship Between Nursing and Hospital Quality of Care&lt;/title&gt;&lt;secondary-title&gt;Medical Care Research and Review&lt;/secondary-title&gt;&lt;/titles&gt;&lt;periodical&gt;&lt;full-title&gt;Medical Care Research and Review&lt;/full-title&gt;&lt;abbr-1&gt;Med. Care Res. Rev.&lt;/abbr-1&gt;&lt;abbr-2&gt;Med Care Res Rev&lt;/abbr-2&gt;&lt;abbr-3&gt;Medical Care Research &amp;amp; Review&lt;/abbr-3&gt;&lt;/periodical&gt;&lt;dates&gt;&lt;year&gt;2013&lt;/year&gt;&lt;pub-dates&gt;&lt;date&gt;February 11, 2013&lt;/date&gt;&lt;/pub-dates&gt;&lt;/dates&gt;&lt;urls&gt;&lt;related-urls&gt;&lt;url&gt;http://mcr.sagepub.com/content/early/2013/02/03/1077558713475715.abstract&lt;/url&gt;&lt;url&gt;http://mcr.sagepub.com/content/70/4/380&lt;/url&gt;&lt;/related-urls&gt;&lt;/urls&gt;&lt;electronic-resource-num&gt;10.1177/1077558713475715&lt;/electronic-resource-num&gt;&lt;/record&gt;&lt;/Cite&gt;&lt;/EndNote&gt;</w:instrText>
      </w:r>
      <w:r>
        <w:rPr>
          <w:lang w:val="en-GB"/>
        </w:rPr>
        <w:fldChar w:fldCharType="separate"/>
      </w:r>
      <w:r>
        <w:rPr>
          <w:noProof/>
          <w:lang w:val="en-GB"/>
        </w:rPr>
        <w:t>(2013)</w:t>
      </w:r>
      <w:r>
        <w:rPr>
          <w:lang w:val="en-GB"/>
        </w:rPr>
        <w:fldChar w:fldCharType="end"/>
      </w:r>
      <w:r>
        <w:rPr>
          <w:lang w:val="en-GB"/>
        </w:rPr>
        <w:t xml:space="preserve"> provide modest evidence for the benefits of the policy with hospitals showing the highest growth in staffing following implementation of the staffing mandate associated with decreases in mortality subsequent to a complication (failure to rescue) and lower increases over time in rates of pulmonary embolism / deep vein thrombosis.  </w:t>
      </w:r>
    </w:p>
    <w:p w14:paraId="179FF8DE" w14:textId="5DF94743" w:rsidR="008458E5" w:rsidRDefault="005E73B4" w:rsidP="005E73B4">
      <w:pPr>
        <w:pStyle w:val="BodyText"/>
        <w:spacing w:before="155" w:line="359" w:lineRule="auto"/>
        <w:ind w:left="0" w:right="288"/>
        <w:rPr>
          <w:lang w:val="en-GB"/>
        </w:rPr>
      </w:pPr>
      <w:r w:rsidRPr="00B147FC">
        <w:rPr>
          <w:lang w:val="en-GB"/>
        </w:rPr>
        <w:t xml:space="preserve">Aiken and colleagues compared nurse and patient outcomes in California with two </w:t>
      </w:r>
      <w:r>
        <w:rPr>
          <w:lang w:val="en-GB"/>
        </w:rPr>
        <w:t xml:space="preserve">other US </w:t>
      </w:r>
      <w:r>
        <w:t>hospitals in</w:t>
      </w:r>
      <w:r w:rsidRPr="00B147FC">
        <w:t xml:space="preserve"> </w:t>
      </w:r>
      <w:r w:rsidRPr="00B147FC">
        <w:rPr>
          <w:lang w:val="en-GB"/>
        </w:rPr>
        <w:t xml:space="preserve">states without a mandate and found that Californian nurses reported caring for significantly fewer patients per nurse and were much more likely to report favourable working conditions </w:t>
      </w:r>
      <w:r w:rsidRPr="00B147FC">
        <w:rPr>
          <w:lang w:val="en-GB"/>
        </w:rPr>
        <w:fldChar w:fldCharType="begin">
          <w:fldData xml:space="preserve">PEVuZE5vdGU+PENpdGU+PEF1dGhvcj5BaWtlbjwvQXV0aG9yPjxZZWFyPjIwMTA8L1llYXI+PFJl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</w:fldData>
        </w:fldChar>
      </w:r>
      <w:r w:rsidRPr="00B147FC">
        <w:rPr>
          <w:lang w:val="en-GB"/>
        </w:rPr>
        <w:instrText xml:space="preserve"> ADDIN EN.CITE </w:instrText>
      </w:r>
      <w:r w:rsidRPr="00B147FC">
        <w:rPr>
          <w:lang w:val="en-GB"/>
        </w:rPr>
        <w:fldChar w:fldCharType="begin">
          <w:fldData xml:space="preserve">PEVuZE5vdGU+PENpdGU+PEF1dGhvcj5BaWtlbjwvQXV0aG9yPjxZZWFyPjIwMTA8L1llYXI+PFJl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</w:fldData>
        </w:fldChar>
      </w:r>
      <w:r w:rsidRPr="00B147FC">
        <w:rPr>
          <w:lang w:val="en-GB"/>
        </w:rPr>
        <w:instrText xml:space="preserve"> ADDIN EN.CITE.DATA </w:instrText>
      </w:r>
      <w:r w:rsidRPr="00B147FC">
        <w:rPr>
          <w:lang w:val="en-GB"/>
        </w:rPr>
      </w:r>
      <w:r w:rsidRPr="00B147FC">
        <w:rPr>
          <w:lang w:val="en-GB"/>
        </w:rPr>
        <w:fldChar w:fldCharType="end"/>
      </w:r>
      <w:r w:rsidRPr="00B147FC">
        <w:rPr>
          <w:lang w:val="en-GB"/>
        </w:rPr>
      </w:r>
      <w:r w:rsidRPr="00B147FC">
        <w:rPr>
          <w:lang w:val="en-GB"/>
        </w:rPr>
        <w:fldChar w:fldCharType="separate"/>
      </w:r>
      <w:r w:rsidRPr="00B147FC">
        <w:rPr>
          <w:lang w:val="en-GB"/>
        </w:rPr>
        <w:t>(Aiken et al., 2010)</w:t>
      </w:r>
      <w:r w:rsidRPr="00B147FC">
        <w:rPr>
          <w:lang w:val="en-GB"/>
        </w:rPr>
        <w:fldChar w:fldCharType="end"/>
      </w:r>
      <w:r w:rsidRPr="00B147FC">
        <w:rPr>
          <w:lang w:val="en-GB"/>
        </w:rPr>
        <w:t xml:space="preserve">.  </w:t>
      </w:r>
    </w:p>
    <w:p w14:paraId="18B57C10" w14:textId="0C80C911" w:rsidR="008D0CBD" w:rsidRPr="00821A9E" w:rsidRDefault="008458E5" w:rsidP="008D0CBD">
      <w:pPr>
        <w:pStyle w:val="BodyText"/>
        <w:spacing w:before="155" w:line="359" w:lineRule="auto"/>
        <w:ind w:left="0" w:right="288"/>
      </w:pPr>
      <w:r>
        <w:rPr>
          <w:lang w:val="en-GB"/>
        </w:rPr>
        <w:t xml:space="preserve">Beyond evaluations focussing on the implementation of these staffing policies which set </w:t>
      </w:r>
      <w:r w:rsidR="00821A9E">
        <w:rPr>
          <w:lang w:val="en-GB"/>
        </w:rPr>
        <w:t xml:space="preserve">fixed minimum staffing levels per ward </w:t>
      </w:r>
      <w:r>
        <w:rPr>
          <w:lang w:val="en-GB"/>
        </w:rPr>
        <w:t xml:space="preserve">we found little evidence. </w:t>
      </w:r>
      <w:r w:rsidR="00113E9F" w:rsidRPr="00781785">
        <w:rPr>
          <w:lang w:val="en-GB"/>
        </w:rPr>
        <w:t xml:space="preserve">Nonetheless </w:t>
      </w:r>
      <w:r w:rsidR="00660EB7" w:rsidRPr="00781785">
        <w:t>there</w:t>
      </w:r>
      <w:r w:rsidR="00113E9F" w:rsidRPr="00781785">
        <w:rPr>
          <w:lang w:val="en-GB"/>
        </w:rPr>
        <w:t xml:space="preserve"> are many </w:t>
      </w:r>
      <w:r w:rsidR="002F1616" w:rsidRPr="00B4450B">
        <w:t>workload management system</w:t>
      </w:r>
      <w:r w:rsidR="002F1616" w:rsidRPr="00781785">
        <w:rPr>
          <w:lang w:val="en-GB"/>
        </w:rPr>
        <w:t xml:space="preserve">s </w:t>
      </w:r>
      <w:r w:rsidR="00113E9F" w:rsidRPr="00781785">
        <w:rPr>
          <w:lang w:val="en-GB"/>
        </w:rPr>
        <w:t xml:space="preserve">in use </w:t>
      </w:r>
      <w:r w:rsidR="002F1616" w:rsidRPr="00781785">
        <w:rPr>
          <w:lang w:val="en-GB"/>
        </w:rPr>
        <w:t>which are designed to</w:t>
      </w:r>
      <w:r w:rsidR="002F1616" w:rsidRPr="00B4450B">
        <w:t xml:space="preserve"> </w:t>
      </w:r>
      <w:r w:rsidR="002F1616" w:rsidRPr="00781785">
        <w:rPr>
          <w:lang w:val="en-GB"/>
        </w:rPr>
        <w:t xml:space="preserve">quantify nursing activity for staffing purposes </w:t>
      </w:r>
      <w:r w:rsidR="002F1616" w:rsidRPr="00B4450B">
        <w:fldChar w:fldCharType="begin"/>
      </w:r>
      <w:r w:rsidR="002F1616" w:rsidRPr="00781785">
        <w:rPr>
          <w:lang w:val="en-GB"/>
        </w:rPr>
        <w:instrText xml:space="preserve"> ADDIN EN.CITE &lt;EndNote&gt;&lt;Cite&gt;&lt;Author&gt;Edwardson&lt;/Author&gt;&lt;Year&gt;1994&lt;/Year&gt;&lt;RecNum&gt;38378&lt;/RecNum&gt;&lt;DisplayText&gt;(Edwardson and Giovannetti, 1994)&lt;/DisplayText&gt;&lt;record&gt;&lt;rec-number&gt;38378&lt;/rec-number&gt;&lt;foreign-keys&gt;&lt;key app="EN" db-id="9szzaf5xbwsxt5ezwsapa29xasw2z0v25v5r" timestamp="1416914666"&gt;38378&lt;/key&gt;&lt;/foreign-keys&gt;&lt;ref-type name="Journal Article"&gt;17&lt;/ref-type&gt;&lt;contributors&gt;&lt;authors&gt;&lt;author&gt;Edwardson, Sandra R.&lt;/author&gt;&lt;author&gt;Giovannetti, Phyllis B.&lt;/author&gt;&lt;/authors&gt;&lt;/contributors&gt;&lt;titles&gt;&lt;title&gt;Nursing Workload Measurement Systems&lt;/title&gt;&lt;secondary-title&gt;Annual Review of Nursing Research&lt;/secondary-title&gt;&lt;/titles&gt;&lt;periodical&gt;&lt;full-title&gt;Annual Review of Nursing Research&lt;/full-title&gt;&lt;abbr-1&gt;Annu. Rev. Nurs. Res.&lt;/abbr-1&gt;&lt;abbr-2&gt;Annu Rev Nurs Res&lt;/abbr-2&gt;&lt;/periodical&gt;&lt;pages&gt;95-123&lt;/pages&gt;&lt;volume&gt;12&lt;/volume&gt;&lt;number&gt;1&lt;/number&gt;&lt;dates&gt;&lt;year&gt;1994&lt;/year&gt;&lt;pub-dates&gt;&lt;date&gt;//&lt;/date&gt;&lt;/pub-dates&gt;&lt;/dates&gt;&lt;urls&gt;&lt;related-urls&gt;&lt;url&gt;http://www.ingentaconnect.com/content/springer/arnr/1994/00000012/00000001/art00006&lt;/url&gt;&lt;/related-urls&gt;&lt;/urls&gt;&lt;/record&gt;&lt;/Cite&gt;&lt;/EndNote&gt;</w:instrText>
      </w:r>
      <w:r w:rsidR="002F1616" w:rsidRPr="00B4450B">
        <w:fldChar w:fldCharType="separate"/>
      </w:r>
      <w:r w:rsidR="002F1616" w:rsidRPr="00B4450B">
        <w:t>(Edwardson and Giovannetti, 1994)</w:t>
      </w:r>
      <w:r w:rsidR="002F1616" w:rsidRPr="00B4450B">
        <w:fldChar w:fldCharType="end"/>
      </w:r>
      <w:r w:rsidR="002F1616" w:rsidRPr="00781785">
        <w:rPr>
          <w:lang w:val="en-GB"/>
        </w:rPr>
        <w:t>.</w:t>
      </w:r>
      <w:r w:rsidR="00113E9F" w:rsidRPr="00781785">
        <w:rPr>
          <w:lang w:val="en-GB"/>
        </w:rPr>
        <w:t xml:space="preserve"> Examples of such systems include the </w:t>
      </w:r>
      <w:r w:rsidR="007804D0">
        <w:rPr>
          <w:lang w:val="en-GB"/>
        </w:rPr>
        <w:t>S</w:t>
      </w:r>
      <w:r w:rsidR="00113E9F" w:rsidRPr="00781785">
        <w:rPr>
          <w:lang w:val="en-GB"/>
        </w:rPr>
        <w:t xml:space="preserve">afer Nursing Care Tool </w:t>
      </w:r>
      <w:r w:rsidR="00113E9F" w:rsidRPr="00781785">
        <w:rPr>
          <w:lang w:val="en-GB"/>
        </w:rPr>
        <w:fldChar w:fldCharType="begin"/>
      </w:r>
      <w:r w:rsidR="003110EB">
        <w:rPr>
          <w:lang w:val="en-GB"/>
        </w:rPr>
        <w:instrText xml:space="preserve"> ADDIN EN.CITE &lt;EndNote&gt;&lt;Cite&gt;&lt;Author&gt;The Shelford group&lt;/Author&gt;&lt;Year&gt;2014&lt;/Year&gt;&lt;RecNum&gt;38390&lt;/RecNum&gt;&lt;DisplayText&gt;(The Shelford group, 2014)&lt;/DisplayText&gt;&lt;record&gt;&lt;rec-number&gt;38390&lt;/rec-number&gt;&lt;foreign-keys&gt;&lt;key app="EN" db-id="9szzaf5xbwsxt5ezwsapa29xasw2z0v25v5r" timestamp="1417275534"&gt;38390&lt;/key&gt;&lt;/foreign-keys&gt;&lt;ref-type name="Report"&gt;27&lt;/ref-type&gt;&lt;contributors&gt;&lt;authors&gt;&lt;author&gt;The Shelford group,&lt;/author&gt;&lt;/authors&gt;&lt;/contributors&gt;&lt;titles&gt;&lt;title&gt;Safer Nursing Care Tool Implementation Resource Pack&lt;/title&gt;&lt;/titles&gt;&lt;dates&gt;&lt;year&gt;2014&lt;/year&gt;&lt;/dates&gt;&lt;publisher&gt;The Shelford Group&lt;/publisher&gt;&lt;urls&gt;&lt;/urls&gt;&lt;/record&gt;&lt;/Cite&gt;&lt;/EndNote&gt;</w:instrText>
      </w:r>
      <w:r w:rsidR="00113E9F" w:rsidRPr="00781785">
        <w:rPr>
          <w:lang w:val="en-GB"/>
        </w:rPr>
        <w:fldChar w:fldCharType="separate"/>
      </w:r>
      <w:r w:rsidR="003110EB">
        <w:rPr>
          <w:noProof/>
          <w:lang w:val="en-GB"/>
        </w:rPr>
        <w:t>(The Shelford group, 2014)</w:t>
      </w:r>
      <w:r w:rsidR="00113E9F" w:rsidRPr="00781785">
        <w:rPr>
          <w:lang w:val="en-GB"/>
        </w:rPr>
        <w:fldChar w:fldCharType="end"/>
      </w:r>
      <w:r w:rsidR="00113E9F" w:rsidRPr="00781785">
        <w:rPr>
          <w:lang w:val="en-GB"/>
        </w:rPr>
        <w:t>, widely used in the UK,</w:t>
      </w:r>
      <w:r w:rsidR="00767050" w:rsidRPr="00781785">
        <w:rPr>
          <w:lang w:val="en-GB"/>
        </w:rPr>
        <w:t xml:space="preserve"> and many commercially available systems</w:t>
      </w:r>
      <w:r w:rsidR="001213F2" w:rsidRPr="00781785">
        <w:rPr>
          <w:lang w:val="en-GB"/>
        </w:rPr>
        <w:t xml:space="preserve"> such as</w:t>
      </w:r>
      <w:r w:rsidR="00781785">
        <w:rPr>
          <w:lang w:val="en-GB"/>
        </w:rPr>
        <w:t xml:space="preserve">  GRASP,</w:t>
      </w:r>
      <w:r w:rsidR="001213F2" w:rsidRPr="00781785">
        <w:rPr>
          <w:lang w:val="en-GB"/>
        </w:rPr>
        <w:t xml:space="preserve"> Medicus System’s NPAQ</w:t>
      </w:r>
      <w:r w:rsidR="00781785">
        <w:rPr>
          <w:lang w:val="en-GB"/>
        </w:rPr>
        <w:t xml:space="preserve"> and RAPHAELA</w:t>
      </w:r>
      <w:r w:rsidR="001213F2" w:rsidRPr="00781785">
        <w:rPr>
          <w:lang w:val="en-GB"/>
        </w:rPr>
        <w:t>.</w:t>
      </w:r>
      <w:r w:rsidR="00113E9F" w:rsidRPr="00781785">
        <w:rPr>
          <w:lang w:val="en-GB"/>
        </w:rPr>
        <w:t xml:space="preserve"> </w:t>
      </w:r>
      <w:r w:rsidR="002F1616" w:rsidRPr="00781785">
        <w:rPr>
          <w:lang w:val="en-GB"/>
        </w:rPr>
        <w:t xml:space="preserve"> These systems are</w:t>
      </w:r>
      <w:r w:rsidR="002F1616" w:rsidRPr="00B4450B">
        <w:t xml:space="preserve"> </w:t>
      </w:r>
      <w:r w:rsidR="00113E9F" w:rsidRPr="00781785">
        <w:rPr>
          <w:lang w:val="en-GB"/>
        </w:rPr>
        <w:t>generally based on analysis of patient profiles</w:t>
      </w:r>
      <w:r w:rsidR="00767050" w:rsidRPr="00781785">
        <w:rPr>
          <w:lang w:val="en-GB"/>
        </w:rPr>
        <w:t xml:space="preserve"> (acuity, dependency)</w:t>
      </w:r>
      <w:r w:rsidR="00113E9F" w:rsidRPr="00781785">
        <w:rPr>
          <w:lang w:val="en-GB"/>
        </w:rPr>
        <w:t>,</w:t>
      </w:r>
      <w:r w:rsidR="002F1616" w:rsidRPr="00B4450B">
        <w:t xml:space="preserve"> critical indicators of care </w:t>
      </w:r>
      <w:r w:rsidR="00113E9F" w:rsidRPr="00781785">
        <w:rPr>
          <w:lang w:val="en-GB"/>
        </w:rPr>
        <w:t xml:space="preserve">or analysis of </w:t>
      </w:r>
      <w:r w:rsidR="001213F2" w:rsidRPr="00781785">
        <w:rPr>
          <w:lang w:val="en-GB"/>
        </w:rPr>
        <w:t xml:space="preserve">time required for </w:t>
      </w:r>
      <w:r w:rsidR="00113E9F" w:rsidRPr="00781785">
        <w:rPr>
          <w:lang w:val="en-GB"/>
        </w:rPr>
        <w:t xml:space="preserve">documented nursing tasks </w:t>
      </w:r>
      <w:r w:rsidR="002F1616" w:rsidRPr="00B4450B">
        <w:fldChar w:fldCharType="begin"/>
      </w:r>
      <w:r w:rsidR="002F1616" w:rsidRPr="00781785">
        <w:rPr>
          <w:lang w:val="en-GB"/>
        </w:rPr>
        <w:instrText xml:space="preserve"> ADDIN EN.CITE &lt;EndNote&gt;&lt;Cite&gt;&lt;Author&gt;Edwardson&lt;/Author&gt;&lt;Year&gt;1994&lt;/Year&gt;&lt;RecNum&gt;38378&lt;/RecNum&gt;&lt;DisplayText&gt;(Edwardson and Giovannetti, 1994)&lt;/DisplayText&gt;&lt;record&gt;&lt;rec-number&gt;38378&lt;/rec-number&gt;&lt;foreign-keys&gt;&lt;key app="EN" db-id="9szzaf5xbwsxt5ezwsapa29xasw2z0v25v5r" timestamp="1416914666"&gt;38378&lt;/key&gt;&lt;/foreign-keys&gt;&lt;ref-type name="Journal Article"&gt;17&lt;/ref-type&gt;&lt;contributors&gt;&lt;authors&gt;&lt;author&gt;Edwardson, Sandra R.&lt;/author&gt;&lt;author&gt;Giovannetti, Phyllis B.&lt;/author&gt;&lt;/authors&gt;&lt;/contributors&gt;&lt;titles&gt;&lt;title&gt;Nursing Workload Measurement Systems&lt;/title&gt;&lt;secondary-title&gt;Annual Review of Nursing Research&lt;/secondary-title&gt;&lt;/titles&gt;&lt;periodical&gt;&lt;full-title&gt;Annual Review of Nursing Research&lt;/full-title&gt;&lt;abbr-1&gt;Annu. Rev. Nurs. Res.&lt;/abbr-1&gt;&lt;abbr-2&gt;Annu Rev Nurs Res&lt;/abbr-2&gt;&lt;/periodical&gt;&lt;pages&gt;95-123&lt;/pages&gt;&lt;volume&gt;12&lt;/volume&gt;&lt;number&gt;1&lt;/number&gt;&lt;dates&gt;&lt;year&gt;1994&lt;/year&gt;&lt;pub-dates&gt;&lt;date&gt;//&lt;/date&gt;&lt;/pub-dates&gt;&lt;/dates&gt;&lt;urls&gt;&lt;related-urls&gt;&lt;url&gt;http://www.ingentaconnect.com/content/springer/arnr/1994/00000012/00000001/art00006&lt;/url&gt;&lt;/related-urls&gt;&lt;/urls&gt;&lt;/record&gt;&lt;/Cite&gt;&lt;/EndNote&gt;</w:instrText>
      </w:r>
      <w:r w:rsidR="002F1616" w:rsidRPr="00B4450B">
        <w:fldChar w:fldCharType="separate"/>
      </w:r>
      <w:r w:rsidR="002F1616" w:rsidRPr="00B4450B">
        <w:t>(Edwardson and Giovannetti, 1994)</w:t>
      </w:r>
      <w:r w:rsidR="002F1616" w:rsidRPr="00B4450B">
        <w:fldChar w:fldCharType="end"/>
      </w:r>
      <w:r w:rsidR="002F1616" w:rsidRPr="00B4450B">
        <w:t xml:space="preserve">. </w:t>
      </w:r>
      <w:r w:rsidR="00113E9F" w:rsidRPr="00781785">
        <w:rPr>
          <w:lang w:val="en-GB"/>
        </w:rPr>
        <w:t xml:space="preserve"> </w:t>
      </w:r>
      <w:r w:rsidR="001213F2" w:rsidRPr="00781785">
        <w:rPr>
          <w:lang w:val="en-GB"/>
        </w:rPr>
        <w:t>We identified a recent systematic</w:t>
      </w:r>
      <w:r w:rsidR="001213F2" w:rsidRPr="00B4450B">
        <w:t xml:space="preserve"> review that </w:t>
      </w:r>
      <w:r w:rsidR="001213F2" w:rsidRPr="00781785">
        <w:rPr>
          <w:lang w:val="en-GB"/>
        </w:rPr>
        <w:t xml:space="preserve">explicitly addressed methods for </w:t>
      </w:r>
      <w:r w:rsidR="001213F2" w:rsidRPr="00B4450B">
        <w:t xml:space="preserve">determining staffing requirements </w:t>
      </w:r>
      <w:r w:rsidR="001213F2" w:rsidRPr="00B4450B">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1213F2" w:rsidRPr="00781785">
        <w:rPr>
          <w:lang w:val="en-GB"/>
        </w:rPr>
        <w:instrText xml:space="preserve"> ADDIN EN.CITE </w:instrText>
      </w:r>
      <w:r w:rsidR="001213F2" w:rsidRPr="00781785">
        <w:rPr>
          <w:lang w:val="en-GB"/>
        </w:rPr>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1213F2" w:rsidRPr="00781785">
        <w:rPr>
          <w:lang w:val="en-GB"/>
        </w:rPr>
        <w:instrText xml:space="preserve"> ADDIN EN.CITE.DATA </w:instrText>
      </w:r>
      <w:r w:rsidR="001213F2" w:rsidRPr="00781785">
        <w:rPr>
          <w:lang w:val="en-GB"/>
        </w:rPr>
      </w:r>
      <w:r w:rsidR="001213F2" w:rsidRPr="00781785">
        <w:rPr>
          <w:lang w:val="en-GB"/>
        </w:rPr>
        <w:fldChar w:fldCharType="end"/>
      </w:r>
      <w:r w:rsidR="001213F2" w:rsidRPr="00B4450B">
        <w:fldChar w:fldCharType="separate"/>
      </w:r>
      <w:r w:rsidR="001213F2" w:rsidRPr="00B4450B">
        <w:t>(Fasoli and Haddock, 2010)</w:t>
      </w:r>
      <w:r w:rsidR="001213F2" w:rsidRPr="00B4450B">
        <w:fldChar w:fldCharType="end"/>
      </w:r>
      <w:r w:rsidR="001213F2" w:rsidRPr="00B4450B">
        <w:t xml:space="preserve">. </w:t>
      </w:r>
      <w:r w:rsidR="001213F2" w:rsidRPr="00781785">
        <w:rPr>
          <w:lang w:val="en-GB"/>
        </w:rPr>
        <w:t xml:space="preserve">This review of 58 studies </w:t>
      </w:r>
      <w:r w:rsidR="001213F2" w:rsidRPr="00B4450B">
        <w:t xml:space="preserve">found little objective and validated information regarding </w:t>
      </w:r>
      <w:r w:rsidR="001213F2" w:rsidRPr="00781785">
        <w:rPr>
          <w:lang w:val="en-GB"/>
        </w:rPr>
        <w:t xml:space="preserve">any </w:t>
      </w:r>
      <w:r w:rsidR="001213F2" w:rsidRPr="00B4450B">
        <w:t>system to determine staffing requirements,</w:t>
      </w:r>
      <w:r w:rsidR="00781785">
        <w:t xml:space="preserve"> a</w:t>
      </w:r>
      <w:r w:rsidR="001213F2" w:rsidRPr="00B4450B">
        <w:t xml:space="preserve"> lack of standardization of measures and concluded that systems to determine staffing requirements do not adequately capture nursing work and provide insufficient accuracy for resource allocation or for decision making.</w:t>
      </w:r>
      <w:r w:rsidR="001213F2" w:rsidRPr="00781785">
        <w:rPr>
          <w:lang w:val="en-GB"/>
        </w:rPr>
        <w:t xml:space="preserve"> Our brief from NICE excluded the direct assessment of the validity of such tools in terms of their accuracy or precision, although robust evidence of effectiveness is the ultimate test of validity and so the conclusion that no method is properly validated seems clear.</w:t>
      </w:r>
    </w:p>
    <w:p w14:paraId="74087E22" w14:textId="57AB798E" w:rsidR="00032953" w:rsidRPr="00B4450B" w:rsidRDefault="008D0CBD" w:rsidP="00D1755B">
      <w:pPr>
        <w:pStyle w:val="BodyText"/>
        <w:spacing w:before="155" w:line="359" w:lineRule="auto"/>
        <w:ind w:left="0" w:right="288"/>
      </w:pPr>
      <w:r>
        <w:rPr>
          <w:lang w:val="en-GB"/>
        </w:rPr>
        <w:t xml:space="preserve">In summary it is difficult to make direct conclusions about the impact of mandatory staffing policies because of the complex inter relationship between changes in staffing levels and system wide changes including patient case mix and other safety initiatives. </w:t>
      </w:r>
      <w:r w:rsidR="00821A9E">
        <w:rPr>
          <w:lang w:val="en-GB"/>
        </w:rPr>
        <w:t>A</w:t>
      </w:r>
      <w:r>
        <w:rPr>
          <w:lang w:val="en-GB"/>
        </w:rPr>
        <w:t xml:space="preserve"> number of lines of evidence converge to indicate that these policies </w:t>
      </w:r>
      <w:r w:rsidR="00081C9B">
        <w:rPr>
          <w:lang w:val="en-GB"/>
        </w:rPr>
        <w:t xml:space="preserve">are effective </w:t>
      </w:r>
      <w:r w:rsidR="00821A9E">
        <w:rPr>
          <w:lang w:val="en-GB"/>
        </w:rPr>
        <w:t>in</w:t>
      </w:r>
      <w:r w:rsidR="00081C9B">
        <w:rPr>
          <w:lang w:val="en-GB"/>
        </w:rPr>
        <w:t xml:space="preserve"> increasing staffing levels</w:t>
      </w:r>
      <w:r w:rsidR="00D47CED">
        <w:rPr>
          <w:lang w:val="en-GB"/>
        </w:rPr>
        <w:t>,</w:t>
      </w:r>
      <w:r w:rsidR="00081C9B">
        <w:rPr>
          <w:lang w:val="en-GB"/>
        </w:rPr>
        <w:t xml:space="preserve"> which is in turn </w:t>
      </w:r>
      <w:r>
        <w:rPr>
          <w:lang w:val="en-GB"/>
        </w:rPr>
        <w:t xml:space="preserve">associated with better patient outcomes. However, the </w:t>
      </w:r>
      <w:r w:rsidR="00E557EE">
        <w:rPr>
          <w:lang w:val="en-GB"/>
        </w:rPr>
        <w:t xml:space="preserve">evidence is not entirely consistent and the extent of the benefit is </w:t>
      </w:r>
      <w:r w:rsidR="002C6348">
        <w:rPr>
          <w:lang w:val="en-GB"/>
        </w:rPr>
        <w:t xml:space="preserve">unclear. </w:t>
      </w:r>
      <w:r w:rsidR="00821A9E">
        <w:rPr>
          <w:lang w:val="en-GB"/>
        </w:rPr>
        <w:t>Evidence is lacking for other approaches, including the use of tools to match nurse staffing levels to individually assessed patient need.</w:t>
      </w:r>
    </w:p>
    <w:p w14:paraId="04DBC0F6" w14:textId="77777777" w:rsidR="007D47EE" w:rsidRPr="006F6A82" w:rsidRDefault="00801482" w:rsidP="007D47EE">
      <w:pPr>
        <w:pStyle w:val="BodyText"/>
        <w:spacing w:before="155" w:line="359" w:lineRule="auto"/>
        <w:ind w:left="0" w:right="288"/>
        <w:rPr>
          <w:i/>
          <w:spacing w:val="46"/>
          <w:lang w:val="en-GB"/>
        </w:rPr>
      </w:pPr>
      <w:r w:rsidRPr="006F6A82">
        <w:rPr>
          <w:i/>
          <w:spacing w:val="46"/>
          <w:lang w:val="en-GB"/>
        </w:rPr>
        <w:t>Economic Evidence</w:t>
      </w:r>
    </w:p>
    <w:p w14:paraId="7D865257" w14:textId="0DF1EDAC" w:rsidR="00FA67C5" w:rsidRPr="006F6A82" w:rsidRDefault="009A45E4">
      <w:pPr>
        <w:pStyle w:val="BodyText"/>
        <w:spacing w:before="155" w:line="360" w:lineRule="auto"/>
        <w:ind w:left="0" w:right="289"/>
        <w:rPr>
          <w:lang w:val="en-GB"/>
        </w:rPr>
      </w:pPr>
      <w:r w:rsidRPr="00B4450B">
        <w:t xml:space="preserve">Evidence from </w:t>
      </w:r>
      <w:r w:rsidRPr="006F6A82">
        <w:rPr>
          <w:lang w:val="en-GB"/>
        </w:rPr>
        <w:t>four</w:t>
      </w:r>
      <w:r w:rsidRPr="00B4450B">
        <w:t xml:space="preserve"> studies </w:t>
      </w:r>
      <w:r w:rsidRPr="00B4450B">
        <w:fldChar w:fldCharType="begin">
          <w:fldData xml:space="preserve">PEVuZE5vdGU+PENpdGU+PEF1dGhvcj5Ud2lnZzwvQXV0aG9yPjxZZWFyPjIwMTM8L1llYXI+PFJl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</w:fldData>
        </w:fldChar>
      </w:r>
      <w:r w:rsidR="00DB5441">
        <w:instrText xml:space="preserve"> ADDIN EN.CITE </w:instrText>
      </w:r>
      <w:r w:rsidR="00DB5441">
        <w:fldChar w:fldCharType="begin">
          <w:fldData xml:space="preserve">PEVuZE5vdGU+PENpdGU+PEF1dGhvcj5Ud2lnZzwvQXV0aG9yPjxZZWFyPjIwMTM8L1llYXI+PFJl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</w:fldData>
        </w:fldChar>
      </w:r>
      <w:r w:rsidR="00DB5441">
        <w:instrText xml:space="preserve"> ADDIN EN.CITE.DATA </w:instrText>
      </w:r>
      <w:r w:rsidR="00DB5441">
        <w:fldChar w:fldCharType="end"/>
      </w:r>
      <w:r w:rsidRPr="00B4450B">
        <w:fldChar w:fldCharType="separate"/>
      </w:r>
      <w:r w:rsidRPr="006F6A82">
        <w:rPr>
          <w:noProof/>
          <w:lang w:val="en-GB"/>
        </w:rPr>
        <w:t>(Dall et al., 2009, Needleman et al., 2006, Shamliyan et al., 2009, Twigg et al., 2013)</w:t>
      </w:r>
      <w:r w:rsidRPr="00B4450B">
        <w:fldChar w:fldCharType="end"/>
      </w:r>
      <w:r w:rsidR="005C1424" w:rsidRPr="006F6A82">
        <w:rPr>
          <w:lang w:val="en-GB"/>
        </w:rPr>
        <w:t>, which developed economic models using estimates of benefits</w:t>
      </w:r>
      <w:r w:rsidR="00821A9E">
        <w:rPr>
          <w:lang w:val="en-GB"/>
        </w:rPr>
        <w:t xml:space="preserve"> derived</w:t>
      </w:r>
      <w:r w:rsidR="005C1424" w:rsidRPr="006F6A82">
        <w:rPr>
          <w:lang w:val="en-GB"/>
        </w:rPr>
        <w:t xml:space="preserve"> from other studies,</w:t>
      </w:r>
      <w:r w:rsidRPr="006F6A82">
        <w:rPr>
          <w:lang w:val="en-GB"/>
        </w:rPr>
        <w:t xml:space="preserve"> </w:t>
      </w:r>
      <w:r w:rsidRPr="00B4450B">
        <w:t xml:space="preserve">suggests that the costs </w:t>
      </w:r>
      <w:r w:rsidR="005C1424" w:rsidRPr="006F6A82">
        <w:rPr>
          <w:lang w:val="en-GB"/>
        </w:rPr>
        <w:t xml:space="preserve">to the hospital </w:t>
      </w:r>
      <w:r w:rsidRPr="00B4450B">
        <w:t xml:space="preserve">of increased nurse </w:t>
      </w:r>
      <w:r w:rsidRPr="006F6A82">
        <w:rPr>
          <w:lang w:val="en-GB"/>
        </w:rPr>
        <w:t xml:space="preserve">staffing </w:t>
      </w:r>
      <w:r w:rsidR="006F6A82">
        <w:rPr>
          <w:lang w:val="en-GB"/>
        </w:rPr>
        <w:t xml:space="preserve">may not </w:t>
      </w:r>
      <w:r w:rsidRPr="006F6A82">
        <w:rPr>
          <w:lang w:val="en-GB"/>
        </w:rPr>
        <w:t>be</w:t>
      </w:r>
      <w:r w:rsidR="00D27338">
        <w:t xml:space="preserve"> offset by savings from better</w:t>
      </w:r>
      <w:r w:rsidR="00A651F4">
        <w:rPr>
          <w:lang w:val="en-GB"/>
        </w:rPr>
        <w:t xml:space="preserve"> </w:t>
      </w:r>
      <w:r w:rsidR="005C1424" w:rsidRPr="006F6A82">
        <w:rPr>
          <w:lang w:val="en-GB"/>
        </w:rPr>
        <w:t>patient or system outcomes (</w:t>
      </w:r>
      <w:r w:rsidR="00ED7F40">
        <w:rPr>
          <w:lang w:val="en-GB"/>
        </w:rPr>
        <w:t>T</w:t>
      </w:r>
      <w:r w:rsidR="005C1424" w:rsidRPr="006F6A82">
        <w:rPr>
          <w:lang w:val="en-GB"/>
        </w:rPr>
        <w:t>able 1)</w:t>
      </w:r>
      <w:r w:rsidRPr="006F6A82">
        <w:rPr>
          <w:lang w:val="en-GB"/>
        </w:rPr>
        <w:t xml:space="preserve">. </w:t>
      </w:r>
      <w:r w:rsidR="005C1424" w:rsidRPr="006F6A82">
        <w:rPr>
          <w:lang w:val="en-GB"/>
        </w:rPr>
        <w:t>Estimates of the cost per life saved varied hugely between studies</w:t>
      </w:r>
      <w:r w:rsidR="005C1424">
        <w:t xml:space="preserve">. </w:t>
      </w:r>
      <w:r w:rsidR="00A651F4" w:rsidRPr="006F6A82">
        <w:rPr>
          <w:lang w:val="en-GB"/>
        </w:rPr>
        <w:t xml:space="preserve">Cost per life saved </w:t>
      </w:r>
      <w:r w:rsidR="00A651F4">
        <w:rPr>
          <w:lang w:val="en-GB"/>
        </w:rPr>
        <w:t xml:space="preserve">in studies taking a hospital cost perspective </w:t>
      </w:r>
      <w:r w:rsidR="00A651F4" w:rsidRPr="006F6A82">
        <w:rPr>
          <w:lang w:val="en-GB"/>
        </w:rPr>
        <w:t xml:space="preserve">ranged from over $9 million US dollars </w:t>
      </w:r>
      <w:r w:rsidR="00A651F4" w:rsidRPr="006F6A82">
        <w:rPr>
          <w:lang w:val="en-GB"/>
        </w:rPr>
        <w:fldChar w:fldCharType="begin"/>
      </w:r>
      <w:r w:rsidR="00A651F4" w:rsidRPr="006F6A82">
        <w:rPr>
          <w:lang w:val="en-GB"/>
        </w:rPr>
        <w:instrText xml:space="preserve"> ADDIN EN.CITE &lt;EndNote&gt;&lt;Cite&gt;&lt;Author&gt;Dall&lt;/Author&gt;&lt;Year&gt;2009&lt;/Year&gt;&lt;RecNum&gt;28888&lt;/RecNum&gt;&lt;DisplayText&gt;(Dall et al., 2009)&lt;/DisplayText&gt;&lt;record&gt;&lt;rec-number&gt;28888&lt;/rec-number&gt;&lt;foreign-keys&gt;&lt;key app="EN" db-id="9szzaf5xbwsxt5ezwsapa29xasw2z0v25v5r" timestamp="0"&gt;28888&lt;/key&gt;&lt;key app="ENWeb" db-id="SxjbTArtqggAAA-FLvs"&gt;4350&lt;/key&gt;&lt;/foreign-keys&gt;&lt;ref-type name="Journal Article"&gt;17&lt;/ref-type&gt;&lt;contributors&gt;&lt;authors&gt;&lt;author&gt;Dall, T. M.&lt;/author&gt;&lt;author&gt;Chen, Y. J.&lt;/author&gt;&lt;author&gt;Seifert, R. F.&lt;/author&gt;&lt;author&gt;Maddox, P. J.&lt;/author&gt;&lt;author&gt;Hogan, P. F.&lt;/author&gt;&lt;/authors&gt;&lt;/contributors&gt;&lt;auth-address&gt;The Lewin Group, Falls Church, Virginia 22042, USA. tim.dall@lewin.com&lt;/auth-address&gt;&lt;titles&gt;&lt;title&gt;The economic value of professional nursing&lt;/title&gt;&lt;secondary-title&gt;Medical Care&lt;/secondary-title&gt;&lt;/titles&gt;&lt;periodical&gt;&lt;full-title&gt;Medical Care&lt;/full-title&gt;&lt;abbr-1&gt;Med. Care&lt;/abbr-1&gt;&lt;abbr-2&gt;Med Care&lt;/abbr-2&gt;&lt;/periodical&gt;&lt;pages&gt;97-104&lt;/pages&gt;&lt;volume&gt;47&lt;/volume&gt;&lt;number&gt;1&lt;/number&gt;&lt;edition&gt;2008/12/25&lt;/edition&gt;&lt;dates&gt;&lt;year&gt;2009&lt;/year&gt;&lt;pub-dates&gt;&lt;date&gt;Jan&lt;/date&gt;&lt;/pub-dates&gt;&lt;/dates&gt;&lt;isbn&gt;1537-1948 (Electronic)&lt;/isbn&gt;&lt;accession-num&gt;19106737&lt;/accession-num&gt;&lt;urls&gt;&lt;/urls&gt;&lt;electronic-resource-num&gt;10.1097/MLR.0b013e3181844da8 [doi]&amp;#xD;00005650-200901000-00014 [pii]&lt;/electronic-resource-num&gt;&lt;language&gt;eng&lt;/language&gt;&lt;/record&gt;&lt;/Cite&gt;&lt;/EndNote&gt;</w:instrText>
      </w:r>
      <w:r w:rsidR="00A651F4" w:rsidRPr="006F6A82">
        <w:rPr>
          <w:lang w:val="en-GB"/>
        </w:rPr>
        <w:fldChar w:fldCharType="separate"/>
      </w:r>
      <w:r w:rsidR="00A651F4" w:rsidRPr="006F6A82">
        <w:rPr>
          <w:lang w:val="en-GB"/>
        </w:rPr>
        <w:t>(Dall et al., 2009)</w:t>
      </w:r>
      <w:r w:rsidR="00A651F4" w:rsidRPr="006F6A82">
        <w:rPr>
          <w:lang w:val="en-GB"/>
        </w:rPr>
        <w:fldChar w:fldCharType="end"/>
      </w:r>
      <w:r w:rsidR="00A651F4" w:rsidRPr="006F6A82">
        <w:rPr>
          <w:lang w:val="en-GB"/>
        </w:rPr>
        <w:t xml:space="preserve"> to AU$62,522</w:t>
      </w:r>
      <w:r w:rsidR="00A651F4">
        <w:t xml:space="preserve"> </w:t>
      </w:r>
      <w:r w:rsidR="00A651F4" w:rsidRPr="006F6A82">
        <w:rPr>
          <w:lang w:val="en-GB"/>
        </w:rPr>
        <w:t xml:space="preserve"> (approx. $46,000 US at current exchange rates)</w:t>
      </w:r>
      <w:r w:rsidR="00A651F4">
        <w:rPr>
          <w:lang w:val="en-GB"/>
        </w:rPr>
        <w:t xml:space="preserve"> </w:t>
      </w:r>
      <w:r w:rsidR="00A651F4">
        <w:rPr>
          <w:lang w:val="en-GB"/>
        </w:rPr>
        <w:fldChar w:fldCharType="begin"/>
      </w:r>
      <w:r w:rsidR="00A651F4">
        <w:rPr>
          <w:lang w:val="en-GB"/>
        </w:rPr>
        <w:instrText xml:space="preserve"> ADDIN EN.CITE &lt;EndNote&gt;&lt;Cite&gt;&lt;Author&gt;Twigg&lt;/Author&gt;&lt;Year&gt;2013&lt;/Year&gt;&lt;RecNum&gt;38583&lt;/RecNum&gt;&lt;DisplayText&gt;(Twigg et al., 2013)&lt;/DisplayText&gt;&lt;record&gt;&lt;rec-number&gt;38583&lt;/rec-number&gt;&lt;foreign-keys&gt;&lt;key app="EN" db-id="9szzaf5xbwsxt5ezwsapa29xasw2z0v25v5r" timestamp="1439557362"&gt;38583&lt;/key&gt;&lt;/foreign-keys&gt;&lt;ref-type name="Journal Article"&gt;17&lt;/ref-type&gt;&lt;contributors&gt;&lt;authors&gt;&lt;author&gt;Twigg, Diane E&lt;/author&gt;&lt;author&gt;Geelhoed, Elizabeth A&lt;/author&gt;&lt;author&gt;Bremner, Alexandra P&lt;/author&gt;&lt;author&gt;M Duffield, Christine&lt;/author&gt;&lt;/authors&gt;&lt;/contributors&gt;&lt;titles&gt;&lt;title&gt;The economic benefits of increased levels of nursing care in the hospital setting&lt;/title&gt;&lt;secondary-title&gt;Journal of advanced nursing&lt;/secondary-title&gt;&lt;/titles&gt;&lt;periodical&gt;&lt;full-title&gt;Journal of Advanced Nursing&lt;/full-title&gt;&lt;abbr-1&gt;J. Adv. Nurs.&lt;/abbr-1&gt;&lt;abbr-2&gt;J Adv Nurs&lt;/abbr-2&gt;&lt;/periodical&gt;&lt;pages&gt;2253-2261&lt;/pages&gt;&lt;volume&gt;69&lt;/volume&gt;&lt;number&gt;10&lt;/number&gt;&lt;dates&gt;&lt;year&gt;2013&lt;/year&gt;&lt;/dates&gt;&lt;isbn&gt;1365-2648&lt;/isbn&gt;&lt;urls&gt;&lt;/urls&gt;&lt;/record&gt;&lt;/Cite&gt;&lt;/EndNote&gt;</w:instrText>
      </w:r>
      <w:r w:rsidR="00A651F4">
        <w:rPr>
          <w:lang w:val="en-GB"/>
        </w:rPr>
        <w:fldChar w:fldCharType="separate"/>
      </w:r>
      <w:r w:rsidR="00A651F4">
        <w:rPr>
          <w:noProof/>
          <w:lang w:val="en-GB"/>
        </w:rPr>
        <w:t>(Twigg et al., 2013)</w:t>
      </w:r>
      <w:r w:rsidR="00A651F4">
        <w:rPr>
          <w:lang w:val="en-GB"/>
        </w:rPr>
        <w:fldChar w:fldCharType="end"/>
      </w:r>
      <w:r w:rsidR="00A651F4" w:rsidRPr="006F6A82">
        <w:rPr>
          <w:lang w:val="en-GB"/>
        </w:rPr>
        <w:t>.</w:t>
      </w:r>
      <w:r w:rsidR="00A651F4">
        <w:rPr>
          <w:lang w:val="en-GB"/>
        </w:rPr>
        <w:t xml:space="preserve"> </w:t>
      </w:r>
      <w:r w:rsidR="001D73FB">
        <w:t xml:space="preserve">While </w:t>
      </w:r>
      <w:r w:rsidR="001D73FB" w:rsidRPr="007371E2">
        <w:rPr>
          <w:lang w:val="en-GB"/>
        </w:rPr>
        <w:t>studies</w:t>
      </w:r>
      <w:r w:rsidR="00A35DC0" w:rsidRPr="007371E2">
        <w:rPr>
          <w:lang w:val="en-GB"/>
        </w:rPr>
        <w:t xml:space="preserve"> </w:t>
      </w:r>
      <w:r w:rsidR="00A35DC0">
        <w:rPr>
          <w:lang w:val="en-GB"/>
        </w:rPr>
        <w:t>that</w:t>
      </w:r>
      <w:r w:rsidR="00A651F4">
        <w:rPr>
          <w:lang w:val="en-GB"/>
        </w:rPr>
        <w:t xml:space="preserve"> took</w:t>
      </w:r>
      <w:r w:rsidR="00A35DC0" w:rsidRPr="007371E2">
        <w:rPr>
          <w:lang w:val="en-GB"/>
        </w:rPr>
        <w:t xml:space="preserve"> a wider societal perspective</w:t>
      </w:r>
      <w:r w:rsidR="00A651F4">
        <w:rPr>
          <w:lang w:val="en-GB"/>
        </w:rPr>
        <w:t xml:space="preserve"> </w:t>
      </w:r>
      <w:r w:rsidR="00A35DC0" w:rsidRPr="007371E2">
        <w:rPr>
          <w:lang w:val="en-GB"/>
        </w:rPr>
        <w:t xml:space="preserve"> </w:t>
      </w:r>
      <w:r w:rsidR="00A35DC0">
        <w:rPr>
          <w:lang w:val="en-GB"/>
        </w:rPr>
        <w:t xml:space="preserve">suggest a net economic benefit </w:t>
      </w:r>
      <w:r w:rsidR="005C1424" w:rsidRPr="006F6A82">
        <w:rPr>
          <w:lang w:val="en-GB"/>
        </w:rPr>
        <w:t xml:space="preserve">from </w:t>
      </w:r>
      <w:r w:rsidR="00A35DC0">
        <w:rPr>
          <w:lang w:val="en-GB"/>
        </w:rPr>
        <w:t>lo</w:t>
      </w:r>
      <w:r w:rsidR="00A651F4">
        <w:rPr>
          <w:lang w:val="en-GB"/>
        </w:rPr>
        <w:t xml:space="preserve">st productivity avoided </w:t>
      </w:r>
      <w:r w:rsidR="00A651F4" w:rsidRPr="007371E2">
        <w:rPr>
          <w:lang w:val="en-GB"/>
        </w:rPr>
        <w:fldChar w:fldCharType="begin">
          <w:fldData xml:space="preserve">PEVuZE5vdGU+PENpdGU+PEF1dGhvcj5EYWxsPC9BdXRob3I+PFllYXI+MjAwOTwvWWVhcj48UmVj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</w:fldData>
        </w:fldChar>
      </w:r>
      <w:r w:rsidR="00A651F4" w:rsidRPr="007371E2">
        <w:rPr>
          <w:lang w:val="en-GB"/>
        </w:rPr>
        <w:instrText xml:space="preserve"> ADDIN EN.CITE </w:instrText>
      </w:r>
      <w:r w:rsidR="00A651F4" w:rsidRPr="007371E2">
        <w:rPr>
          <w:lang w:val="en-GB"/>
        </w:rPr>
        <w:fldChar w:fldCharType="begin">
          <w:fldData xml:space="preserve">PEVuZE5vdGU+PENpdGU+PEF1dGhvcj5EYWxsPC9BdXRob3I+PFllYXI+MjAwOTwvWWVhcj48UmVj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</w:fldData>
        </w:fldChar>
      </w:r>
      <w:r w:rsidR="00A651F4" w:rsidRPr="007371E2">
        <w:rPr>
          <w:lang w:val="en-GB"/>
        </w:rPr>
        <w:instrText xml:space="preserve"> ADDIN EN.CITE.DATA </w:instrText>
      </w:r>
      <w:r w:rsidR="00A651F4" w:rsidRPr="007371E2">
        <w:rPr>
          <w:lang w:val="en-GB"/>
        </w:rPr>
      </w:r>
      <w:r w:rsidR="00A651F4" w:rsidRPr="007371E2">
        <w:rPr>
          <w:lang w:val="en-GB"/>
        </w:rPr>
        <w:fldChar w:fldCharType="end"/>
      </w:r>
      <w:r w:rsidR="00A651F4" w:rsidRPr="007371E2">
        <w:rPr>
          <w:lang w:val="en-GB"/>
        </w:rPr>
      </w:r>
      <w:r w:rsidR="00A651F4" w:rsidRPr="007371E2">
        <w:rPr>
          <w:lang w:val="en-GB"/>
        </w:rPr>
        <w:fldChar w:fldCharType="separate"/>
      </w:r>
      <w:r w:rsidR="00A651F4" w:rsidRPr="007371E2">
        <w:rPr>
          <w:lang w:val="en-GB"/>
        </w:rPr>
        <w:t>(Dall et al., 2009, Shamliyan et al., 2009)</w:t>
      </w:r>
      <w:r w:rsidR="00A651F4" w:rsidRPr="007371E2">
        <w:rPr>
          <w:lang w:val="en-GB"/>
        </w:rPr>
        <w:fldChar w:fldCharType="end"/>
      </w:r>
      <w:r w:rsidR="00A35DC0">
        <w:rPr>
          <w:lang w:val="en-GB"/>
        </w:rPr>
        <w:t xml:space="preserve">, </w:t>
      </w:r>
      <w:r w:rsidR="00FA67C5" w:rsidRPr="006F6A82">
        <w:rPr>
          <w:lang w:val="en-GB"/>
        </w:rPr>
        <w:t>o</w:t>
      </w:r>
      <w:r w:rsidR="005C1424" w:rsidRPr="006F6A82">
        <w:rPr>
          <w:lang w:val="en-GB"/>
        </w:rPr>
        <w:t xml:space="preserve">nly one scenario modelled in one study </w:t>
      </w:r>
      <w:r w:rsidR="005C1424" w:rsidRPr="00B4450B">
        <w:fldChar w:fldCharType="begin"/>
      </w:r>
      <w:r w:rsidR="005C1424" w:rsidRPr="00B4450B">
        <w:instrText xml:space="preserve"> ADDIN EN.CITE &lt;EndNote&gt;&lt;Cite&gt;&lt;Author&gt;Needleman&lt;/Author&gt;&lt;Year&gt;2006&lt;/Year&gt;&lt;RecNum&gt;23&lt;/RecNum&gt;&lt;DisplayText&gt;(Needleman et al., 2006)&lt;/DisplayText&gt;&lt;record&gt;&lt;rec-number&gt;23&lt;/rec-number&gt;&lt;foreign-keys&gt;&lt;key app="EN" db-id="vesxef9w92fvzxexre4ve0dlwsvarws5pdep"&gt;23&lt;/key&gt;&lt;/foreign-keys&gt;&lt;ref-type name="Journal Article"&gt;17&lt;/ref-type&gt;&lt;contributors&gt;&lt;authors&gt;&lt;author&gt;Needleman, J.&lt;/author&gt;&lt;author&gt;Buerhaus, P.&lt;/author&gt;&lt;author&gt;Stewart, M.&lt;/author&gt;&lt;author&gt;Zelevinsky, K.&lt;/author&gt;&lt;author&gt;Stewart, M.&lt;/author&gt;&lt;/authors&gt;&lt;/contributors&gt;&lt;titles&gt;&lt;title&gt;Nurse Staffing in Hospitals: is there a business case for quality?&lt;/title&gt;&lt;secondary-title&gt;Health Affairs&lt;/secondary-title&gt;&lt;/titles&gt;&lt;periodical&gt;&lt;full-title&gt;Health Affairs&lt;/full-title&gt;&lt;/periodical&gt;&lt;pages&gt;204-211&lt;/pages&gt;&lt;volume&gt;25&lt;/volume&gt;&lt;number&gt;1&lt;/number&gt;&lt;reprint-edition&gt;IN FILE&lt;/reprint-edition&gt;&lt;keywords&gt;&lt;keyword&gt;nurse staffing&lt;/keyword&gt;&lt;keyword&gt;staffing&lt;/keyword&gt;&lt;keyword&gt;Hospital&lt;/keyword&gt;&lt;keyword&gt;National&lt;/keyword&gt;&lt;keyword&gt;cost&lt;/keyword&gt;&lt;keyword&gt;Nursing&lt;/keyword&gt;&lt;keyword&gt;nursing hours&lt;/keyword&gt;&lt;keyword&gt;Staffing Levels&lt;/keyword&gt;&lt;/keywords&gt;&lt;dates&gt;&lt;year&gt;2006&lt;/year&gt;&lt;/dates&gt;&lt;publisher&gt;Health Affairs&lt;/publisher&gt;&lt;urls&gt;&lt;related-urls&gt;&lt;url&gt;http://content.healthaffairs.org/content/25/1/204.full.pdf+html&lt;/url&gt;&lt;url&gt;http://content.healthaffairs.org/content/25/1/204.full.pdf&lt;/url&gt;&lt;/related-urls&gt;&lt;/urls&gt;&lt;access-date&gt;2013/12/27/&lt;/access-date&gt;&lt;/record&gt;&lt;/Cite&gt;&lt;/EndNote&gt;</w:instrText>
      </w:r>
      <w:r w:rsidR="005C1424" w:rsidRPr="00B4450B">
        <w:fldChar w:fldCharType="separate"/>
      </w:r>
      <w:r w:rsidR="005C1424" w:rsidRPr="00B4450B">
        <w:t>(Needleman et al., 2006)</w:t>
      </w:r>
      <w:r w:rsidR="005C1424" w:rsidRPr="00B4450B">
        <w:fldChar w:fldCharType="end"/>
      </w:r>
      <w:r w:rsidR="00FA67C5" w:rsidRPr="006F6A82">
        <w:rPr>
          <w:lang w:val="en-GB"/>
        </w:rPr>
        <w:t xml:space="preserve"> </w:t>
      </w:r>
      <w:r w:rsidR="005C1424" w:rsidRPr="006F6A82">
        <w:rPr>
          <w:lang w:val="en-GB"/>
        </w:rPr>
        <w:t>suggested a net cost saving</w:t>
      </w:r>
      <w:r w:rsidR="00FA67C5" w:rsidRPr="006F6A82">
        <w:rPr>
          <w:lang w:val="en-GB"/>
        </w:rPr>
        <w:t xml:space="preserve"> to hospitals</w:t>
      </w:r>
      <w:r w:rsidR="00A35DC0">
        <w:rPr>
          <w:lang w:val="en-GB"/>
        </w:rPr>
        <w:t xml:space="preserve"> from increasing numbers of RNs</w:t>
      </w:r>
      <w:r w:rsidR="00FA67C5" w:rsidRPr="006F6A82">
        <w:rPr>
          <w:lang w:val="en-GB"/>
        </w:rPr>
        <w:t xml:space="preserve">. </w:t>
      </w:r>
    </w:p>
    <w:p w14:paraId="770E71ED" w14:textId="41B2DEF8" w:rsidR="00605FB7" w:rsidRDefault="00605FB7" w:rsidP="00605FB7">
      <w:pPr>
        <w:pStyle w:val="BodyText"/>
        <w:spacing w:before="155" w:line="359" w:lineRule="auto"/>
        <w:ind w:left="0" w:right="288"/>
        <w:rPr>
          <w:lang w:val="en-GB"/>
        </w:rPr>
      </w:pPr>
      <w:r>
        <w:rPr>
          <w:lang w:val="en-GB"/>
        </w:rPr>
        <w:t>T</w:t>
      </w:r>
      <w:r w:rsidRPr="007371E2">
        <w:rPr>
          <w:lang w:val="en-GB"/>
        </w:rPr>
        <w:t>he diverse results and varying methods used in these studies make it hard to draw a clear conclusion</w:t>
      </w:r>
      <w:r w:rsidR="004117C9">
        <w:rPr>
          <w:lang w:val="en-GB"/>
        </w:rPr>
        <w:t xml:space="preserve"> although the case for a richer skill mix appears to be stronger</w:t>
      </w:r>
      <w:r w:rsidRPr="007371E2">
        <w:rPr>
          <w:lang w:val="en-GB"/>
        </w:rPr>
        <w:t xml:space="preserve">. This assessment tallies with a recent extensive review of economic evidence </w:t>
      </w:r>
      <w:r w:rsidRPr="007371E2">
        <w:rPr>
          <w:lang w:val="en-GB"/>
        </w:rPr>
        <w:fldChar w:fldCharType="begin">
          <w:fldData xml:space="preserve">PEVuZE5vdGU+PENpdGU+PEF1dGhvcj5Ud2lnZzwvQXV0aG9yPjxZZWFyPjIwMTU8L1llYXI+PFJl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</w:fldData>
        </w:fldChar>
      </w:r>
      <w:r>
        <w:rPr>
          <w:lang w:val="en-GB"/>
        </w:rPr>
        <w:instrText xml:space="preserve"> ADDIN EN.CITE </w:instrText>
      </w:r>
      <w:r>
        <w:rPr>
          <w:lang w:val="en-GB"/>
        </w:rPr>
        <w:fldChar w:fldCharType="begin">
          <w:fldData xml:space="preserve">PEVuZE5vdGU+PENpdGU+PEF1dGhvcj5Ud2lnZzwvQXV0aG9yPjxZZWFyPjIwMTU8L1llYXI+PFJl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</w:fldData>
        </w:fldChar>
      </w:r>
      <w:r>
        <w:rPr>
          <w:lang w:val="en-GB"/>
        </w:rPr>
        <w:instrText xml:space="preserve"> ADDIN EN.CITE.DATA </w:instrText>
      </w:r>
      <w:r>
        <w:rPr>
          <w:lang w:val="en-GB"/>
        </w:rPr>
      </w:r>
      <w:r>
        <w:rPr>
          <w:lang w:val="en-GB"/>
        </w:rPr>
        <w:fldChar w:fldCharType="end"/>
      </w:r>
      <w:r w:rsidRPr="007371E2">
        <w:rPr>
          <w:lang w:val="en-GB"/>
        </w:rPr>
      </w:r>
      <w:r w:rsidRPr="007371E2">
        <w:rPr>
          <w:lang w:val="en-GB"/>
        </w:rPr>
        <w:fldChar w:fldCharType="separate"/>
      </w:r>
      <w:r w:rsidRPr="001E10E6">
        <w:rPr>
          <w:noProof/>
          <w:lang w:val="en-GB"/>
        </w:rPr>
        <w:t>(Twigg et al., 2015)</w:t>
      </w:r>
      <w:r w:rsidRPr="007371E2">
        <w:rPr>
          <w:lang w:val="en-GB"/>
        </w:rPr>
        <w:fldChar w:fldCharType="end"/>
      </w:r>
      <w:r>
        <w:rPr>
          <w:lang w:val="en-GB"/>
        </w:rPr>
        <w:t>.</w:t>
      </w:r>
      <w:r w:rsidRPr="007371E2">
        <w:rPr>
          <w:lang w:val="en-GB"/>
        </w:rPr>
        <w:t xml:space="preserve"> </w:t>
      </w:r>
      <w:r>
        <w:rPr>
          <w:lang w:val="en-GB"/>
        </w:rPr>
        <w:t>D</w:t>
      </w:r>
      <w:r w:rsidRPr="007371E2">
        <w:rPr>
          <w:lang w:val="en-GB"/>
        </w:rPr>
        <w:t xml:space="preserve">ifferent answers arise </w:t>
      </w:r>
      <w:r>
        <w:rPr>
          <w:lang w:val="en-GB"/>
        </w:rPr>
        <w:t>with</w:t>
      </w:r>
      <w:r w:rsidRPr="007371E2">
        <w:rPr>
          <w:lang w:val="en-GB"/>
        </w:rPr>
        <w:t xml:space="preserve"> </w:t>
      </w:r>
      <w:r>
        <w:rPr>
          <w:lang w:val="en-GB"/>
        </w:rPr>
        <w:t xml:space="preserve">different cost perspectives. </w:t>
      </w:r>
    </w:p>
    <w:p w14:paraId="34A1C46F" w14:textId="77777777" w:rsidR="007166A1" w:rsidRPr="005E0737" w:rsidRDefault="007166A1" w:rsidP="00F74251">
      <w:pPr>
        <w:pStyle w:val="BodyText"/>
        <w:spacing w:before="155" w:line="359" w:lineRule="auto"/>
        <w:ind w:left="0" w:right="288"/>
        <w:rPr>
          <w:rFonts w:asciiTheme="minorBidi" w:hAnsiTheme="minorBidi"/>
          <w:b/>
          <w:color w:val="333333"/>
          <w:lang w:val="en-GB"/>
        </w:rPr>
      </w:pPr>
      <w:r w:rsidRPr="005E0737">
        <w:rPr>
          <w:rFonts w:asciiTheme="minorBidi" w:hAnsiTheme="minorBidi"/>
          <w:b/>
          <w:color w:val="333333"/>
          <w:lang w:val="en-GB"/>
        </w:rPr>
        <w:t>Discussion</w:t>
      </w:r>
    </w:p>
    <w:p w14:paraId="72C01718" w14:textId="1FA028DB" w:rsidR="00605FB7" w:rsidRDefault="00231C37" w:rsidP="00C81AC1">
      <w:pPr>
        <w:pStyle w:val="BodyText"/>
        <w:spacing w:before="155" w:line="359" w:lineRule="auto"/>
        <w:ind w:left="0" w:right="288"/>
        <w:rPr>
          <w:lang w:val="en-GB"/>
        </w:rPr>
      </w:pPr>
      <w:r>
        <w:rPr>
          <w:lang w:val="en-GB"/>
        </w:rPr>
        <w:t>T</w:t>
      </w:r>
      <w:r w:rsidR="00970520">
        <w:rPr>
          <w:lang w:val="en-GB"/>
        </w:rPr>
        <w:t xml:space="preserve">he evidence base for associations between nurse staffing and patient outcomes is </w:t>
      </w:r>
      <w:r w:rsidR="00E34EA6">
        <w:rPr>
          <w:lang w:val="en-GB"/>
        </w:rPr>
        <w:t xml:space="preserve">exclusively </w:t>
      </w:r>
      <w:r w:rsidR="00970520">
        <w:rPr>
          <w:lang w:val="en-GB"/>
        </w:rPr>
        <w:t xml:space="preserve">comprised of </w:t>
      </w:r>
      <w:r w:rsidR="002C6348">
        <w:rPr>
          <w:lang w:val="en-GB"/>
        </w:rPr>
        <w:t>observational studies. Th</w:t>
      </w:r>
      <w:r>
        <w:rPr>
          <w:lang w:val="en-GB"/>
        </w:rPr>
        <w:t>is</w:t>
      </w:r>
      <w:r w:rsidR="00970520">
        <w:rPr>
          <w:lang w:val="en-GB"/>
        </w:rPr>
        <w:t xml:space="preserve"> evidence is broadly consistent with a protective effect for increased nurse staffing in relation to a range of patient safety outcomes, care processes and nurse outcomes. </w:t>
      </w:r>
      <w:r>
        <w:rPr>
          <w:lang w:val="en-GB"/>
        </w:rPr>
        <w:t>A s</w:t>
      </w:r>
      <w:r w:rsidR="00970520">
        <w:rPr>
          <w:lang w:val="en-GB"/>
        </w:rPr>
        <w:t xml:space="preserve">kill mix that is richer in </w:t>
      </w:r>
      <w:r>
        <w:rPr>
          <w:lang w:val="en-GB"/>
        </w:rPr>
        <w:t>RNs</w:t>
      </w:r>
      <w:r w:rsidR="00970520">
        <w:rPr>
          <w:lang w:val="en-GB"/>
        </w:rPr>
        <w:t xml:space="preserve"> (as opposed to licensed practical nurses or care assistants) </w:t>
      </w:r>
      <w:r w:rsidR="00DA2AAC">
        <w:rPr>
          <w:lang w:val="en-GB"/>
        </w:rPr>
        <w:t>is associated with</w:t>
      </w:r>
      <w:r w:rsidR="00605FB7">
        <w:rPr>
          <w:lang w:val="en-GB"/>
        </w:rPr>
        <w:t xml:space="preserve"> </w:t>
      </w:r>
      <w:r w:rsidR="00AD5D09">
        <w:rPr>
          <w:lang w:val="en-GB"/>
        </w:rPr>
        <w:t>improved outcomes</w:t>
      </w:r>
      <w:r w:rsidR="00AE064E">
        <w:rPr>
          <w:lang w:val="en-GB"/>
        </w:rPr>
        <w:t>.</w:t>
      </w:r>
      <w:r w:rsidR="00AB1B4E">
        <w:rPr>
          <w:lang w:val="en-GB"/>
        </w:rPr>
        <w:t xml:space="preserve"> </w:t>
      </w:r>
      <w:r w:rsidR="00AE064E">
        <w:rPr>
          <w:lang w:val="en-GB"/>
        </w:rPr>
        <w:t>H</w:t>
      </w:r>
      <w:r w:rsidR="00970520">
        <w:rPr>
          <w:lang w:val="en-GB"/>
        </w:rPr>
        <w:t xml:space="preserve">igher levels of care assistant staffing are </w:t>
      </w:r>
      <w:r w:rsidR="00AE064E">
        <w:rPr>
          <w:lang w:val="en-GB"/>
        </w:rPr>
        <w:t xml:space="preserve">not </w:t>
      </w:r>
      <w:r w:rsidR="00970520">
        <w:rPr>
          <w:lang w:val="en-GB"/>
        </w:rPr>
        <w:t xml:space="preserve">associated with improved outcomes. </w:t>
      </w:r>
      <w:r w:rsidR="009F5544">
        <w:rPr>
          <w:lang w:val="en-GB"/>
        </w:rPr>
        <w:t>While desired</w:t>
      </w:r>
      <w:r w:rsidR="00AE064E">
        <w:rPr>
          <w:lang w:val="en-GB"/>
        </w:rPr>
        <w:t xml:space="preserve"> positive</w:t>
      </w:r>
      <w:r w:rsidR="009F5544">
        <w:rPr>
          <w:lang w:val="en-GB"/>
        </w:rPr>
        <w:t xml:space="preserve"> changes in nurse staffing levels were achieved </w:t>
      </w:r>
      <w:r w:rsidR="002C6348">
        <w:rPr>
          <w:lang w:val="en-GB"/>
        </w:rPr>
        <w:t>though manda</w:t>
      </w:r>
      <w:r w:rsidR="00DA2AAC">
        <w:rPr>
          <w:lang w:val="en-GB"/>
        </w:rPr>
        <w:t>tory minimum staffing policies</w:t>
      </w:r>
      <w:r w:rsidR="009F5544">
        <w:rPr>
          <w:lang w:val="en-GB"/>
        </w:rPr>
        <w:t xml:space="preserve">, direct evidence of benefits </w:t>
      </w:r>
      <w:r w:rsidR="00DA2AAC">
        <w:rPr>
          <w:lang w:val="en-GB"/>
        </w:rPr>
        <w:t>for patients from these policies is scant</w:t>
      </w:r>
      <w:r w:rsidR="00ED7F40">
        <w:rPr>
          <w:lang w:val="en-GB"/>
        </w:rPr>
        <w:t>,</w:t>
      </w:r>
      <w:r w:rsidR="00DA2AAC">
        <w:rPr>
          <w:lang w:val="en-GB"/>
        </w:rPr>
        <w:t xml:space="preserve"> although the Western Australian </w:t>
      </w:r>
      <w:r w:rsidR="002C6348">
        <w:t xml:space="preserve"> </w:t>
      </w:r>
      <w:r w:rsidR="00DA2AAC">
        <w:t xml:space="preserve">nursing hours per patient day methodology was associated with an increase in staffing and evidence of improved outcomes. </w:t>
      </w:r>
      <w:r w:rsidR="002C6348">
        <w:t>We found no evidenc</w:t>
      </w:r>
      <w:r w:rsidR="00DA2AAC">
        <w:t xml:space="preserve">e for the effect of using </w:t>
      </w:r>
      <w:r w:rsidR="002C6348">
        <w:t>tools</w:t>
      </w:r>
      <w:r w:rsidR="00AE064E">
        <w:t xml:space="preserve"> designed to measure the requirement for nu</w:t>
      </w:r>
      <w:r w:rsidR="00DA2AAC">
        <w:t>rsing care at the patient level or any other approach to determine nurse staffing requirements</w:t>
      </w:r>
      <w:r w:rsidR="007255BC">
        <w:t xml:space="preserve">. </w:t>
      </w:r>
      <w:r w:rsidR="00F35BC3">
        <w:t xml:space="preserve"> </w:t>
      </w:r>
      <w:r w:rsidR="00DA2AAC">
        <w:rPr>
          <w:lang w:val="en-GB"/>
        </w:rPr>
        <w:t>Economic</w:t>
      </w:r>
      <w:r w:rsidR="009F5544">
        <w:rPr>
          <w:lang w:val="en-GB"/>
        </w:rPr>
        <w:t xml:space="preserve"> studies give widely varying estimates of the costs relative to benefits (in terms of lives saved)</w:t>
      </w:r>
      <w:r w:rsidR="00DA2AAC">
        <w:rPr>
          <w:lang w:val="en-GB"/>
        </w:rPr>
        <w:t xml:space="preserve"> for increases in nurse staffing</w:t>
      </w:r>
      <w:r w:rsidR="009F5544">
        <w:rPr>
          <w:lang w:val="en-GB"/>
        </w:rPr>
        <w:t xml:space="preserve">. </w:t>
      </w:r>
      <w:r w:rsidR="00605FB7">
        <w:rPr>
          <w:lang w:val="en-GB"/>
        </w:rPr>
        <w:t xml:space="preserve"> Having described the evidence as a whole, we now move to consider a number of issues that raise challenges for implementing these findings in</w:t>
      </w:r>
      <w:r w:rsidR="004117C9">
        <w:rPr>
          <w:lang w:val="en-GB"/>
        </w:rPr>
        <w:t>to guidelines for</w:t>
      </w:r>
      <w:r w:rsidR="00605FB7">
        <w:rPr>
          <w:lang w:val="en-GB"/>
        </w:rPr>
        <w:t xml:space="preserve"> practice.</w:t>
      </w:r>
    </w:p>
    <w:p w14:paraId="788EE22C" w14:textId="1C87A91F" w:rsidR="00605FB7" w:rsidRPr="00605FB7" w:rsidRDefault="00605FB7" w:rsidP="00C81AC1">
      <w:pPr>
        <w:pStyle w:val="BodyText"/>
        <w:spacing w:before="155" w:line="359" w:lineRule="auto"/>
        <w:ind w:left="0" w:right="288"/>
        <w:rPr>
          <w:i/>
          <w:lang w:val="en-GB"/>
        </w:rPr>
      </w:pPr>
      <w:r>
        <w:rPr>
          <w:i/>
          <w:lang w:val="en-GB"/>
        </w:rPr>
        <w:t>Economic case</w:t>
      </w:r>
    </w:p>
    <w:p w14:paraId="4DA0DE34" w14:textId="4431A9AA" w:rsidR="002C6348" w:rsidRPr="00605FB7" w:rsidRDefault="00605FB7" w:rsidP="00C81AC1">
      <w:pPr>
        <w:pStyle w:val="BodyText"/>
        <w:spacing w:before="155" w:line="359" w:lineRule="auto"/>
        <w:ind w:left="0" w:right="288"/>
      </w:pPr>
      <w:r>
        <w:rPr>
          <w:lang w:val="en-GB"/>
        </w:rPr>
        <w:t xml:space="preserve">While some of </w:t>
      </w:r>
      <w:r w:rsidR="00157F8A">
        <w:rPr>
          <w:lang w:val="en-GB"/>
        </w:rPr>
        <w:t xml:space="preserve"> </w:t>
      </w:r>
      <w:r w:rsidR="009031B4">
        <w:rPr>
          <w:lang w:val="en-GB"/>
        </w:rPr>
        <w:t xml:space="preserve">estimates </w:t>
      </w:r>
      <w:r>
        <w:rPr>
          <w:lang w:val="en-GB"/>
        </w:rPr>
        <w:t xml:space="preserve">of the cost and consequences of increases in nurse staffing </w:t>
      </w:r>
      <w:r w:rsidR="00157F8A">
        <w:rPr>
          <w:lang w:val="en-GB"/>
        </w:rPr>
        <w:t xml:space="preserve">would </w:t>
      </w:r>
      <w:r w:rsidR="009031B4">
        <w:rPr>
          <w:lang w:val="en-GB"/>
        </w:rPr>
        <w:t>be unlikely to be judged as cost effective</w:t>
      </w:r>
      <w:r w:rsidR="00157F8A">
        <w:rPr>
          <w:lang w:val="en-GB"/>
        </w:rPr>
        <w:t xml:space="preserve"> </w:t>
      </w:r>
      <w:r w:rsidR="003A052F">
        <w:rPr>
          <w:lang w:val="en-GB"/>
        </w:rPr>
        <w:t>against</w:t>
      </w:r>
      <w:r w:rsidR="00157F8A">
        <w:rPr>
          <w:lang w:val="en-GB"/>
        </w:rPr>
        <w:t xml:space="preserve"> criteria for judging acceptable cost-effectiveness thresholds </w:t>
      </w:r>
      <w:r w:rsidR="009031B4">
        <w:rPr>
          <w:lang w:val="en-GB"/>
        </w:rPr>
        <w:t xml:space="preserve">in terms of Quality Adjusted Life Years </w:t>
      </w:r>
      <w:r w:rsidR="00C81AC1">
        <w:rPr>
          <w:lang w:val="en-GB"/>
        </w:rPr>
        <w:fldChar w:fldCharType="begin"/>
      </w:r>
      <w:r w:rsidR="00C81AC1">
        <w:rPr>
          <w:lang w:val="en-GB"/>
        </w:rPr>
        <w:instrText xml:space="preserve"> ADDIN EN.CITE &lt;EndNote&gt;&lt;Cite&gt;&lt;Author&gt;Claxton&lt;/Author&gt;&lt;Year&gt;2015&lt;/Year&gt;&lt;RecNum&gt;38605&lt;/RecNum&gt;&lt;DisplayText&gt;(Claxton et al., 2015)&lt;/DisplayText&gt;&lt;record&gt;&lt;rec-number&gt;38605&lt;/rec-number&gt;&lt;foreign-keys&gt;&lt;key app="EN" db-id="9szzaf5xbwsxt5ezwsapa29xasw2z0v25v5r" timestamp="1445001110"&gt;38605&lt;/key&gt;&lt;/foreign-keys&gt;&lt;ref-type name="Journal Article"&gt;17&lt;/ref-type&gt;&lt;contributors&gt;&lt;authors&gt;&lt;author&gt;Claxton, K.&lt;/author&gt;&lt;author&gt;Martin, S.&lt;/author&gt;&lt;author&gt;Soares, M.&lt;/author&gt;&lt;author&gt;Rice, N.&lt;/author&gt;&lt;author&gt;Spackman, E.&lt;/author&gt;&lt;author&gt;Hinde, S.&lt;/author&gt;&lt;author&gt;Devlin, N.&lt;/author&gt;&lt;author&gt;Smith, P. C.&lt;/author&gt;&lt;author&gt;Sculpher, M.&lt;/author&gt;&lt;/authors&gt;&lt;/contributors&gt;&lt;titles&gt;&lt;title&gt;Methods for the estimation of the National Institute for Health and Care Excellence cost-effectiveness threshold&lt;/title&gt;&lt;secondary-title&gt;Health Technol Assess&lt;/secondary-title&gt;&lt;alt-title&gt;Health Technol Assess&lt;/alt-title&gt;&lt;/titles&gt;&lt;periodical&gt;&lt;full-title&gt;Health Technology Assessment&lt;/full-title&gt;&lt;abbr-1&gt;Health Technol. Assess.&lt;/abbr-1&gt;&lt;abbr-2&gt;Health Technol Assess&lt;/abbr-2&gt;&lt;/periodical&gt;&lt;alt-periodical&gt;&lt;full-title&gt;Health Technology Assessment&lt;/full-title&gt;&lt;abbr-1&gt;Health Technol. Assess.&lt;/abbr-1&gt;&lt;abbr-2&gt;Health Technol Assess&lt;/abbr-2&gt;&lt;/alt-periodical&gt;&lt;volume&gt;19&lt;/volume&gt;&lt;number&gt;14&lt;/number&gt;&lt;dates&gt;&lt;year&gt;2015&lt;/year&gt;&lt;pub-dates&gt;&lt;date&gt;2015/02/18&lt;/date&gt;&lt;/pub-dates&gt;&lt;/dates&gt;&lt;urls&gt;&lt;related-urls&gt;&lt;url&gt;http://journalslibrary.nihr.ac.uk/hta/hta19140&lt;/url&gt;&lt;/related-urls&gt;&lt;/urls&gt;&lt;electronic-resource-num&gt;10.3310/hta19140&lt;/electronic-resource-num&gt;&lt;/record&gt;&lt;/Cite&gt;&lt;/EndNote&gt;</w:instrText>
      </w:r>
      <w:r w:rsidR="00C81AC1">
        <w:rPr>
          <w:lang w:val="en-GB"/>
        </w:rPr>
        <w:fldChar w:fldCharType="separate"/>
      </w:r>
      <w:r w:rsidR="00C81AC1">
        <w:rPr>
          <w:noProof/>
          <w:lang w:val="en-GB"/>
        </w:rPr>
        <w:t>(Claxton et al., 2015)</w:t>
      </w:r>
      <w:r w:rsidR="00C81AC1">
        <w:rPr>
          <w:lang w:val="en-GB"/>
        </w:rPr>
        <w:fldChar w:fldCharType="end"/>
      </w:r>
      <w:r w:rsidR="0089193A">
        <w:rPr>
          <w:lang w:val="en-GB"/>
        </w:rPr>
        <w:t>,</w:t>
      </w:r>
      <w:r w:rsidR="009031B4">
        <w:rPr>
          <w:lang w:val="en-GB"/>
        </w:rPr>
        <w:t xml:space="preserve"> others would compare favourably with the incremental cost effectiveness of widely accepted interventions unless extremely pessimistic assumptions were applied to the length or the quality of the lives saved</w:t>
      </w:r>
      <w:r w:rsidR="009F5544">
        <w:rPr>
          <w:lang w:val="en-GB"/>
        </w:rPr>
        <w:t xml:space="preserve">. </w:t>
      </w:r>
      <w:r w:rsidR="002C6348">
        <w:rPr>
          <w:lang w:val="en-GB"/>
        </w:rPr>
        <w:t>Th</w:t>
      </w:r>
      <w:r w:rsidR="00AE064E">
        <w:rPr>
          <w:lang w:val="en-GB"/>
        </w:rPr>
        <w:t>is</w:t>
      </w:r>
      <w:r w:rsidR="002C6348">
        <w:rPr>
          <w:lang w:val="en-GB"/>
        </w:rPr>
        <w:t xml:space="preserve"> evidence points toward a richer skill mix (proportion of RNs) as the most likely cost effective approach.  </w:t>
      </w:r>
      <w:r w:rsidR="009F5544">
        <w:rPr>
          <w:lang w:val="en-GB"/>
        </w:rPr>
        <w:t xml:space="preserve">Studies </w:t>
      </w:r>
      <w:r w:rsidR="004117C9">
        <w:rPr>
          <w:lang w:val="en-GB"/>
        </w:rPr>
        <w:t xml:space="preserve">that </w:t>
      </w:r>
      <w:r w:rsidR="009F5544">
        <w:rPr>
          <w:lang w:val="en-GB"/>
        </w:rPr>
        <w:t>considered wider societal benefits (for example</w:t>
      </w:r>
      <w:r w:rsidR="0089193A">
        <w:rPr>
          <w:lang w:val="en-GB"/>
        </w:rPr>
        <w:t>,</w:t>
      </w:r>
      <w:r w:rsidR="009F5544">
        <w:rPr>
          <w:lang w:val="en-GB"/>
        </w:rPr>
        <w:t xml:space="preserve"> lost productivity averted)</w:t>
      </w:r>
      <w:r w:rsidR="00157F8A">
        <w:rPr>
          <w:lang w:val="en-GB"/>
        </w:rPr>
        <w:t xml:space="preserve"> indicated a potential for substantial net economic benefit.</w:t>
      </w:r>
      <w:r w:rsidR="00C81AC1">
        <w:rPr>
          <w:lang w:val="en-GB"/>
        </w:rPr>
        <w:t xml:space="preserve"> </w:t>
      </w:r>
    </w:p>
    <w:p w14:paraId="31599F4A" w14:textId="15378E8B" w:rsidR="001D73FB" w:rsidRDefault="004117C9" w:rsidP="00C81AC1">
      <w:pPr>
        <w:pStyle w:val="BodyText"/>
        <w:spacing w:before="155" w:line="359" w:lineRule="auto"/>
        <w:ind w:left="0" w:right="288"/>
        <w:rPr>
          <w:lang w:val="en-GB"/>
        </w:rPr>
        <w:sectPr w:rsidR="001D73FB" w:rsidSect="001A3681">
          <w:headerReference w:type="default" r:id="rId8"/>
          <w:footerReference w:type="default" r:id="rId9"/>
          <w:pgSz w:w="11906" w:h="16838"/>
          <w:pgMar w:top="1440" w:right="1440" w:bottom="1440" w:left="1440" w:header="708" w:footer="708" w:gutter="0"/>
          <w:cols w:space="708"/>
          <w:docGrid w:linePitch="360"/>
        </w:sectPr>
      </w:pPr>
      <w:r>
        <w:rPr>
          <w:lang w:val="en-GB"/>
        </w:rPr>
        <w:t>C</w:t>
      </w:r>
      <w:r w:rsidRPr="002022A2">
        <w:rPr>
          <w:lang w:val="en-GB"/>
        </w:rPr>
        <w:t xml:space="preserve">aution </w:t>
      </w:r>
      <w:r>
        <w:rPr>
          <w:lang w:val="en-GB"/>
        </w:rPr>
        <w:t>is needed</w:t>
      </w:r>
      <w:r w:rsidRPr="002022A2">
        <w:rPr>
          <w:lang w:val="en-GB"/>
        </w:rPr>
        <w:t xml:space="preserve"> when attempting to apply these</w:t>
      </w:r>
      <w:r>
        <w:rPr>
          <w:lang w:val="en-GB"/>
        </w:rPr>
        <w:t xml:space="preserve"> economic</w:t>
      </w:r>
      <w:r w:rsidRPr="002022A2">
        <w:rPr>
          <w:lang w:val="en-GB"/>
        </w:rPr>
        <w:t xml:space="preserve"> estimates to settings other than those that they were derived from</w:t>
      </w:r>
      <w:r>
        <w:rPr>
          <w:lang w:val="en-GB"/>
        </w:rPr>
        <w:t>, as t</w:t>
      </w:r>
      <w:r w:rsidRPr="007371E2">
        <w:rPr>
          <w:lang w:val="en-GB"/>
        </w:rPr>
        <w:t>he relative costs of different changes</w:t>
      </w:r>
      <w:r>
        <w:rPr>
          <w:lang w:val="en-GB"/>
        </w:rPr>
        <w:t xml:space="preserve"> in staffing and outcomes </w:t>
      </w:r>
      <w:r w:rsidRPr="007371E2">
        <w:rPr>
          <w:lang w:val="en-GB"/>
        </w:rPr>
        <w:t xml:space="preserve">are likely to be highly sensitive to </w:t>
      </w:r>
      <w:r>
        <w:rPr>
          <w:lang w:val="en-GB"/>
        </w:rPr>
        <w:t xml:space="preserve">underlying </w:t>
      </w:r>
      <w:r w:rsidRPr="007371E2">
        <w:rPr>
          <w:lang w:val="en-GB"/>
        </w:rPr>
        <w:t>cost differences</w:t>
      </w:r>
      <w:r>
        <w:t>,</w:t>
      </w:r>
      <w:r w:rsidRPr="007371E2">
        <w:rPr>
          <w:lang w:val="en-GB"/>
        </w:rPr>
        <w:t xml:space="preserve"> including the costs of different nursing staff groups and hospital costs for treatment and extended stays related to complications, which are highly variable between different health systems </w:t>
      </w:r>
      <w:r>
        <w:fldChar w:fldCharType="begin">
          <w:fldData xml:space="preserve">PEVuZE5vdGU+PENpdGU+PEF1dGhvcj5Hb3J5YWtpbjwvQXV0aG9yPjxZZWFyPjIwMTE8L1llYXI+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</w:fldData>
        </w:fldChar>
      </w:r>
      <w:r>
        <w:instrText xml:space="preserve"> ADDIN EN.CITE </w:instrText>
      </w:r>
      <w:r>
        <w:fldChar w:fldCharType="begin">
          <w:fldData xml:space="preserve">PEVuZE5vdGU+PENpdGU+PEF1dGhvcj5Hb3J5YWtpbjwvQXV0aG9yPjxZZWFyPjIwMTE8L1llYXI+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</w:fldData>
        </w:fldChar>
      </w:r>
      <w:r>
        <w:instrText xml:space="preserve"> ADDIN EN.CITE.DATA </w:instrText>
      </w:r>
      <w:r>
        <w:fldChar w:fldCharType="end"/>
      </w:r>
      <w:r>
        <w:fldChar w:fldCharType="separate"/>
      </w:r>
      <w:r w:rsidRPr="0070271D">
        <w:rPr>
          <w:noProof/>
          <w:lang w:val="en-GB"/>
        </w:rPr>
        <w:t>(Goryakin et al., 2011)</w:t>
      </w:r>
      <w:r>
        <w:fldChar w:fldCharType="end"/>
      </w:r>
      <w:r w:rsidRPr="0070271D">
        <w:rPr>
          <w:lang w:val="en-GB"/>
        </w:rPr>
        <w:t>.</w:t>
      </w:r>
      <w:r w:rsidRPr="007371E2">
        <w:rPr>
          <w:lang w:val="en-GB"/>
        </w:rPr>
        <w:t xml:space="preserve"> </w:t>
      </w:r>
      <w:r w:rsidR="009C46CE">
        <w:rPr>
          <w:lang w:val="en-GB"/>
        </w:rPr>
        <w:t xml:space="preserve">However, </w:t>
      </w:r>
      <w:r>
        <w:rPr>
          <w:lang w:val="en-GB"/>
        </w:rPr>
        <w:t>assumption</w:t>
      </w:r>
      <w:r w:rsidR="0089193A">
        <w:rPr>
          <w:lang w:val="en-GB"/>
        </w:rPr>
        <w:t>s</w:t>
      </w:r>
      <w:r>
        <w:rPr>
          <w:lang w:val="en-GB"/>
        </w:rPr>
        <w:t xml:space="preserve"> about costs can be changed, provided the underlying relationships are accurately estimated.  </w:t>
      </w:r>
      <w:r w:rsidR="002F2932">
        <w:rPr>
          <w:lang w:val="en-GB"/>
        </w:rPr>
        <w:t xml:space="preserve">But consideration of the economic case raises a more fundamental challenge to interpreting and </w:t>
      </w:r>
      <w:r w:rsidR="00D27338">
        <w:rPr>
          <w:lang w:val="en-GB"/>
        </w:rPr>
        <w:t>applying the</w:t>
      </w:r>
      <w:r w:rsidR="002F2932">
        <w:rPr>
          <w:lang w:val="en-GB"/>
        </w:rPr>
        <w:t xml:space="preserve"> evidence. </w:t>
      </w:r>
      <w:r>
        <w:rPr>
          <w:lang w:val="en-GB"/>
        </w:rPr>
        <w:t>E</w:t>
      </w:r>
      <w:r w:rsidR="00F336F5">
        <w:rPr>
          <w:lang w:val="en-GB"/>
        </w:rPr>
        <w:t>conomic models rely on estimates of benefits made using regression coefficients from observational studies. The</w:t>
      </w:r>
      <w:r w:rsidR="00AE064E">
        <w:rPr>
          <w:lang w:val="en-GB"/>
        </w:rPr>
        <w:t>y</w:t>
      </w:r>
      <w:r w:rsidR="00F336F5">
        <w:rPr>
          <w:lang w:val="en-GB"/>
        </w:rPr>
        <w:t xml:space="preserve"> are thus critically </w:t>
      </w:r>
      <w:r w:rsidR="003A052F">
        <w:rPr>
          <w:lang w:val="en-GB"/>
        </w:rPr>
        <w:t>dependent</w:t>
      </w:r>
      <w:r w:rsidR="00F336F5">
        <w:rPr>
          <w:lang w:val="en-GB"/>
        </w:rPr>
        <w:t xml:space="preserve"> upon the extent to which these coefficients </w:t>
      </w:r>
      <w:r>
        <w:rPr>
          <w:lang w:val="en-GB"/>
        </w:rPr>
        <w:t xml:space="preserve">accurately </w:t>
      </w:r>
      <w:r w:rsidR="00F336F5">
        <w:rPr>
          <w:lang w:val="en-GB"/>
        </w:rPr>
        <w:t xml:space="preserve">represent the </w:t>
      </w:r>
      <w:r w:rsidR="003A052F">
        <w:rPr>
          <w:lang w:val="en-GB"/>
        </w:rPr>
        <w:t xml:space="preserve">causal </w:t>
      </w:r>
      <w:r w:rsidR="00F336F5">
        <w:rPr>
          <w:lang w:val="en-GB"/>
        </w:rPr>
        <w:t xml:space="preserve">effect of changes in staffing levels, rather than simply quantifying associations. </w:t>
      </w:r>
      <w:r w:rsidR="002F2932">
        <w:rPr>
          <w:lang w:val="en-GB"/>
        </w:rPr>
        <w:t xml:space="preserve"> </w:t>
      </w:r>
      <w:r w:rsidR="00D276A1">
        <w:rPr>
          <w:lang w:val="en-GB"/>
        </w:rPr>
        <w:t>If effects are not estimated accurately then the direct application of the evidence to specific staffing decisions</w:t>
      </w:r>
      <w:r w:rsidR="0089193A">
        <w:rPr>
          <w:lang w:val="en-GB"/>
        </w:rPr>
        <w:t xml:space="preserve">, </w:t>
      </w:r>
      <w:r w:rsidR="00D276A1">
        <w:rPr>
          <w:lang w:val="en-GB"/>
        </w:rPr>
        <w:t xml:space="preserve">and </w:t>
      </w:r>
      <w:r w:rsidR="0089193A">
        <w:rPr>
          <w:lang w:val="en-GB"/>
        </w:rPr>
        <w:t xml:space="preserve">opportunities </w:t>
      </w:r>
      <w:r w:rsidR="00D276A1">
        <w:rPr>
          <w:lang w:val="en-GB"/>
        </w:rPr>
        <w:t>for choosing between different strategies for delivering safe and high quality care may be limited.</w:t>
      </w:r>
    </w:p>
    <w:p w14:paraId="5B252331" w14:textId="77777777" w:rsidR="001D73FB" w:rsidRPr="00982EEA" w:rsidRDefault="001D73FB" w:rsidP="001D73FB">
      <w:pPr>
        <w:pStyle w:val="Caption"/>
        <w:numPr>
          <w:ilvl w:val="0"/>
          <w:numId w:val="11"/>
        </w:numPr>
        <w:rPr>
          <w:noProof w:val="0"/>
        </w:rPr>
      </w:pPr>
      <w:r>
        <w:rPr>
          <w:noProof w:val="0"/>
        </w:rPr>
        <w:t xml:space="preserve">Table 1 </w:t>
      </w:r>
      <w:r w:rsidRPr="00982EEA">
        <w:rPr>
          <w:noProof w:val="0"/>
        </w:rPr>
        <w:t xml:space="preserve">summary outcome and cost results from </w:t>
      </w:r>
      <w:r>
        <w:rPr>
          <w:noProof w:val="0"/>
        </w:rPr>
        <w:t>economic studies</w:t>
      </w:r>
    </w:p>
    <w:tbl>
      <w:tblPr>
        <w:tblStyle w:val="TableGrid"/>
        <w:tblW w:w="13745" w:type="dxa"/>
        <w:tblInd w:w="62" w:type="dxa"/>
        <w:tblLayout w:type="fixed"/>
        <w:tblCellMar>
          <w:top w:w="28" w:type="dxa"/>
          <w:left w:w="57" w:type="dxa"/>
          <w:bottom w:w="28" w:type="dxa"/>
          <w:right w:w="57" w:type="dxa"/>
        </w:tblCellMar>
        <w:tblLook w:val="04A0" w:firstRow="1" w:lastRow="0" w:firstColumn="1" w:lastColumn="0" w:noHBand="0" w:noVBand="1"/>
      </w:tblPr>
      <w:tblGrid>
        <w:gridCol w:w="1191"/>
        <w:gridCol w:w="2835"/>
        <w:gridCol w:w="1418"/>
        <w:gridCol w:w="1418"/>
        <w:gridCol w:w="1418"/>
        <w:gridCol w:w="1418"/>
        <w:gridCol w:w="1418"/>
        <w:gridCol w:w="1418"/>
        <w:gridCol w:w="1211"/>
      </w:tblGrid>
      <w:tr w:rsidR="001D73FB" w:rsidRPr="00982EEA" w14:paraId="37315C0A" w14:textId="77777777" w:rsidTr="00B675BC">
        <w:tc>
          <w:tcPr>
            <w:tcW w:w="1191" w:type="dxa"/>
            <w:vMerge w:val="restart"/>
            <w:tcBorders>
              <w:bottom w:val="nil"/>
              <w:right w:val="nil"/>
            </w:tcBorders>
            <w:vAlign w:val="center"/>
          </w:tcPr>
          <w:p w14:paraId="3AC405CA" w14:textId="77777777" w:rsidR="001D73FB" w:rsidRPr="00982EEA" w:rsidRDefault="001D73FB" w:rsidP="00B675BC">
            <w:pPr>
              <w:jc w:val="center"/>
              <w:rPr>
                <w:b/>
                <w:bCs/>
                <w:sz w:val="20"/>
                <w:szCs w:val="20"/>
              </w:rPr>
            </w:pPr>
            <w:r w:rsidRPr="00982EEA">
              <w:rPr>
                <w:b/>
                <w:bCs/>
                <w:sz w:val="20"/>
                <w:szCs w:val="20"/>
              </w:rPr>
              <w:t>Study</w:t>
            </w:r>
          </w:p>
        </w:tc>
        <w:tc>
          <w:tcPr>
            <w:tcW w:w="2835" w:type="dxa"/>
            <w:vMerge w:val="restart"/>
            <w:tcBorders>
              <w:left w:val="nil"/>
              <w:bottom w:val="nil"/>
              <w:right w:val="nil"/>
            </w:tcBorders>
            <w:vAlign w:val="center"/>
          </w:tcPr>
          <w:p w14:paraId="0D1EDAF2" w14:textId="77777777" w:rsidR="001D73FB" w:rsidRPr="00982EEA" w:rsidRDefault="001D73FB" w:rsidP="00B675BC">
            <w:pPr>
              <w:jc w:val="center"/>
              <w:rPr>
                <w:b/>
                <w:bCs/>
                <w:sz w:val="20"/>
                <w:szCs w:val="20"/>
              </w:rPr>
            </w:pPr>
            <w:r w:rsidRPr="00982EEA">
              <w:rPr>
                <w:b/>
                <w:bCs/>
                <w:sz w:val="20"/>
                <w:szCs w:val="20"/>
              </w:rPr>
              <w:t>Intervention</w:t>
            </w:r>
          </w:p>
        </w:tc>
        <w:tc>
          <w:tcPr>
            <w:tcW w:w="1418" w:type="dxa"/>
            <w:vMerge w:val="restart"/>
            <w:tcBorders>
              <w:left w:val="nil"/>
              <w:bottom w:val="nil"/>
              <w:right w:val="nil"/>
            </w:tcBorders>
            <w:vAlign w:val="center"/>
          </w:tcPr>
          <w:p w14:paraId="73C2311B" w14:textId="77777777" w:rsidR="001D73FB" w:rsidRPr="00982EEA" w:rsidRDefault="001D73FB" w:rsidP="00B675BC">
            <w:pPr>
              <w:jc w:val="center"/>
              <w:rPr>
                <w:b/>
                <w:bCs/>
                <w:sz w:val="20"/>
                <w:szCs w:val="20"/>
              </w:rPr>
            </w:pPr>
            <w:r>
              <w:rPr>
                <w:b/>
                <w:bCs/>
                <w:sz w:val="20"/>
                <w:szCs w:val="20"/>
              </w:rPr>
              <w:t xml:space="preserve">Estimate of </w:t>
            </w:r>
            <w:r w:rsidRPr="00982EEA">
              <w:rPr>
                <w:b/>
                <w:bCs/>
                <w:sz w:val="20"/>
                <w:szCs w:val="20"/>
              </w:rPr>
              <w:t>Avoided mortality</w:t>
            </w:r>
            <w:r>
              <w:rPr>
                <w:rStyle w:val="FootnoteReference"/>
                <w:b/>
                <w:bCs/>
                <w:sz w:val="20"/>
                <w:szCs w:val="20"/>
              </w:rPr>
              <w:footnoteReference w:id="2"/>
            </w:r>
          </w:p>
        </w:tc>
        <w:tc>
          <w:tcPr>
            <w:tcW w:w="1418" w:type="dxa"/>
            <w:vMerge w:val="restart"/>
            <w:tcBorders>
              <w:left w:val="nil"/>
              <w:bottom w:val="nil"/>
              <w:right w:val="nil"/>
            </w:tcBorders>
            <w:vAlign w:val="center"/>
          </w:tcPr>
          <w:p w14:paraId="7BE2C5AD" w14:textId="77777777" w:rsidR="001D73FB" w:rsidRPr="00982EEA" w:rsidRDefault="001D73FB" w:rsidP="00B675BC">
            <w:pPr>
              <w:jc w:val="center"/>
              <w:rPr>
                <w:b/>
                <w:bCs/>
                <w:sz w:val="20"/>
                <w:szCs w:val="20"/>
              </w:rPr>
            </w:pPr>
            <w:r>
              <w:rPr>
                <w:b/>
                <w:bCs/>
                <w:sz w:val="20"/>
                <w:szCs w:val="20"/>
              </w:rPr>
              <w:t xml:space="preserve">Estimate of </w:t>
            </w:r>
            <w:r w:rsidRPr="00982EEA">
              <w:rPr>
                <w:b/>
                <w:bCs/>
                <w:sz w:val="20"/>
                <w:szCs w:val="20"/>
              </w:rPr>
              <w:t xml:space="preserve">Avoided </w:t>
            </w:r>
            <w:r>
              <w:rPr>
                <w:b/>
                <w:bCs/>
                <w:sz w:val="20"/>
                <w:szCs w:val="20"/>
              </w:rPr>
              <w:t>adverse events</w:t>
            </w:r>
          </w:p>
        </w:tc>
        <w:tc>
          <w:tcPr>
            <w:tcW w:w="1418" w:type="dxa"/>
            <w:vMerge w:val="restart"/>
            <w:tcBorders>
              <w:left w:val="nil"/>
              <w:bottom w:val="nil"/>
              <w:right w:val="nil"/>
            </w:tcBorders>
            <w:vAlign w:val="center"/>
          </w:tcPr>
          <w:p w14:paraId="45C67B34" w14:textId="77777777" w:rsidR="001D73FB" w:rsidRPr="00982EEA" w:rsidRDefault="001D73FB" w:rsidP="00B675BC">
            <w:pPr>
              <w:jc w:val="center"/>
              <w:rPr>
                <w:b/>
                <w:bCs/>
                <w:sz w:val="20"/>
                <w:szCs w:val="20"/>
              </w:rPr>
            </w:pPr>
            <w:r>
              <w:rPr>
                <w:b/>
                <w:bCs/>
                <w:sz w:val="20"/>
                <w:szCs w:val="20"/>
              </w:rPr>
              <w:t xml:space="preserve">Estimate of </w:t>
            </w:r>
            <w:r w:rsidRPr="00982EEA">
              <w:rPr>
                <w:b/>
                <w:bCs/>
                <w:sz w:val="20"/>
                <w:szCs w:val="20"/>
              </w:rPr>
              <w:t>Hospital days avoided</w:t>
            </w:r>
          </w:p>
        </w:tc>
        <w:tc>
          <w:tcPr>
            <w:tcW w:w="4254" w:type="dxa"/>
            <w:gridSpan w:val="3"/>
            <w:tcBorders>
              <w:left w:val="nil"/>
              <w:bottom w:val="nil"/>
            </w:tcBorders>
            <w:vAlign w:val="center"/>
          </w:tcPr>
          <w:p w14:paraId="6A714F62" w14:textId="77777777" w:rsidR="001D73FB" w:rsidRPr="00982EEA" w:rsidRDefault="001D73FB" w:rsidP="00B675BC">
            <w:pPr>
              <w:jc w:val="center"/>
              <w:rPr>
                <w:b/>
                <w:bCs/>
                <w:sz w:val="20"/>
                <w:szCs w:val="20"/>
              </w:rPr>
            </w:pPr>
            <w:r w:rsidRPr="00982EEA">
              <w:rPr>
                <w:b/>
                <w:bCs/>
                <w:sz w:val="20"/>
                <w:szCs w:val="20"/>
              </w:rPr>
              <w:t>Costs</w:t>
            </w:r>
          </w:p>
        </w:tc>
        <w:tc>
          <w:tcPr>
            <w:tcW w:w="1211" w:type="dxa"/>
            <w:tcBorders>
              <w:left w:val="nil"/>
              <w:bottom w:val="nil"/>
            </w:tcBorders>
          </w:tcPr>
          <w:p w14:paraId="17FF461C" w14:textId="77777777" w:rsidR="001D73FB" w:rsidRPr="00982EEA" w:rsidRDefault="001D73FB" w:rsidP="00B675BC">
            <w:pPr>
              <w:jc w:val="center"/>
              <w:rPr>
                <w:b/>
                <w:bCs/>
                <w:sz w:val="20"/>
                <w:szCs w:val="20"/>
              </w:rPr>
            </w:pPr>
          </w:p>
        </w:tc>
      </w:tr>
      <w:tr w:rsidR="001D73FB" w:rsidRPr="00982EEA" w14:paraId="137089B1" w14:textId="77777777" w:rsidTr="00B675BC">
        <w:tc>
          <w:tcPr>
            <w:tcW w:w="1191" w:type="dxa"/>
            <w:vMerge/>
            <w:tcBorders>
              <w:top w:val="nil"/>
              <w:bottom w:val="nil"/>
              <w:right w:val="nil"/>
            </w:tcBorders>
            <w:vAlign w:val="center"/>
          </w:tcPr>
          <w:p w14:paraId="7BA4CA7D" w14:textId="77777777" w:rsidR="001D73FB" w:rsidRPr="00982EEA" w:rsidRDefault="001D73FB" w:rsidP="00B675BC">
            <w:pPr>
              <w:jc w:val="center"/>
              <w:rPr>
                <w:b/>
                <w:bCs/>
                <w:sz w:val="20"/>
                <w:szCs w:val="20"/>
              </w:rPr>
            </w:pPr>
          </w:p>
        </w:tc>
        <w:tc>
          <w:tcPr>
            <w:tcW w:w="2835" w:type="dxa"/>
            <w:vMerge/>
            <w:tcBorders>
              <w:top w:val="nil"/>
              <w:left w:val="nil"/>
              <w:bottom w:val="nil"/>
              <w:right w:val="nil"/>
            </w:tcBorders>
            <w:vAlign w:val="center"/>
          </w:tcPr>
          <w:p w14:paraId="7BF91BF6" w14:textId="77777777" w:rsidR="001D73FB" w:rsidRPr="00982EEA" w:rsidRDefault="001D73FB" w:rsidP="00B675BC">
            <w:pPr>
              <w:jc w:val="center"/>
              <w:rPr>
                <w:b/>
                <w:bCs/>
                <w:sz w:val="20"/>
                <w:szCs w:val="20"/>
              </w:rPr>
            </w:pPr>
          </w:p>
        </w:tc>
        <w:tc>
          <w:tcPr>
            <w:tcW w:w="1418" w:type="dxa"/>
            <w:vMerge/>
            <w:tcBorders>
              <w:top w:val="nil"/>
              <w:left w:val="nil"/>
              <w:bottom w:val="nil"/>
              <w:right w:val="nil"/>
            </w:tcBorders>
            <w:vAlign w:val="center"/>
          </w:tcPr>
          <w:p w14:paraId="1EB2A4A1" w14:textId="77777777" w:rsidR="001D73FB" w:rsidRPr="00982EEA" w:rsidRDefault="001D73FB" w:rsidP="00B675BC">
            <w:pPr>
              <w:jc w:val="center"/>
              <w:rPr>
                <w:b/>
                <w:bCs/>
                <w:sz w:val="20"/>
                <w:szCs w:val="20"/>
              </w:rPr>
            </w:pPr>
          </w:p>
        </w:tc>
        <w:tc>
          <w:tcPr>
            <w:tcW w:w="1418" w:type="dxa"/>
            <w:vMerge/>
            <w:tcBorders>
              <w:top w:val="nil"/>
              <w:left w:val="nil"/>
              <w:bottom w:val="nil"/>
              <w:right w:val="nil"/>
            </w:tcBorders>
            <w:vAlign w:val="center"/>
          </w:tcPr>
          <w:p w14:paraId="46627C7F" w14:textId="77777777" w:rsidR="001D73FB" w:rsidRPr="00982EEA" w:rsidRDefault="001D73FB" w:rsidP="00B675BC">
            <w:pPr>
              <w:jc w:val="center"/>
              <w:rPr>
                <w:b/>
                <w:bCs/>
                <w:sz w:val="20"/>
                <w:szCs w:val="20"/>
              </w:rPr>
            </w:pPr>
          </w:p>
        </w:tc>
        <w:tc>
          <w:tcPr>
            <w:tcW w:w="1418" w:type="dxa"/>
            <w:vMerge/>
            <w:tcBorders>
              <w:top w:val="nil"/>
              <w:left w:val="nil"/>
              <w:bottom w:val="nil"/>
              <w:right w:val="nil"/>
            </w:tcBorders>
            <w:vAlign w:val="center"/>
          </w:tcPr>
          <w:p w14:paraId="4B4EDCF7" w14:textId="77777777" w:rsidR="001D73FB" w:rsidRPr="00982EEA" w:rsidRDefault="001D73FB" w:rsidP="00B675BC">
            <w:pPr>
              <w:jc w:val="center"/>
              <w:rPr>
                <w:b/>
                <w:bCs/>
                <w:sz w:val="20"/>
                <w:szCs w:val="20"/>
              </w:rPr>
            </w:pPr>
          </w:p>
        </w:tc>
        <w:tc>
          <w:tcPr>
            <w:tcW w:w="1418" w:type="dxa"/>
            <w:tcBorders>
              <w:top w:val="nil"/>
              <w:left w:val="nil"/>
              <w:bottom w:val="nil"/>
              <w:right w:val="nil"/>
            </w:tcBorders>
            <w:vAlign w:val="center"/>
          </w:tcPr>
          <w:p w14:paraId="2B7FDEDA" w14:textId="77777777" w:rsidR="001D73FB" w:rsidRPr="00982EEA" w:rsidRDefault="001D73FB" w:rsidP="00B675BC">
            <w:pPr>
              <w:jc w:val="center"/>
              <w:rPr>
                <w:b/>
                <w:bCs/>
                <w:sz w:val="20"/>
                <w:szCs w:val="20"/>
              </w:rPr>
            </w:pPr>
            <w:r w:rsidRPr="00982EEA">
              <w:rPr>
                <w:b/>
                <w:bCs/>
                <w:sz w:val="20"/>
                <w:szCs w:val="20"/>
              </w:rPr>
              <w:t>Savings</w:t>
            </w:r>
          </w:p>
        </w:tc>
        <w:tc>
          <w:tcPr>
            <w:tcW w:w="1418" w:type="dxa"/>
            <w:tcBorders>
              <w:top w:val="nil"/>
              <w:left w:val="nil"/>
              <w:bottom w:val="nil"/>
              <w:right w:val="nil"/>
            </w:tcBorders>
            <w:vAlign w:val="center"/>
          </w:tcPr>
          <w:p w14:paraId="639512FB" w14:textId="77777777" w:rsidR="001D73FB" w:rsidRPr="00982EEA" w:rsidRDefault="001D73FB" w:rsidP="00B675BC">
            <w:pPr>
              <w:jc w:val="center"/>
              <w:rPr>
                <w:b/>
                <w:bCs/>
                <w:sz w:val="20"/>
                <w:szCs w:val="20"/>
              </w:rPr>
            </w:pPr>
            <w:r w:rsidRPr="00982EEA">
              <w:rPr>
                <w:b/>
                <w:bCs/>
                <w:sz w:val="20"/>
                <w:szCs w:val="20"/>
              </w:rPr>
              <w:t>Additional</w:t>
            </w:r>
          </w:p>
        </w:tc>
        <w:tc>
          <w:tcPr>
            <w:tcW w:w="1418" w:type="dxa"/>
            <w:tcBorders>
              <w:top w:val="nil"/>
              <w:left w:val="nil"/>
              <w:bottom w:val="nil"/>
            </w:tcBorders>
            <w:vAlign w:val="center"/>
          </w:tcPr>
          <w:p w14:paraId="69061374" w14:textId="77777777" w:rsidR="001D73FB" w:rsidRPr="00982EEA" w:rsidRDefault="001D73FB" w:rsidP="00B675BC">
            <w:pPr>
              <w:jc w:val="center"/>
              <w:rPr>
                <w:b/>
                <w:bCs/>
                <w:sz w:val="20"/>
                <w:szCs w:val="20"/>
              </w:rPr>
            </w:pPr>
            <w:r w:rsidRPr="00982EEA">
              <w:rPr>
                <w:b/>
                <w:bCs/>
                <w:sz w:val="20"/>
                <w:szCs w:val="20"/>
              </w:rPr>
              <w:t>Net</w:t>
            </w:r>
            <w:r>
              <w:rPr>
                <w:b/>
                <w:bCs/>
                <w:sz w:val="20"/>
                <w:szCs w:val="20"/>
              </w:rPr>
              <w:t xml:space="preserve"> cost</w:t>
            </w:r>
          </w:p>
        </w:tc>
        <w:tc>
          <w:tcPr>
            <w:tcW w:w="1211" w:type="dxa"/>
            <w:tcBorders>
              <w:top w:val="nil"/>
              <w:left w:val="nil"/>
              <w:bottom w:val="nil"/>
            </w:tcBorders>
          </w:tcPr>
          <w:p w14:paraId="2925350A" w14:textId="77777777" w:rsidR="001D73FB" w:rsidRPr="00982EEA" w:rsidRDefault="001D73FB" w:rsidP="00B675BC">
            <w:pPr>
              <w:jc w:val="center"/>
              <w:rPr>
                <w:b/>
                <w:bCs/>
                <w:sz w:val="20"/>
                <w:szCs w:val="20"/>
              </w:rPr>
            </w:pPr>
            <w:r>
              <w:rPr>
                <w:b/>
                <w:bCs/>
                <w:sz w:val="20"/>
                <w:szCs w:val="20"/>
              </w:rPr>
              <w:t>Cost per life saved</w:t>
            </w:r>
          </w:p>
        </w:tc>
      </w:tr>
      <w:tr w:rsidR="001D73FB" w:rsidRPr="00982EEA" w14:paraId="25A9F04B" w14:textId="77777777" w:rsidTr="00B675BC">
        <w:tc>
          <w:tcPr>
            <w:tcW w:w="1191" w:type="dxa"/>
            <w:tcBorders>
              <w:top w:val="nil"/>
              <w:bottom w:val="nil"/>
              <w:right w:val="nil"/>
            </w:tcBorders>
            <w:vAlign w:val="center"/>
          </w:tcPr>
          <w:p w14:paraId="5F5F0299" w14:textId="77777777" w:rsidR="001D73FB" w:rsidRPr="00982EEA" w:rsidRDefault="001D73FB" w:rsidP="00B675BC">
            <w:pPr>
              <w:rPr>
                <w:sz w:val="20"/>
                <w:szCs w:val="20"/>
              </w:rPr>
            </w:pPr>
            <w:r w:rsidRPr="00982EEA">
              <w:rPr>
                <w:sz w:val="20"/>
                <w:szCs w:val="20"/>
              </w:rPr>
              <w:t>Dall (2009)</w:t>
            </w:r>
          </w:p>
        </w:tc>
        <w:tc>
          <w:tcPr>
            <w:tcW w:w="2835" w:type="dxa"/>
            <w:tcBorders>
              <w:top w:val="nil"/>
              <w:left w:val="nil"/>
              <w:bottom w:val="nil"/>
              <w:right w:val="nil"/>
            </w:tcBorders>
          </w:tcPr>
          <w:p w14:paraId="5AF3835E" w14:textId="77777777" w:rsidR="001D73FB" w:rsidRPr="00982EEA" w:rsidRDefault="001D73FB" w:rsidP="00B675BC">
            <w:pPr>
              <w:rPr>
                <w:sz w:val="20"/>
                <w:szCs w:val="20"/>
              </w:rPr>
            </w:pPr>
            <w:r w:rsidRPr="00982EEA">
              <w:rPr>
                <w:sz w:val="20"/>
                <w:szCs w:val="20"/>
              </w:rPr>
              <w:t>Increase RN hours to 75</w:t>
            </w:r>
            <w:r w:rsidRPr="00982EEA">
              <w:rPr>
                <w:sz w:val="20"/>
                <w:szCs w:val="20"/>
                <w:vertAlign w:val="superscript"/>
              </w:rPr>
              <w:t>th</w:t>
            </w:r>
            <w:r w:rsidRPr="00982EEA">
              <w:rPr>
                <w:sz w:val="20"/>
                <w:szCs w:val="20"/>
              </w:rPr>
              <w:t xml:space="preserve"> percentile, where required</w:t>
            </w:r>
          </w:p>
        </w:tc>
        <w:tc>
          <w:tcPr>
            <w:tcW w:w="1418" w:type="dxa"/>
            <w:tcBorders>
              <w:top w:val="nil"/>
              <w:left w:val="nil"/>
              <w:bottom w:val="nil"/>
              <w:right w:val="nil"/>
            </w:tcBorders>
            <w:vAlign w:val="center"/>
          </w:tcPr>
          <w:p w14:paraId="4B039A8B" w14:textId="77777777" w:rsidR="001D73FB" w:rsidRPr="00982EEA" w:rsidRDefault="001D73FB" w:rsidP="00B675BC">
            <w:pPr>
              <w:tabs>
                <w:tab w:val="decimal" w:pos="1247"/>
              </w:tabs>
              <w:rPr>
                <w:sz w:val="20"/>
                <w:szCs w:val="20"/>
              </w:rPr>
            </w:pPr>
            <w:r w:rsidRPr="00982EEA">
              <w:rPr>
                <w:sz w:val="20"/>
                <w:szCs w:val="20"/>
              </w:rPr>
              <w:t>5,900</w:t>
            </w:r>
          </w:p>
        </w:tc>
        <w:tc>
          <w:tcPr>
            <w:tcW w:w="1418" w:type="dxa"/>
            <w:tcBorders>
              <w:top w:val="nil"/>
              <w:left w:val="nil"/>
              <w:bottom w:val="nil"/>
              <w:right w:val="nil"/>
            </w:tcBorders>
            <w:vAlign w:val="center"/>
          </w:tcPr>
          <w:p w14:paraId="644CA7D3" w14:textId="77777777" w:rsidR="001D73FB" w:rsidRPr="00982EEA" w:rsidRDefault="001D73FB" w:rsidP="00B675BC">
            <w:pPr>
              <w:tabs>
                <w:tab w:val="decimal" w:pos="1134"/>
              </w:tabs>
              <w:rPr>
                <w:sz w:val="20"/>
                <w:szCs w:val="20"/>
              </w:rPr>
            </w:pPr>
            <w:r w:rsidRPr="00982EEA">
              <w:rPr>
                <w:sz w:val="20"/>
                <w:szCs w:val="20"/>
              </w:rPr>
              <w:t>NR</w:t>
            </w:r>
            <w:r>
              <w:rPr>
                <w:rStyle w:val="FootnoteReference"/>
                <w:b/>
                <w:bCs/>
                <w:sz w:val="20"/>
                <w:szCs w:val="20"/>
              </w:rPr>
              <w:footnoteReference w:id="3"/>
            </w:r>
          </w:p>
        </w:tc>
        <w:tc>
          <w:tcPr>
            <w:tcW w:w="1418" w:type="dxa"/>
            <w:tcBorders>
              <w:top w:val="nil"/>
              <w:left w:val="nil"/>
              <w:bottom w:val="nil"/>
              <w:right w:val="nil"/>
            </w:tcBorders>
            <w:vAlign w:val="center"/>
          </w:tcPr>
          <w:p w14:paraId="6BCF47FB" w14:textId="77777777" w:rsidR="001D73FB" w:rsidRPr="00982EEA" w:rsidRDefault="001D73FB" w:rsidP="00B675BC">
            <w:pPr>
              <w:tabs>
                <w:tab w:val="decimal" w:pos="1134"/>
              </w:tabs>
              <w:rPr>
                <w:sz w:val="20"/>
                <w:szCs w:val="20"/>
              </w:rPr>
            </w:pPr>
            <w:r w:rsidRPr="00982EEA">
              <w:rPr>
                <w:sz w:val="20"/>
                <w:szCs w:val="20"/>
              </w:rPr>
              <w:t>3,600,000</w:t>
            </w:r>
          </w:p>
        </w:tc>
        <w:tc>
          <w:tcPr>
            <w:tcW w:w="1418" w:type="dxa"/>
            <w:tcBorders>
              <w:top w:val="nil"/>
              <w:left w:val="nil"/>
              <w:bottom w:val="nil"/>
              <w:right w:val="nil"/>
            </w:tcBorders>
            <w:vAlign w:val="center"/>
          </w:tcPr>
          <w:p w14:paraId="0A094B78" w14:textId="77777777" w:rsidR="001D73FB" w:rsidRPr="00982EEA" w:rsidRDefault="001D73FB" w:rsidP="00B675BC">
            <w:pPr>
              <w:tabs>
                <w:tab w:val="decimal" w:pos="1134"/>
              </w:tabs>
              <w:rPr>
                <w:sz w:val="20"/>
                <w:szCs w:val="20"/>
              </w:rPr>
            </w:pPr>
            <w:r w:rsidRPr="00982EEA">
              <w:rPr>
                <w:sz w:val="20"/>
                <w:szCs w:val="20"/>
              </w:rPr>
              <w:t>6,100</w:t>
            </w:r>
            <w:r>
              <w:rPr>
                <w:rStyle w:val="FootnoteReference"/>
                <w:sz w:val="20"/>
                <w:szCs w:val="20"/>
              </w:rPr>
              <w:footnoteReference w:id="4"/>
            </w:r>
          </w:p>
        </w:tc>
        <w:tc>
          <w:tcPr>
            <w:tcW w:w="1418" w:type="dxa"/>
            <w:tcBorders>
              <w:top w:val="nil"/>
              <w:left w:val="nil"/>
              <w:bottom w:val="nil"/>
              <w:right w:val="nil"/>
            </w:tcBorders>
            <w:vAlign w:val="center"/>
          </w:tcPr>
          <w:p w14:paraId="21A0E1A2" w14:textId="77777777" w:rsidR="001D73FB" w:rsidRPr="00982EEA" w:rsidRDefault="001D73FB" w:rsidP="00B675BC">
            <w:pPr>
              <w:tabs>
                <w:tab w:val="decimal" w:pos="1134"/>
              </w:tabs>
              <w:rPr>
                <w:sz w:val="20"/>
                <w:szCs w:val="20"/>
              </w:rPr>
            </w:pPr>
            <w:r w:rsidRPr="00982EEA">
              <w:rPr>
                <w:sz w:val="20"/>
                <w:szCs w:val="20"/>
              </w:rPr>
              <w:t>11,039</w:t>
            </w:r>
            <w:r>
              <w:rPr>
                <w:rStyle w:val="FootnoteReference"/>
                <w:sz w:val="20"/>
                <w:szCs w:val="20"/>
              </w:rPr>
              <w:footnoteReference w:id="5"/>
            </w:r>
          </w:p>
        </w:tc>
        <w:tc>
          <w:tcPr>
            <w:tcW w:w="1418" w:type="dxa"/>
            <w:tcBorders>
              <w:top w:val="nil"/>
              <w:left w:val="nil"/>
              <w:bottom w:val="nil"/>
            </w:tcBorders>
            <w:vAlign w:val="center"/>
          </w:tcPr>
          <w:p w14:paraId="33FCCFAE" w14:textId="77777777" w:rsidR="001D73FB" w:rsidRPr="00982EEA" w:rsidRDefault="001D73FB" w:rsidP="00B675BC">
            <w:pPr>
              <w:tabs>
                <w:tab w:val="decimal" w:pos="1134"/>
              </w:tabs>
              <w:rPr>
                <w:sz w:val="20"/>
                <w:szCs w:val="20"/>
              </w:rPr>
            </w:pPr>
            <w:r w:rsidRPr="00982EEA">
              <w:rPr>
                <w:sz w:val="20"/>
                <w:szCs w:val="20"/>
              </w:rPr>
              <w:t>4,939</w:t>
            </w:r>
          </w:p>
        </w:tc>
        <w:tc>
          <w:tcPr>
            <w:tcW w:w="1211" w:type="dxa"/>
            <w:tcBorders>
              <w:top w:val="nil"/>
              <w:left w:val="nil"/>
              <w:bottom w:val="nil"/>
            </w:tcBorders>
            <w:vAlign w:val="center"/>
          </w:tcPr>
          <w:p w14:paraId="04B81929" w14:textId="77777777" w:rsidR="001D73FB" w:rsidRPr="00680EBD" w:rsidRDefault="001D73FB" w:rsidP="00B675BC">
            <w:pPr>
              <w:tabs>
                <w:tab w:val="decimal" w:pos="1134"/>
              </w:tabs>
              <w:rPr>
                <w:sz w:val="20"/>
                <w:szCs w:val="20"/>
              </w:rPr>
            </w:pPr>
            <w:r w:rsidRPr="00680EBD">
              <w:rPr>
                <w:sz w:val="20"/>
                <w:szCs w:val="20"/>
              </w:rPr>
              <w:t xml:space="preserve"> $837,119 </w:t>
            </w:r>
          </w:p>
        </w:tc>
      </w:tr>
      <w:tr w:rsidR="001D73FB" w:rsidRPr="00982EEA" w14:paraId="3D1EE54A" w14:textId="77777777" w:rsidTr="00B675BC">
        <w:tc>
          <w:tcPr>
            <w:tcW w:w="1191" w:type="dxa"/>
            <w:vMerge w:val="restart"/>
            <w:tcBorders>
              <w:top w:val="nil"/>
              <w:bottom w:val="nil"/>
              <w:right w:val="nil"/>
            </w:tcBorders>
            <w:shd w:val="clear" w:color="auto" w:fill="D9D9D9" w:themeFill="background1" w:themeFillShade="D9"/>
            <w:vAlign w:val="center"/>
          </w:tcPr>
          <w:p w14:paraId="03744225" w14:textId="77777777" w:rsidR="001D73FB" w:rsidRPr="00982EEA" w:rsidRDefault="001D73FB" w:rsidP="00B675BC">
            <w:pPr>
              <w:rPr>
                <w:sz w:val="20"/>
                <w:szCs w:val="20"/>
              </w:rPr>
            </w:pPr>
            <w:r w:rsidRPr="00982EEA">
              <w:rPr>
                <w:sz w:val="20"/>
                <w:szCs w:val="20"/>
              </w:rPr>
              <w:t>Needleman (2006)</w:t>
            </w:r>
          </w:p>
        </w:tc>
        <w:tc>
          <w:tcPr>
            <w:tcW w:w="2835" w:type="dxa"/>
            <w:tcBorders>
              <w:top w:val="nil"/>
              <w:left w:val="nil"/>
              <w:bottom w:val="nil"/>
              <w:right w:val="nil"/>
            </w:tcBorders>
            <w:shd w:val="clear" w:color="auto" w:fill="D9D9D9" w:themeFill="background1" w:themeFillShade="D9"/>
          </w:tcPr>
          <w:p w14:paraId="1E1A3134" w14:textId="77777777" w:rsidR="001D73FB" w:rsidRPr="00982EEA" w:rsidRDefault="001D73FB" w:rsidP="00B675BC">
            <w:pPr>
              <w:rPr>
                <w:sz w:val="20"/>
                <w:szCs w:val="20"/>
              </w:rPr>
            </w:pPr>
            <w:r w:rsidRPr="00982EEA">
              <w:rPr>
                <w:sz w:val="20"/>
                <w:szCs w:val="20"/>
              </w:rPr>
              <w:t>Option 1 – raise proportion of RN hours to 75</w:t>
            </w:r>
            <w:r w:rsidRPr="00982EEA">
              <w:rPr>
                <w:sz w:val="20"/>
                <w:szCs w:val="20"/>
                <w:vertAlign w:val="superscript"/>
              </w:rPr>
              <w:t>th</w:t>
            </w:r>
            <w:r w:rsidRPr="00982EEA">
              <w:rPr>
                <w:sz w:val="20"/>
                <w:szCs w:val="20"/>
              </w:rPr>
              <w:t xml:space="preserve"> percentile </w:t>
            </w:r>
          </w:p>
        </w:tc>
        <w:tc>
          <w:tcPr>
            <w:tcW w:w="1418" w:type="dxa"/>
            <w:tcBorders>
              <w:top w:val="nil"/>
              <w:left w:val="nil"/>
              <w:bottom w:val="nil"/>
              <w:right w:val="nil"/>
            </w:tcBorders>
            <w:shd w:val="clear" w:color="auto" w:fill="D9D9D9" w:themeFill="background1" w:themeFillShade="D9"/>
            <w:vAlign w:val="center"/>
          </w:tcPr>
          <w:p w14:paraId="6DDE4E5C" w14:textId="77777777" w:rsidR="001D73FB" w:rsidRPr="00982EEA" w:rsidRDefault="001D73FB" w:rsidP="00B675BC">
            <w:pPr>
              <w:tabs>
                <w:tab w:val="decimal" w:pos="1247"/>
              </w:tabs>
              <w:rPr>
                <w:sz w:val="20"/>
                <w:szCs w:val="20"/>
              </w:rPr>
            </w:pPr>
            <w:r w:rsidRPr="00982EEA">
              <w:rPr>
                <w:sz w:val="20"/>
                <w:szCs w:val="20"/>
              </w:rPr>
              <w:t>354</w:t>
            </w:r>
          </w:p>
        </w:tc>
        <w:tc>
          <w:tcPr>
            <w:tcW w:w="1418" w:type="dxa"/>
            <w:tcBorders>
              <w:top w:val="nil"/>
              <w:left w:val="nil"/>
              <w:bottom w:val="nil"/>
              <w:right w:val="nil"/>
            </w:tcBorders>
            <w:shd w:val="clear" w:color="auto" w:fill="D9D9D9" w:themeFill="background1" w:themeFillShade="D9"/>
            <w:vAlign w:val="center"/>
          </w:tcPr>
          <w:p w14:paraId="047121A7" w14:textId="77777777" w:rsidR="001D73FB" w:rsidRPr="00982EEA" w:rsidRDefault="001D73FB" w:rsidP="00B675BC">
            <w:pPr>
              <w:tabs>
                <w:tab w:val="decimal" w:pos="1134"/>
              </w:tabs>
              <w:rPr>
                <w:sz w:val="20"/>
                <w:szCs w:val="20"/>
              </w:rPr>
            </w:pPr>
            <w:r w:rsidRPr="00982EEA">
              <w:rPr>
                <w:sz w:val="20"/>
                <w:szCs w:val="20"/>
              </w:rPr>
              <w:t>59,938</w:t>
            </w:r>
          </w:p>
        </w:tc>
        <w:tc>
          <w:tcPr>
            <w:tcW w:w="1418" w:type="dxa"/>
            <w:tcBorders>
              <w:top w:val="nil"/>
              <w:left w:val="nil"/>
              <w:bottom w:val="nil"/>
              <w:right w:val="nil"/>
            </w:tcBorders>
            <w:shd w:val="clear" w:color="auto" w:fill="D9D9D9" w:themeFill="background1" w:themeFillShade="D9"/>
            <w:vAlign w:val="center"/>
          </w:tcPr>
          <w:p w14:paraId="0324AB75" w14:textId="77777777" w:rsidR="001D73FB" w:rsidRPr="00982EEA" w:rsidRDefault="001D73FB" w:rsidP="00B675BC">
            <w:pPr>
              <w:tabs>
                <w:tab w:val="decimal" w:pos="1134"/>
              </w:tabs>
              <w:rPr>
                <w:sz w:val="20"/>
                <w:szCs w:val="20"/>
              </w:rPr>
            </w:pPr>
            <w:r w:rsidRPr="00982EEA">
              <w:rPr>
                <w:sz w:val="20"/>
                <w:szCs w:val="20"/>
              </w:rPr>
              <w:t>1,507,493</w:t>
            </w:r>
          </w:p>
        </w:tc>
        <w:tc>
          <w:tcPr>
            <w:tcW w:w="1418" w:type="dxa"/>
            <w:tcBorders>
              <w:top w:val="nil"/>
              <w:left w:val="nil"/>
              <w:bottom w:val="nil"/>
              <w:right w:val="nil"/>
            </w:tcBorders>
            <w:shd w:val="clear" w:color="auto" w:fill="D9D9D9" w:themeFill="background1" w:themeFillShade="D9"/>
            <w:vAlign w:val="center"/>
          </w:tcPr>
          <w:p w14:paraId="30D26C4A" w14:textId="77777777" w:rsidR="001D73FB" w:rsidRPr="00982EEA" w:rsidRDefault="001D73FB" w:rsidP="00B675BC">
            <w:pPr>
              <w:tabs>
                <w:tab w:val="decimal" w:pos="1134"/>
              </w:tabs>
              <w:rPr>
                <w:sz w:val="20"/>
                <w:szCs w:val="20"/>
                <w:vertAlign w:val="superscript"/>
              </w:rPr>
            </w:pPr>
            <w:r w:rsidRPr="00982EEA">
              <w:rPr>
                <w:sz w:val="20"/>
                <w:szCs w:val="20"/>
              </w:rPr>
              <w:t>1,053</w:t>
            </w:r>
            <w:r>
              <w:rPr>
                <w:rStyle w:val="FootnoteReference"/>
                <w:sz w:val="20"/>
                <w:szCs w:val="20"/>
              </w:rPr>
              <w:footnoteReference w:id="6"/>
            </w:r>
          </w:p>
        </w:tc>
        <w:tc>
          <w:tcPr>
            <w:tcW w:w="1418" w:type="dxa"/>
            <w:tcBorders>
              <w:top w:val="nil"/>
              <w:left w:val="nil"/>
              <w:bottom w:val="nil"/>
              <w:right w:val="nil"/>
            </w:tcBorders>
            <w:shd w:val="clear" w:color="auto" w:fill="D9D9D9" w:themeFill="background1" w:themeFillShade="D9"/>
            <w:vAlign w:val="center"/>
          </w:tcPr>
          <w:p w14:paraId="139122FD" w14:textId="77777777" w:rsidR="001D73FB" w:rsidRPr="00982EEA" w:rsidRDefault="001D73FB" w:rsidP="00B675BC">
            <w:pPr>
              <w:tabs>
                <w:tab w:val="decimal" w:pos="1134"/>
              </w:tabs>
              <w:rPr>
                <w:sz w:val="20"/>
                <w:szCs w:val="20"/>
              </w:rPr>
            </w:pPr>
            <w:r w:rsidRPr="00982EEA">
              <w:rPr>
                <w:sz w:val="20"/>
                <w:szCs w:val="20"/>
              </w:rPr>
              <w:t>811</w:t>
            </w:r>
          </w:p>
        </w:tc>
        <w:tc>
          <w:tcPr>
            <w:tcW w:w="1418" w:type="dxa"/>
            <w:tcBorders>
              <w:top w:val="nil"/>
              <w:left w:val="nil"/>
              <w:bottom w:val="nil"/>
            </w:tcBorders>
            <w:shd w:val="clear" w:color="auto" w:fill="D9D9D9" w:themeFill="background1" w:themeFillShade="D9"/>
            <w:vAlign w:val="center"/>
          </w:tcPr>
          <w:p w14:paraId="41F7EEB2" w14:textId="77777777" w:rsidR="001D73FB" w:rsidRPr="00982EEA" w:rsidRDefault="001D73FB" w:rsidP="00B675BC">
            <w:pPr>
              <w:tabs>
                <w:tab w:val="decimal" w:pos="1134"/>
              </w:tabs>
              <w:rPr>
                <w:sz w:val="20"/>
                <w:szCs w:val="20"/>
              </w:rPr>
            </w:pPr>
            <w:r w:rsidRPr="00982EEA">
              <w:rPr>
                <w:sz w:val="20"/>
                <w:szCs w:val="20"/>
              </w:rPr>
              <w:t>-242</w:t>
            </w:r>
          </w:p>
        </w:tc>
        <w:tc>
          <w:tcPr>
            <w:tcW w:w="1211" w:type="dxa"/>
            <w:tcBorders>
              <w:top w:val="nil"/>
              <w:left w:val="nil"/>
              <w:bottom w:val="nil"/>
            </w:tcBorders>
            <w:shd w:val="clear" w:color="auto" w:fill="D9D9D9" w:themeFill="background1" w:themeFillShade="D9"/>
            <w:vAlign w:val="center"/>
          </w:tcPr>
          <w:p w14:paraId="5F8CF1A3" w14:textId="77777777" w:rsidR="001D73FB" w:rsidRPr="00680EBD" w:rsidRDefault="001D73FB" w:rsidP="00B675BC">
            <w:pPr>
              <w:tabs>
                <w:tab w:val="decimal" w:pos="1134"/>
              </w:tabs>
              <w:rPr>
                <w:sz w:val="20"/>
                <w:szCs w:val="20"/>
              </w:rPr>
            </w:pPr>
            <w:r>
              <w:rPr>
                <w:sz w:val="20"/>
                <w:szCs w:val="20"/>
              </w:rPr>
              <w:t>0</w:t>
            </w:r>
          </w:p>
        </w:tc>
      </w:tr>
      <w:tr w:rsidR="001D73FB" w:rsidRPr="00982EEA" w14:paraId="540385FE" w14:textId="77777777" w:rsidTr="00B675BC">
        <w:tc>
          <w:tcPr>
            <w:tcW w:w="1191" w:type="dxa"/>
            <w:vMerge/>
            <w:tcBorders>
              <w:top w:val="nil"/>
              <w:bottom w:val="nil"/>
              <w:right w:val="nil"/>
            </w:tcBorders>
            <w:shd w:val="clear" w:color="auto" w:fill="D9D9D9" w:themeFill="background1" w:themeFillShade="D9"/>
            <w:vAlign w:val="center"/>
          </w:tcPr>
          <w:p w14:paraId="654F1103" w14:textId="77777777" w:rsidR="001D73FB" w:rsidRPr="00982EEA" w:rsidRDefault="001D73FB" w:rsidP="00B675BC">
            <w:pPr>
              <w:rPr>
                <w:sz w:val="20"/>
                <w:szCs w:val="20"/>
              </w:rPr>
            </w:pPr>
          </w:p>
        </w:tc>
        <w:tc>
          <w:tcPr>
            <w:tcW w:w="2835" w:type="dxa"/>
            <w:tcBorders>
              <w:top w:val="nil"/>
              <w:left w:val="nil"/>
              <w:bottom w:val="nil"/>
              <w:right w:val="nil"/>
            </w:tcBorders>
            <w:shd w:val="clear" w:color="auto" w:fill="D9D9D9" w:themeFill="background1" w:themeFillShade="D9"/>
          </w:tcPr>
          <w:p w14:paraId="254C84B8" w14:textId="77777777" w:rsidR="001D73FB" w:rsidRPr="00982EEA" w:rsidRDefault="001D73FB" w:rsidP="00B675BC">
            <w:pPr>
              <w:rPr>
                <w:sz w:val="20"/>
                <w:szCs w:val="20"/>
              </w:rPr>
            </w:pPr>
            <w:r w:rsidRPr="00982EEA">
              <w:rPr>
                <w:sz w:val="20"/>
                <w:szCs w:val="20"/>
              </w:rPr>
              <w:t>Option 2 – raise licensed nurse hours to 75</w:t>
            </w:r>
            <w:r w:rsidRPr="00982EEA">
              <w:rPr>
                <w:sz w:val="20"/>
                <w:szCs w:val="20"/>
                <w:vertAlign w:val="superscript"/>
              </w:rPr>
              <w:t>th</w:t>
            </w:r>
            <w:r w:rsidRPr="00982EEA">
              <w:rPr>
                <w:sz w:val="20"/>
                <w:szCs w:val="20"/>
              </w:rPr>
              <w:t xml:space="preserve"> percentile</w:t>
            </w:r>
          </w:p>
        </w:tc>
        <w:tc>
          <w:tcPr>
            <w:tcW w:w="1418" w:type="dxa"/>
            <w:tcBorders>
              <w:top w:val="nil"/>
              <w:left w:val="nil"/>
              <w:bottom w:val="nil"/>
              <w:right w:val="nil"/>
            </w:tcBorders>
            <w:shd w:val="clear" w:color="auto" w:fill="D9D9D9" w:themeFill="background1" w:themeFillShade="D9"/>
            <w:vAlign w:val="center"/>
          </w:tcPr>
          <w:p w14:paraId="038C5E84" w14:textId="77777777" w:rsidR="001D73FB" w:rsidRPr="00982EEA" w:rsidRDefault="001D73FB" w:rsidP="00B675BC">
            <w:pPr>
              <w:tabs>
                <w:tab w:val="decimal" w:pos="1247"/>
              </w:tabs>
              <w:rPr>
                <w:sz w:val="20"/>
                <w:szCs w:val="20"/>
              </w:rPr>
            </w:pPr>
            <w:r w:rsidRPr="00982EEA">
              <w:rPr>
                <w:sz w:val="20"/>
                <w:szCs w:val="20"/>
              </w:rPr>
              <w:t>597</w:t>
            </w:r>
          </w:p>
        </w:tc>
        <w:tc>
          <w:tcPr>
            <w:tcW w:w="1418" w:type="dxa"/>
            <w:tcBorders>
              <w:top w:val="nil"/>
              <w:left w:val="nil"/>
              <w:bottom w:val="nil"/>
              <w:right w:val="nil"/>
            </w:tcBorders>
            <w:shd w:val="clear" w:color="auto" w:fill="D9D9D9" w:themeFill="background1" w:themeFillShade="D9"/>
            <w:vAlign w:val="center"/>
          </w:tcPr>
          <w:p w14:paraId="3B128EFF" w14:textId="77777777" w:rsidR="001D73FB" w:rsidRPr="00982EEA" w:rsidRDefault="001D73FB" w:rsidP="00B675BC">
            <w:pPr>
              <w:tabs>
                <w:tab w:val="decimal" w:pos="1134"/>
              </w:tabs>
              <w:rPr>
                <w:sz w:val="20"/>
                <w:szCs w:val="20"/>
              </w:rPr>
            </w:pPr>
            <w:r w:rsidRPr="00982EEA">
              <w:rPr>
                <w:sz w:val="20"/>
                <w:szCs w:val="20"/>
              </w:rPr>
              <w:t>10,813</w:t>
            </w:r>
          </w:p>
        </w:tc>
        <w:tc>
          <w:tcPr>
            <w:tcW w:w="1418" w:type="dxa"/>
            <w:tcBorders>
              <w:top w:val="nil"/>
              <w:left w:val="nil"/>
              <w:bottom w:val="nil"/>
              <w:right w:val="nil"/>
            </w:tcBorders>
            <w:shd w:val="clear" w:color="auto" w:fill="D9D9D9" w:themeFill="background1" w:themeFillShade="D9"/>
            <w:vAlign w:val="center"/>
          </w:tcPr>
          <w:p w14:paraId="5204AA72" w14:textId="77777777" w:rsidR="001D73FB" w:rsidRPr="00982EEA" w:rsidRDefault="001D73FB" w:rsidP="00B675BC">
            <w:pPr>
              <w:tabs>
                <w:tab w:val="decimal" w:pos="1134"/>
              </w:tabs>
              <w:rPr>
                <w:sz w:val="20"/>
                <w:szCs w:val="20"/>
              </w:rPr>
            </w:pPr>
            <w:r w:rsidRPr="00982EEA">
              <w:rPr>
                <w:sz w:val="20"/>
                <w:szCs w:val="20"/>
              </w:rPr>
              <w:t>2,598,315</w:t>
            </w:r>
          </w:p>
        </w:tc>
        <w:tc>
          <w:tcPr>
            <w:tcW w:w="1418" w:type="dxa"/>
            <w:tcBorders>
              <w:top w:val="nil"/>
              <w:left w:val="nil"/>
              <w:bottom w:val="nil"/>
              <w:right w:val="nil"/>
            </w:tcBorders>
            <w:shd w:val="clear" w:color="auto" w:fill="D9D9D9" w:themeFill="background1" w:themeFillShade="D9"/>
            <w:vAlign w:val="center"/>
          </w:tcPr>
          <w:p w14:paraId="180BC124" w14:textId="77777777" w:rsidR="001D73FB" w:rsidRPr="00982EEA" w:rsidRDefault="001D73FB" w:rsidP="00B675BC">
            <w:pPr>
              <w:tabs>
                <w:tab w:val="decimal" w:pos="1134"/>
              </w:tabs>
              <w:rPr>
                <w:sz w:val="20"/>
                <w:szCs w:val="20"/>
              </w:rPr>
            </w:pPr>
            <w:r w:rsidRPr="00982EEA">
              <w:rPr>
                <w:sz w:val="20"/>
                <w:szCs w:val="20"/>
              </w:rPr>
              <w:t>1,719</w:t>
            </w:r>
          </w:p>
        </w:tc>
        <w:tc>
          <w:tcPr>
            <w:tcW w:w="1418" w:type="dxa"/>
            <w:tcBorders>
              <w:top w:val="nil"/>
              <w:left w:val="nil"/>
              <w:bottom w:val="nil"/>
              <w:right w:val="nil"/>
            </w:tcBorders>
            <w:shd w:val="clear" w:color="auto" w:fill="D9D9D9" w:themeFill="background1" w:themeFillShade="D9"/>
            <w:vAlign w:val="center"/>
          </w:tcPr>
          <w:p w14:paraId="15FD40DF" w14:textId="77777777" w:rsidR="001D73FB" w:rsidRPr="00982EEA" w:rsidRDefault="001D73FB" w:rsidP="00B675BC">
            <w:pPr>
              <w:tabs>
                <w:tab w:val="decimal" w:pos="1134"/>
              </w:tabs>
              <w:rPr>
                <w:sz w:val="20"/>
                <w:szCs w:val="20"/>
              </w:rPr>
            </w:pPr>
            <w:r w:rsidRPr="00982EEA">
              <w:rPr>
                <w:sz w:val="20"/>
                <w:szCs w:val="20"/>
              </w:rPr>
              <w:t>7,538</w:t>
            </w:r>
          </w:p>
        </w:tc>
        <w:tc>
          <w:tcPr>
            <w:tcW w:w="1418" w:type="dxa"/>
            <w:tcBorders>
              <w:top w:val="nil"/>
              <w:left w:val="nil"/>
              <w:bottom w:val="nil"/>
            </w:tcBorders>
            <w:shd w:val="clear" w:color="auto" w:fill="D9D9D9" w:themeFill="background1" w:themeFillShade="D9"/>
            <w:vAlign w:val="center"/>
          </w:tcPr>
          <w:p w14:paraId="2FAE66BB" w14:textId="77777777" w:rsidR="001D73FB" w:rsidRPr="00982EEA" w:rsidRDefault="001D73FB" w:rsidP="00B675BC">
            <w:pPr>
              <w:tabs>
                <w:tab w:val="decimal" w:pos="1134"/>
              </w:tabs>
              <w:rPr>
                <w:sz w:val="20"/>
                <w:szCs w:val="20"/>
              </w:rPr>
            </w:pPr>
            <w:r w:rsidRPr="00982EEA">
              <w:rPr>
                <w:sz w:val="20"/>
                <w:szCs w:val="20"/>
              </w:rPr>
              <w:t>5,819</w:t>
            </w:r>
          </w:p>
        </w:tc>
        <w:tc>
          <w:tcPr>
            <w:tcW w:w="1211" w:type="dxa"/>
            <w:tcBorders>
              <w:top w:val="nil"/>
              <w:left w:val="nil"/>
              <w:bottom w:val="nil"/>
            </w:tcBorders>
            <w:shd w:val="clear" w:color="auto" w:fill="D9D9D9" w:themeFill="background1" w:themeFillShade="D9"/>
            <w:vAlign w:val="center"/>
          </w:tcPr>
          <w:p w14:paraId="50A7E4DB" w14:textId="77777777" w:rsidR="001D73FB" w:rsidRPr="00680EBD" w:rsidRDefault="001D73FB" w:rsidP="00B675BC">
            <w:pPr>
              <w:tabs>
                <w:tab w:val="decimal" w:pos="1134"/>
              </w:tabs>
              <w:rPr>
                <w:sz w:val="20"/>
                <w:szCs w:val="20"/>
              </w:rPr>
            </w:pPr>
            <w:r w:rsidRPr="00680EBD">
              <w:rPr>
                <w:sz w:val="20"/>
                <w:szCs w:val="20"/>
              </w:rPr>
              <w:t xml:space="preserve"> $9,747,069 </w:t>
            </w:r>
          </w:p>
        </w:tc>
      </w:tr>
      <w:tr w:rsidR="001D73FB" w:rsidRPr="00982EEA" w14:paraId="2C36F637" w14:textId="77777777" w:rsidTr="00B675BC">
        <w:tc>
          <w:tcPr>
            <w:tcW w:w="1191" w:type="dxa"/>
            <w:vMerge/>
            <w:tcBorders>
              <w:top w:val="nil"/>
              <w:bottom w:val="nil"/>
              <w:right w:val="nil"/>
            </w:tcBorders>
            <w:shd w:val="clear" w:color="auto" w:fill="D9D9D9" w:themeFill="background1" w:themeFillShade="D9"/>
            <w:vAlign w:val="center"/>
          </w:tcPr>
          <w:p w14:paraId="26383259" w14:textId="77777777" w:rsidR="001D73FB" w:rsidRPr="00982EEA" w:rsidRDefault="001D73FB" w:rsidP="00B675BC">
            <w:pPr>
              <w:rPr>
                <w:sz w:val="20"/>
                <w:szCs w:val="20"/>
              </w:rPr>
            </w:pPr>
          </w:p>
        </w:tc>
        <w:tc>
          <w:tcPr>
            <w:tcW w:w="2835" w:type="dxa"/>
            <w:tcBorders>
              <w:top w:val="nil"/>
              <w:left w:val="nil"/>
              <w:bottom w:val="nil"/>
              <w:right w:val="nil"/>
            </w:tcBorders>
            <w:shd w:val="clear" w:color="auto" w:fill="D9D9D9" w:themeFill="background1" w:themeFillShade="D9"/>
          </w:tcPr>
          <w:p w14:paraId="54F04856" w14:textId="77777777" w:rsidR="001D73FB" w:rsidRPr="00982EEA" w:rsidRDefault="001D73FB" w:rsidP="00B675BC">
            <w:pPr>
              <w:rPr>
                <w:sz w:val="20"/>
                <w:szCs w:val="20"/>
              </w:rPr>
            </w:pPr>
            <w:r w:rsidRPr="00982EEA">
              <w:rPr>
                <w:sz w:val="20"/>
                <w:szCs w:val="20"/>
              </w:rPr>
              <w:t>Option 3 – combine option 1 and option 2</w:t>
            </w:r>
          </w:p>
        </w:tc>
        <w:tc>
          <w:tcPr>
            <w:tcW w:w="1418" w:type="dxa"/>
            <w:tcBorders>
              <w:top w:val="nil"/>
              <w:left w:val="nil"/>
              <w:bottom w:val="nil"/>
              <w:right w:val="nil"/>
            </w:tcBorders>
            <w:shd w:val="clear" w:color="auto" w:fill="D9D9D9" w:themeFill="background1" w:themeFillShade="D9"/>
            <w:vAlign w:val="center"/>
          </w:tcPr>
          <w:p w14:paraId="2113FA70" w14:textId="77777777" w:rsidR="001D73FB" w:rsidRPr="00982EEA" w:rsidRDefault="001D73FB" w:rsidP="00B675BC">
            <w:pPr>
              <w:tabs>
                <w:tab w:val="decimal" w:pos="1247"/>
              </w:tabs>
              <w:rPr>
                <w:sz w:val="20"/>
                <w:szCs w:val="20"/>
              </w:rPr>
            </w:pPr>
            <w:r w:rsidRPr="00982EEA">
              <w:rPr>
                <w:sz w:val="20"/>
                <w:szCs w:val="20"/>
              </w:rPr>
              <w:t>942</w:t>
            </w:r>
          </w:p>
        </w:tc>
        <w:tc>
          <w:tcPr>
            <w:tcW w:w="1418" w:type="dxa"/>
            <w:tcBorders>
              <w:top w:val="nil"/>
              <w:left w:val="nil"/>
              <w:bottom w:val="nil"/>
              <w:right w:val="nil"/>
            </w:tcBorders>
            <w:shd w:val="clear" w:color="auto" w:fill="D9D9D9" w:themeFill="background1" w:themeFillShade="D9"/>
            <w:vAlign w:val="center"/>
          </w:tcPr>
          <w:p w14:paraId="167B6372" w14:textId="77777777" w:rsidR="001D73FB" w:rsidRPr="00982EEA" w:rsidRDefault="001D73FB" w:rsidP="00B675BC">
            <w:pPr>
              <w:tabs>
                <w:tab w:val="decimal" w:pos="1134"/>
              </w:tabs>
              <w:rPr>
                <w:sz w:val="20"/>
                <w:szCs w:val="20"/>
              </w:rPr>
            </w:pPr>
            <w:r w:rsidRPr="00982EEA">
              <w:rPr>
                <w:sz w:val="20"/>
                <w:szCs w:val="20"/>
              </w:rPr>
              <w:t>70,416</w:t>
            </w:r>
          </w:p>
        </w:tc>
        <w:tc>
          <w:tcPr>
            <w:tcW w:w="1418" w:type="dxa"/>
            <w:tcBorders>
              <w:top w:val="nil"/>
              <w:left w:val="nil"/>
              <w:bottom w:val="nil"/>
              <w:right w:val="nil"/>
            </w:tcBorders>
            <w:shd w:val="clear" w:color="auto" w:fill="D9D9D9" w:themeFill="background1" w:themeFillShade="D9"/>
            <w:vAlign w:val="center"/>
          </w:tcPr>
          <w:p w14:paraId="16A2CE34" w14:textId="77777777" w:rsidR="001D73FB" w:rsidRPr="00982EEA" w:rsidRDefault="001D73FB" w:rsidP="00B675BC">
            <w:pPr>
              <w:tabs>
                <w:tab w:val="decimal" w:pos="1134"/>
              </w:tabs>
              <w:rPr>
                <w:sz w:val="20"/>
                <w:szCs w:val="20"/>
              </w:rPr>
            </w:pPr>
            <w:r w:rsidRPr="00982EEA">
              <w:rPr>
                <w:sz w:val="20"/>
                <w:szCs w:val="20"/>
              </w:rPr>
              <w:t>4,106,315</w:t>
            </w:r>
          </w:p>
        </w:tc>
        <w:tc>
          <w:tcPr>
            <w:tcW w:w="1418" w:type="dxa"/>
            <w:tcBorders>
              <w:top w:val="nil"/>
              <w:left w:val="nil"/>
              <w:bottom w:val="nil"/>
              <w:right w:val="nil"/>
            </w:tcBorders>
            <w:shd w:val="clear" w:color="auto" w:fill="D9D9D9" w:themeFill="background1" w:themeFillShade="D9"/>
            <w:vAlign w:val="center"/>
          </w:tcPr>
          <w:p w14:paraId="7ECD66CC" w14:textId="77777777" w:rsidR="001D73FB" w:rsidRPr="00982EEA" w:rsidRDefault="001D73FB" w:rsidP="00B675BC">
            <w:pPr>
              <w:tabs>
                <w:tab w:val="decimal" w:pos="1134"/>
              </w:tabs>
              <w:rPr>
                <w:sz w:val="20"/>
                <w:szCs w:val="20"/>
              </w:rPr>
            </w:pPr>
            <w:r w:rsidRPr="00982EEA">
              <w:rPr>
                <w:sz w:val="20"/>
                <w:szCs w:val="20"/>
              </w:rPr>
              <w:t>2,772</w:t>
            </w:r>
          </w:p>
        </w:tc>
        <w:tc>
          <w:tcPr>
            <w:tcW w:w="1418" w:type="dxa"/>
            <w:tcBorders>
              <w:top w:val="nil"/>
              <w:left w:val="nil"/>
              <w:bottom w:val="nil"/>
              <w:right w:val="nil"/>
            </w:tcBorders>
            <w:shd w:val="clear" w:color="auto" w:fill="D9D9D9" w:themeFill="background1" w:themeFillShade="D9"/>
            <w:vAlign w:val="center"/>
          </w:tcPr>
          <w:p w14:paraId="28ED8C02" w14:textId="77777777" w:rsidR="001D73FB" w:rsidRPr="00982EEA" w:rsidRDefault="001D73FB" w:rsidP="00B675BC">
            <w:pPr>
              <w:tabs>
                <w:tab w:val="decimal" w:pos="1134"/>
              </w:tabs>
              <w:rPr>
                <w:sz w:val="20"/>
                <w:szCs w:val="20"/>
              </w:rPr>
            </w:pPr>
            <w:r w:rsidRPr="00982EEA">
              <w:rPr>
                <w:sz w:val="20"/>
                <w:szCs w:val="20"/>
              </w:rPr>
              <w:t>8,488</w:t>
            </w:r>
          </w:p>
        </w:tc>
        <w:tc>
          <w:tcPr>
            <w:tcW w:w="1418" w:type="dxa"/>
            <w:tcBorders>
              <w:top w:val="nil"/>
              <w:left w:val="nil"/>
              <w:bottom w:val="nil"/>
            </w:tcBorders>
            <w:shd w:val="clear" w:color="auto" w:fill="D9D9D9" w:themeFill="background1" w:themeFillShade="D9"/>
            <w:vAlign w:val="center"/>
          </w:tcPr>
          <w:p w14:paraId="3C20F1C8" w14:textId="77777777" w:rsidR="001D73FB" w:rsidRPr="00982EEA" w:rsidRDefault="001D73FB" w:rsidP="00B675BC">
            <w:pPr>
              <w:tabs>
                <w:tab w:val="decimal" w:pos="1134"/>
              </w:tabs>
              <w:rPr>
                <w:sz w:val="20"/>
                <w:szCs w:val="20"/>
              </w:rPr>
            </w:pPr>
            <w:r w:rsidRPr="00982EEA">
              <w:rPr>
                <w:sz w:val="20"/>
                <w:szCs w:val="20"/>
              </w:rPr>
              <w:t>5,716</w:t>
            </w:r>
          </w:p>
        </w:tc>
        <w:tc>
          <w:tcPr>
            <w:tcW w:w="1211" w:type="dxa"/>
            <w:tcBorders>
              <w:top w:val="nil"/>
              <w:left w:val="nil"/>
              <w:bottom w:val="nil"/>
            </w:tcBorders>
            <w:shd w:val="clear" w:color="auto" w:fill="D9D9D9" w:themeFill="background1" w:themeFillShade="D9"/>
            <w:vAlign w:val="center"/>
          </w:tcPr>
          <w:p w14:paraId="56E86351" w14:textId="77777777" w:rsidR="001D73FB" w:rsidRPr="00680EBD" w:rsidRDefault="001D73FB" w:rsidP="00B675BC">
            <w:pPr>
              <w:tabs>
                <w:tab w:val="decimal" w:pos="1134"/>
              </w:tabs>
              <w:rPr>
                <w:sz w:val="20"/>
                <w:szCs w:val="20"/>
              </w:rPr>
            </w:pPr>
            <w:r w:rsidRPr="00680EBD">
              <w:rPr>
                <w:sz w:val="20"/>
                <w:szCs w:val="20"/>
              </w:rPr>
              <w:t xml:space="preserve"> $6,067,941 </w:t>
            </w:r>
          </w:p>
        </w:tc>
      </w:tr>
      <w:tr w:rsidR="001D73FB" w:rsidRPr="00982EEA" w14:paraId="110753CC" w14:textId="77777777" w:rsidTr="00B675BC">
        <w:trPr>
          <w:trHeight w:val="52"/>
        </w:trPr>
        <w:tc>
          <w:tcPr>
            <w:tcW w:w="1191" w:type="dxa"/>
            <w:vMerge w:val="restart"/>
            <w:tcBorders>
              <w:top w:val="nil"/>
              <w:bottom w:val="nil"/>
              <w:right w:val="nil"/>
            </w:tcBorders>
            <w:vAlign w:val="center"/>
          </w:tcPr>
          <w:p w14:paraId="53906303" w14:textId="77777777" w:rsidR="001D73FB" w:rsidRPr="00982EEA" w:rsidRDefault="001D73FB" w:rsidP="00B675BC">
            <w:pPr>
              <w:rPr>
                <w:sz w:val="20"/>
                <w:szCs w:val="20"/>
              </w:rPr>
            </w:pPr>
            <w:r w:rsidRPr="00982EEA">
              <w:rPr>
                <w:sz w:val="20"/>
                <w:szCs w:val="20"/>
              </w:rPr>
              <w:t>Shamliyan (2009)</w:t>
            </w:r>
          </w:p>
        </w:tc>
        <w:tc>
          <w:tcPr>
            <w:tcW w:w="2835" w:type="dxa"/>
            <w:tcBorders>
              <w:top w:val="nil"/>
              <w:left w:val="nil"/>
              <w:bottom w:val="nil"/>
              <w:right w:val="nil"/>
            </w:tcBorders>
          </w:tcPr>
          <w:p w14:paraId="65334B6B" w14:textId="77777777" w:rsidR="001D73FB" w:rsidRPr="00982EEA" w:rsidRDefault="001D73FB" w:rsidP="00B675BC">
            <w:pPr>
              <w:rPr>
                <w:sz w:val="20"/>
                <w:szCs w:val="20"/>
              </w:rPr>
            </w:pPr>
            <w:r w:rsidRPr="00982EEA">
              <w:rPr>
                <w:sz w:val="20"/>
                <w:szCs w:val="20"/>
              </w:rPr>
              <w:t>Surgical – increase RN staffing</w:t>
            </w:r>
            <w:r>
              <w:rPr>
                <w:sz w:val="20"/>
                <w:szCs w:val="20"/>
              </w:rPr>
              <w:t xml:space="preserve"> by 1 FTE per patient day</w:t>
            </w:r>
            <w:r w:rsidRPr="00982EEA">
              <w:rPr>
                <w:sz w:val="20"/>
                <w:szCs w:val="20"/>
              </w:rPr>
              <w:t xml:space="preserve"> in this setting</w:t>
            </w:r>
          </w:p>
        </w:tc>
        <w:tc>
          <w:tcPr>
            <w:tcW w:w="1418" w:type="dxa"/>
            <w:tcBorders>
              <w:top w:val="nil"/>
              <w:left w:val="nil"/>
              <w:bottom w:val="nil"/>
              <w:right w:val="nil"/>
            </w:tcBorders>
            <w:vAlign w:val="center"/>
          </w:tcPr>
          <w:p w14:paraId="7BE14632" w14:textId="77777777" w:rsidR="001D73FB" w:rsidRPr="00982EEA" w:rsidRDefault="001D73FB" w:rsidP="00B675BC">
            <w:pPr>
              <w:tabs>
                <w:tab w:val="decimal" w:pos="1247"/>
              </w:tabs>
              <w:rPr>
                <w:sz w:val="20"/>
                <w:szCs w:val="20"/>
              </w:rPr>
            </w:pPr>
            <w:r w:rsidRPr="00982EEA">
              <w:rPr>
                <w:sz w:val="20"/>
                <w:szCs w:val="20"/>
              </w:rPr>
              <w:t>592,958</w:t>
            </w:r>
          </w:p>
        </w:tc>
        <w:tc>
          <w:tcPr>
            <w:tcW w:w="1418" w:type="dxa"/>
            <w:tcBorders>
              <w:top w:val="nil"/>
              <w:left w:val="nil"/>
              <w:bottom w:val="nil"/>
              <w:right w:val="nil"/>
            </w:tcBorders>
            <w:vAlign w:val="center"/>
          </w:tcPr>
          <w:p w14:paraId="0C4EF5D0" w14:textId="77777777" w:rsidR="001D73FB" w:rsidRPr="00982EEA" w:rsidRDefault="001D73FB" w:rsidP="00B675BC">
            <w:pPr>
              <w:tabs>
                <w:tab w:val="decimal" w:pos="1134"/>
              </w:tabs>
              <w:rPr>
                <w:sz w:val="20"/>
                <w:szCs w:val="20"/>
              </w:rPr>
            </w:pPr>
            <w:r w:rsidRPr="00982EEA">
              <w:rPr>
                <w:sz w:val="20"/>
                <w:szCs w:val="20"/>
              </w:rPr>
              <w:t>NR</w:t>
            </w:r>
          </w:p>
        </w:tc>
        <w:tc>
          <w:tcPr>
            <w:tcW w:w="1418" w:type="dxa"/>
            <w:tcBorders>
              <w:top w:val="nil"/>
              <w:left w:val="nil"/>
              <w:bottom w:val="nil"/>
              <w:right w:val="nil"/>
            </w:tcBorders>
            <w:vAlign w:val="center"/>
          </w:tcPr>
          <w:p w14:paraId="4C38D39A" w14:textId="77777777" w:rsidR="001D73FB" w:rsidRPr="00982EEA" w:rsidRDefault="001D73FB" w:rsidP="00B675BC">
            <w:pPr>
              <w:tabs>
                <w:tab w:val="decimal" w:pos="1134"/>
              </w:tabs>
              <w:rPr>
                <w:sz w:val="20"/>
                <w:szCs w:val="20"/>
              </w:rPr>
            </w:pPr>
            <w:r w:rsidRPr="00982EEA">
              <w:rPr>
                <w:sz w:val="20"/>
                <w:szCs w:val="20"/>
              </w:rPr>
              <w:t>NR</w:t>
            </w:r>
          </w:p>
        </w:tc>
        <w:tc>
          <w:tcPr>
            <w:tcW w:w="1418" w:type="dxa"/>
            <w:tcBorders>
              <w:top w:val="nil"/>
              <w:left w:val="nil"/>
              <w:bottom w:val="nil"/>
              <w:right w:val="nil"/>
            </w:tcBorders>
            <w:vAlign w:val="center"/>
          </w:tcPr>
          <w:p w14:paraId="3B1A86C6" w14:textId="77777777" w:rsidR="001D73FB" w:rsidRPr="00982EEA" w:rsidRDefault="001D73FB" w:rsidP="00B675BC">
            <w:pPr>
              <w:tabs>
                <w:tab w:val="decimal" w:pos="1134"/>
              </w:tabs>
              <w:rPr>
                <w:sz w:val="20"/>
                <w:szCs w:val="20"/>
              </w:rPr>
            </w:pPr>
            <w:r w:rsidRPr="00982EEA">
              <w:rPr>
                <w:sz w:val="20"/>
                <w:szCs w:val="20"/>
              </w:rPr>
              <w:t>1,646,190</w:t>
            </w:r>
          </w:p>
        </w:tc>
        <w:tc>
          <w:tcPr>
            <w:tcW w:w="1418" w:type="dxa"/>
            <w:tcBorders>
              <w:top w:val="nil"/>
              <w:left w:val="nil"/>
              <w:bottom w:val="nil"/>
              <w:right w:val="nil"/>
            </w:tcBorders>
            <w:vAlign w:val="center"/>
          </w:tcPr>
          <w:p w14:paraId="03B12CE1" w14:textId="77777777" w:rsidR="001D73FB" w:rsidRPr="00982EEA" w:rsidRDefault="001D73FB" w:rsidP="00B675BC">
            <w:pPr>
              <w:tabs>
                <w:tab w:val="decimal" w:pos="1134"/>
              </w:tabs>
              <w:rPr>
                <w:sz w:val="20"/>
                <w:szCs w:val="20"/>
              </w:rPr>
            </w:pPr>
            <w:r w:rsidRPr="00982EEA">
              <w:rPr>
                <w:sz w:val="20"/>
                <w:szCs w:val="20"/>
              </w:rPr>
              <w:t>923,832</w:t>
            </w:r>
          </w:p>
        </w:tc>
        <w:tc>
          <w:tcPr>
            <w:tcW w:w="1418" w:type="dxa"/>
            <w:tcBorders>
              <w:top w:val="nil"/>
              <w:left w:val="nil"/>
              <w:bottom w:val="nil"/>
            </w:tcBorders>
            <w:vAlign w:val="center"/>
          </w:tcPr>
          <w:p w14:paraId="3F136A23" w14:textId="77777777" w:rsidR="001D73FB" w:rsidRPr="00982EEA" w:rsidRDefault="001D73FB" w:rsidP="00B675BC">
            <w:pPr>
              <w:tabs>
                <w:tab w:val="decimal" w:pos="1134"/>
              </w:tabs>
              <w:rPr>
                <w:sz w:val="20"/>
                <w:szCs w:val="20"/>
              </w:rPr>
            </w:pPr>
            <w:r>
              <w:rPr>
                <w:sz w:val="20"/>
                <w:szCs w:val="20"/>
              </w:rPr>
              <w:t>-</w:t>
            </w:r>
            <w:r w:rsidRPr="00982EEA">
              <w:rPr>
                <w:sz w:val="20"/>
                <w:szCs w:val="20"/>
              </w:rPr>
              <w:t>722,358</w:t>
            </w:r>
          </w:p>
        </w:tc>
        <w:tc>
          <w:tcPr>
            <w:tcW w:w="1211" w:type="dxa"/>
            <w:tcBorders>
              <w:top w:val="nil"/>
              <w:left w:val="nil"/>
              <w:bottom w:val="nil"/>
            </w:tcBorders>
            <w:vAlign w:val="center"/>
          </w:tcPr>
          <w:p w14:paraId="66DB959B" w14:textId="77777777" w:rsidR="001D73FB" w:rsidRPr="00680EBD" w:rsidRDefault="001D73FB" w:rsidP="00B675BC">
            <w:pPr>
              <w:tabs>
                <w:tab w:val="decimal" w:pos="1134"/>
              </w:tabs>
              <w:rPr>
                <w:sz w:val="20"/>
                <w:szCs w:val="20"/>
              </w:rPr>
            </w:pPr>
            <w:r>
              <w:rPr>
                <w:sz w:val="20"/>
                <w:szCs w:val="20"/>
              </w:rPr>
              <w:t>0</w:t>
            </w:r>
          </w:p>
        </w:tc>
      </w:tr>
      <w:tr w:rsidR="001D73FB" w:rsidRPr="00982EEA" w14:paraId="09A45CF0" w14:textId="77777777" w:rsidTr="00B675BC">
        <w:trPr>
          <w:trHeight w:val="107"/>
        </w:trPr>
        <w:tc>
          <w:tcPr>
            <w:tcW w:w="1191" w:type="dxa"/>
            <w:vMerge/>
            <w:tcBorders>
              <w:top w:val="nil"/>
              <w:bottom w:val="nil"/>
              <w:right w:val="nil"/>
            </w:tcBorders>
            <w:vAlign w:val="center"/>
          </w:tcPr>
          <w:p w14:paraId="61266F95" w14:textId="77777777" w:rsidR="001D73FB" w:rsidRPr="00982EEA" w:rsidRDefault="001D73FB" w:rsidP="00B675BC">
            <w:pPr>
              <w:rPr>
                <w:sz w:val="20"/>
                <w:szCs w:val="20"/>
              </w:rPr>
            </w:pPr>
          </w:p>
        </w:tc>
        <w:tc>
          <w:tcPr>
            <w:tcW w:w="2835" w:type="dxa"/>
            <w:tcBorders>
              <w:top w:val="nil"/>
              <w:left w:val="nil"/>
              <w:bottom w:val="nil"/>
              <w:right w:val="nil"/>
            </w:tcBorders>
          </w:tcPr>
          <w:p w14:paraId="1A9382FE" w14:textId="77777777" w:rsidR="001D73FB" w:rsidRPr="00982EEA" w:rsidRDefault="001D73FB" w:rsidP="00B675BC">
            <w:pPr>
              <w:rPr>
                <w:sz w:val="20"/>
                <w:szCs w:val="20"/>
              </w:rPr>
            </w:pPr>
            <w:r w:rsidRPr="00982EEA">
              <w:rPr>
                <w:sz w:val="20"/>
                <w:szCs w:val="20"/>
              </w:rPr>
              <w:t xml:space="preserve">Medical – increase RN staffing </w:t>
            </w:r>
            <w:r>
              <w:rPr>
                <w:sz w:val="20"/>
                <w:szCs w:val="20"/>
              </w:rPr>
              <w:t>1 FTE per patient day</w:t>
            </w:r>
            <w:r w:rsidRPr="00982EEA">
              <w:rPr>
                <w:sz w:val="20"/>
                <w:szCs w:val="20"/>
              </w:rPr>
              <w:t xml:space="preserve"> in this setting</w:t>
            </w:r>
          </w:p>
        </w:tc>
        <w:tc>
          <w:tcPr>
            <w:tcW w:w="1418" w:type="dxa"/>
            <w:tcBorders>
              <w:top w:val="nil"/>
              <w:left w:val="nil"/>
              <w:bottom w:val="nil"/>
              <w:right w:val="nil"/>
            </w:tcBorders>
            <w:vAlign w:val="center"/>
          </w:tcPr>
          <w:p w14:paraId="28151847" w14:textId="77777777" w:rsidR="001D73FB" w:rsidRPr="00982EEA" w:rsidRDefault="001D73FB" w:rsidP="00B675BC">
            <w:pPr>
              <w:tabs>
                <w:tab w:val="decimal" w:pos="1247"/>
              </w:tabs>
              <w:rPr>
                <w:sz w:val="20"/>
                <w:szCs w:val="20"/>
              </w:rPr>
            </w:pPr>
            <w:r w:rsidRPr="00982EEA">
              <w:rPr>
                <w:sz w:val="20"/>
                <w:szCs w:val="20"/>
              </w:rPr>
              <w:t>425,568</w:t>
            </w:r>
          </w:p>
        </w:tc>
        <w:tc>
          <w:tcPr>
            <w:tcW w:w="1418" w:type="dxa"/>
            <w:tcBorders>
              <w:top w:val="nil"/>
              <w:left w:val="nil"/>
              <w:bottom w:val="nil"/>
              <w:right w:val="nil"/>
            </w:tcBorders>
            <w:vAlign w:val="center"/>
          </w:tcPr>
          <w:p w14:paraId="4C5112A4" w14:textId="77777777" w:rsidR="001D73FB" w:rsidRPr="00982EEA" w:rsidRDefault="001D73FB" w:rsidP="00B675BC">
            <w:pPr>
              <w:tabs>
                <w:tab w:val="decimal" w:pos="1134"/>
              </w:tabs>
              <w:rPr>
                <w:sz w:val="20"/>
                <w:szCs w:val="20"/>
              </w:rPr>
            </w:pPr>
            <w:r w:rsidRPr="00982EEA">
              <w:rPr>
                <w:sz w:val="20"/>
                <w:szCs w:val="20"/>
              </w:rPr>
              <w:t>NR</w:t>
            </w:r>
          </w:p>
        </w:tc>
        <w:tc>
          <w:tcPr>
            <w:tcW w:w="1418" w:type="dxa"/>
            <w:tcBorders>
              <w:top w:val="nil"/>
              <w:left w:val="nil"/>
              <w:bottom w:val="nil"/>
              <w:right w:val="nil"/>
            </w:tcBorders>
            <w:vAlign w:val="center"/>
          </w:tcPr>
          <w:p w14:paraId="5D44F5EB" w14:textId="77777777" w:rsidR="001D73FB" w:rsidRPr="00982EEA" w:rsidRDefault="001D73FB" w:rsidP="00B675BC">
            <w:pPr>
              <w:tabs>
                <w:tab w:val="decimal" w:pos="1134"/>
              </w:tabs>
              <w:rPr>
                <w:sz w:val="20"/>
                <w:szCs w:val="20"/>
              </w:rPr>
            </w:pPr>
            <w:r w:rsidRPr="00982EEA">
              <w:rPr>
                <w:sz w:val="20"/>
                <w:szCs w:val="20"/>
              </w:rPr>
              <w:t>NR</w:t>
            </w:r>
          </w:p>
        </w:tc>
        <w:tc>
          <w:tcPr>
            <w:tcW w:w="1418" w:type="dxa"/>
            <w:tcBorders>
              <w:top w:val="nil"/>
              <w:left w:val="nil"/>
              <w:bottom w:val="nil"/>
              <w:right w:val="nil"/>
            </w:tcBorders>
            <w:vAlign w:val="center"/>
          </w:tcPr>
          <w:p w14:paraId="399B1821" w14:textId="77777777" w:rsidR="001D73FB" w:rsidRPr="00982EEA" w:rsidRDefault="001D73FB" w:rsidP="00B675BC">
            <w:pPr>
              <w:tabs>
                <w:tab w:val="decimal" w:pos="1134"/>
              </w:tabs>
              <w:rPr>
                <w:sz w:val="20"/>
                <w:szCs w:val="20"/>
              </w:rPr>
            </w:pPr>
            <w:r w:rsidRPr="00982EEA">
              <w:rPr>
                <w:sz w:val="20"/>
                <w:szCs w:val="20"/>
              </w:rPr>
              <w:t>1,244,061</w:t>
            </w:r>
          </w:p>
        </w:tc>
        <w:tc>
          <w:tcPr>
            <w:tcW w:w="1418" w:type="dxa"/>
            <w:tcBorders>
              <w:top w:val="nil"/>
              <w:left w:val="nil"/>
              <w:bottom w:val="nil"/>
              <w:right w:val="nil"/>
            </w:tcBorders>
            <w:vAlign w:val="center"/>
          </w:tcPr>
          <w:p w14:paraId="0DF98913" w14:textId="77777777" w:rsidR="001D73FB" w:rsidRPr="00982EEA" w:rsidRDefault="001D73FB" w:rsidP="00B675BC">
            <w:pPr>
              <w:tabs>
                <w:tab w:val="decimal" w:pos="1134"/>
              </w:tabs>
              <w:rPr>
                <w:sz w:val="20"/>
                <w:szCs w:val="20"/>
              </w:rPr>
            </w:pPr>
            <w:r w:rsidRPr="00982EEA">
              <w:rPr>
                <w:sz w:val="20"/>
                <w:szCs w:val="20"/>
              </w:rPr>
              <w:t>982,800</w:t>
            </w:r>
          </w:p>
        </w:tc>
        <w:tc>
          <w:tcPr>
            <w:tcW w:w="1418" w:type="dxa"/>
            <w:tcBorders>
              <w:top w:val="nil"/>
              <w:left w:val="nil"/>
              <w:bottom w:val="nil"/>
            </w:tcBorders>
            <w:vAlign w:val="center"/>
          </w:tcPr>
          <w:p w14:paraId="390C64A3" w14:textId="77777777" w:rsidR="001D73FB" w:rsidRPr="00982EEA" w:rsidRDefault="001D73FB" w:rsidP="00B675BC">
            <w:pPr>
              <w:tabs>
                <w:tab w:val="decimal" w:pos="1134"/>
              </w:tabs>
              <w:rPr>
                <w:sz w:val="20"/>
                <w:szCs w:val="20"/>
              </w:rPr>
            </w:pPr>
            <w:r>
              <w:rPr>
                <w:sz w:val="20"/>
                <w:szCs w:val="20"/>
              </w:rPr>
              <w:t>-</w:t>
            </w:r>
            <w:r w:rsidRPr="00982EEA">
              <w:rPr>
                <w:sz w:val="20"/>
                <w:szCs w:val="20"/>
              </w:rPr>
              <w:t>261,261</w:t>
            </w:r>
          </w:p>
        </w:tc>
        <w:tc>
          <w:tcPr>
            <w:tcW w:w="1211" w:type="dxa"/>
            <w:tcBorders>
              <w:top w:val="nil"/>
              <w:left w:val="nil"/>
              <w:bottom w:val="nil"/>
            </w:tcBorders>
            <w:vAlign w:val="center"/>
          </w:tcPr>
          <w:p w14:paraId="2B7D86AD" w14:textId="77777777" w:rsidR="001D73FB" w:rsidRPr="00680EBD" w:rsidRDefault="001D73FB" w:rsidP="00B675BC">
            <w:pPr>
              <w:tabs>
                <w:tab w:val="decimal" w:pos="1134"/>
              </w:tabs>
              <w:rPr>
                <w:sz w:val="20"/>
                <w:szCs w:val="20"/>
              </w:rPr>
            </w:pPr>
            <w:r>
              <w:rPr>
                <w:sz w:val="20"/>
                <w:szCs w:val="20"/>
              </w:rPr>
              <w:t>0</w:t>
            </w:r>
          </w:p>
        </w:tc>
      </w:tr>
      <w:tr w:rsidR="001D73FB" w:rsidRPr="00982EEA" w14:paraId="0C7827FD" w14:textId="77777777" w:rsidTr="00B675BC">
        <w:trPr>
          <w:trHeight w:val="52"/>
        </w:trPr>
        <w:tc>
          <w:tcPr>
            <w:tcW w:w="1191" w:type="dxa"/>
            <w:vMerge/>
            <w:tcBorders>
              <w:top w:val="nil"/>
              <w:bottom w:val="nil"/>
              <w:right w:val="nil"/>
            </w:tcBorders>
            <w:vAlign w:val="center"/>
          </w:tcPr>
          <w:p w14:paraId="018E1E9C" w14:textId="77777777" w:rsidR="001D73FB" w:rsidRPr="00982EEA" w:rsidRDefault="001D73FB" w:rsidP="00B675BC">
            <w:pPr>
              <w:rPr>
                <w:sz w:val="20"/>
                <w:szCs w:val="20"/>
              </w:rPr>
            </w:pPr>
          </w:p>
        </w:tc>
        <w:tc>
          <w:tcPr>
            <w:tcW w:w="2835" w:type="dxa"/>
            <w:tcBorders>
              <w:top w:val="nil"/>
              <w:left w:val="nil"/>
              <w:bottom w:val="nil"/>
              <w:right w:val="nil"/>
            </w:tcBorders>
          </w:tcPr>
          <w:p w14:paraId="4438FBB9" w14:textId="77777777" w:rsidR="001D73FB" w:rsidRPr="00982EEA" w:rsidRDefault="001D73FB" w:rsidP="00B675BC">
            <w:pPr>
              <w:rPr>
                <w:sz w:val="20"/>
                <w:szCs w:val="20"/>
              </w:rPr>
            </w:pPr>
          </w:p>
        </w:tc>
        <w:tc>
          <w:tcPr>
            <w:tcW w:w="1418" w:type="dxa"/>
            <w:tcBorders>
              <w:top w:val="nil"/>
              <w:left w:val="nil"/>
              <w:bottom w:val="nil"/>
              <w:right w:val="nil"/>
            </w:tcBorders>
            <w:vAlign w:val="center"/>
          </w:tcPr>
          <w:p w14:paraId="591DB2C3" w14:textId="77777777" w:rsidR="001D73FB" w:rsidRPr="00982EEA" w:rsidRDefault="001D73FB" w:rsidP="00B675BC">
            <w:pPr>
              <w:tabs>
                <w:tab w:val="decimal" w:pos="1247"/>
              </w:tabs>
              <w:rPr>
                <w:sz w:val="20"/>
                <w:szCs w:val="20"/>
              </w:rPr>
            </w:pPr>
          </w:p>
        </w:tc>
        <w:tc>
          <w:tcPr>
            <w:tcW w:w="1418" w:type="dxa"/>
            <w:tcBorders>
              <w:top w:val="nil"/>
              <w:left w:val="nil"/>
              <w:bottom w:val="nil"/>
              <w:right w:val="nil"/>
            </w:tcBorders>
            <w:vAlign w:val="center"/>
          </w:tcPr>
          <w:p w14:paraId="635FBDE0" w14:textId="77777777" w:rsidR="001D73FB" w:rsidRPr="00982EEA" w:rsidRDefault="001D73FB" w:rsidP="00B675BC">
            <w:pPr>
              <w:tabs>
                <w:tab w:val="decimal" w:pos="1134"/>
              </w:tabs>
              <w:rPr>
                <w:sz w:val="20"/>
                <w:szCs w:val="20"/>
              </w:rPr>
            </w:pPr>
          </w:p>
        </w:tc>
        <w:tc>
          <w:tcPr>
            <w:tcW w:w="1418" w:type="dxa"/>
            <w:tcBorders>
              <w:top w:val="nil"/>
              <w:left w:val="nil"/>
              <w:bottom w:val="nil"/>
              <w:right w:val="nil"/>
            </w:tcBorders>
            <w:vAlign w:val="center"/>
          </w:tcPr>
          <w:p w14:paraId="6B042ED0" w14:textId="77777777" w:rsidR="001D73FB" w:rsidRPr="00982EEA" w:rsidRDefault="001D73FB" w:rsidP="00B675BC">
            <w:pPr>
              <w:tabs>
                <w:tab w:val="decimal" w:pos="1134"/>
              </w:tabs>
              <w:rPr>
                <w:sz w:val="20"/>
                <w:szCs w:val="20"/>
              </w:rPr>
            </w:pPr>
          </w:p>
        </w:tc>
        <w:tc>
          <w:tcPr>
            <w:tcW w:w="1418" w:type="dxa"/>
            <w:tcBorders>
              <w:top w:val="nil"/>
              <w:left w:val="nil"/>
              <w:bottom w:val="nil"/>
              <w:right w:val="nil"/>
            </w:tcBorders>
            <w:vAlign w:val="center"/>
          </w:tcPr>
          <w:p w14:paraId="1A84C5BF" w14:textId="77777777" w:rsidR="001D73FB" w:rsidRPr="00982EEA" w:rsidRDefault="001D73FB" w:rsidP="00B675BC">
            <w:pPr>
              <w:tabs>
                <w:tab w:val="decimal" w:pos="1134"/>
              </w:tabs>
              <w:rPr>
                <w:sz w:val="20"/>
                <w:szCs w:val="20"/>
              </w:rPr>
            </w:pPr>
          </w:p>
        </w:tc>
        <w:tc>
          <w:tcPr>
            <w:tcW w:w="1418" w:type="dxa"/>
            <w:tcBorders>
              <w:top w:val="nil"/>
              <w:left w:val="nil"/>
              <w:bottom w:val="nil"/>
              <w:right w:val="nil"/>
            </w:tcBorders>
            <w:vAlign w:val="center"/>
          </w:tcPr>
          <w:p w14:paraId="72A2DE51" w14:textId="77777777" w:rsidR="001D73FB" w:rsidRPr="00982EEA" w:rsidRDefault="001D73FB" w:rsidP="00B675BC">
            <w:pPr>
              <w:tabs>
                <w:tab w:val="decimal" w:pos="1134"/>
              </w:tabs>
              <w:rPr>
                <w:sz w:val="20"/>
                <w:szCs w:val="20"/>
              </w:rPr>
            </w:pPr>
          </w:p>
        </w:tc>
        <w:tc>
          <w:tcPr>
            <w:tcW w:w="1418" w:type="dxa"/>
            <w:tcBorders>
              <w:top w:val="nil"/>
              <w:left w:val="nil"/>
              <w:bottom w:val="nil"/>
            </w:tcBorders>
            <w:vAlign w:val="center"/>
          </w:tcPr>
          <w:p w14:paraId="6D37B086" w14:textId="77777777" w:rsidR="001D73FB" w:rsidRPr="00982EEA" w:rsidRDefault="001D73FB" w:rsidP="00B675BC">
            <w:pPr>
              <w:tabs>
                <w:tab w:val="decimal" w:pos="1134"/>
              </w:tabs>
              <w:rPr>
                <w:sz w:val="20"/>
                <w:szCs w:val="20"/>
              </w:rPr>
            </w:pPr>
          </w:p>
        </w:tc>
        <w:tc>
          <w:tcPr>
            <w:tcW w:w="1211" w:type="dxa"/>
            <w:tcBorders>
              <w:top w:val="nil"/>
              <w:left w:val="nil"/>
              <w:bottom w:val="nil"/>
            </w:tcBorders>
            <w:vAlign w:val="center"/>
          </w:tcPr>
          <w:p w14:paraId="0C7C027D" w14:textId="77777777" w:rsidR="001D73FB" w:rsidRPr="00680EBD" w:rsidRDefault="001D73FB" w:rsidP="00B675BC">
            <w:pPr>
              <w:tabs>
                <w:tab w:val="decimal" w:pos="1134"/>
              </w:tabs>
              <w:rPr>
                <w:sz w:val="20"/>
                <w:szCs w:val="20"/>
              </w:rPr>
            </w:pPr>
          </w:p>
        </w:tc>
      </w:tr>
      <w:tr w:rsidR="001D73FB" w:rsidRPr="00982EEA" w14:paraId="092B09CC" w14:textId="77777777" w:rsidTr="00B675BC">
        <w:tc>
          <w:tcPr>
            <w:tcW w:w="1191" w:type="dxa"/>
            <w:tcBorders>
              <w:top w:val="nil"/>
              <w:bottom w:val="single" w:sz="4" w:space="0" w:color="auto"/>
              <w:right w:val="nil"/>
            </w:tcBorders>
            <w:shd w:val="clear" w:color="auto" w:fill="D9D9D9" w:themeFill="background1" w:themeFillShade="D9"/>
            <w:vAlign w:val="center"/>
          </w:tcPr>
          <w:p w14:paraId="78A2DFAF" w14:textId="77777777" w:rsidR="001D73FB" w:rsidRPr="00982EEA" w:rsidRDefault="001D73FB" w:rsidP="00B675BC">
            <w:pPr>
              <w:rPr>
                <w:sz w:val="20"/>
                <w:szCs w:val="20"/>
              </w:rPr>
            </w:pPr>
            <w:r w:rsidRPr="00982EEA">
              <w:rPr>
                <w:sz w:val="20"/>
                <w:szCs w:val="20"/>
              </w:rPr>
              <w:t>Twigg (2013)</w:t>
            </w:r>
          </w:p>
        </w:tc>
        <w:tc>
          <w:tcPr>
            <w:tcW w:w="2835" w:type="dxa"/>
            <w:tcBorders>
              <w:top w:val="nil"/>
              <w:left w:val="nil"/>
              <w:bottom w:val="single" w:sz="4" w:space="0" w:color="auto"/>
              <w:right w:val="nil"/>
            </w:tcBorders>
            <w:shd w:val="clear" w:color="auto" w:fill="D9D9D9" w:themeFill="background1" w:themeFillShade="D9"/>
          </w:tcPr>
          <w:p w14:paraId="1B6C476B" w14:textId="77777777" w:rsidR="001D73FB" w:rsidRPr="00982EEA" w:rsidRDefault="001D73FB" w:rsidP="00B675BC">
            <w:pPr>
              <w:rPr>
                <w:sz w:val="20"/>
                <w:szCs w:val="20"/>
              </w:rPr>
            </w:pPr>
            <w:r w:rsidRPr="00982EEA">
              <w:rPr>
                <w:sz w:val="20"/>
                <w:szCs w:val="20"/>
              </w:rPr>
              <w:t>Increased hours with Nurse Hours per Patient Day method</w:t>
            </w:r>
          </w:p>
        </w:tc>
        <w:tc>
          <w:tcPr>
            <w:tcW w:w="1418" w:type="dxa"/>
            <w:tcBorders>
              <w:top w:val="nil"/>
              <w:left w:val="nil"/>
              <w:bottom w:val="single" w:sz="4" w:space="0" w:color="auto"/>
              <w:right w:val="nil"/>
            </w:tcBorders>
            <w:shd w:val="clear" w:color="auto" w:fill="D9D9D9" w:themeFill="background1" w:themeFillShade="D9"/>
            <w:vAlign w:val="center"/>
          </w:tcPr>
          <w:p w14:paraId="23FC9DAD" w14:textId="77777777" w:rsidR="001D73FB" w:rsidRPr="00982EEA" w:rsidRDefault="001D73FB" w:rsidP="00B675BC">
            <w:pPr>
              <w:tabs>
                <w:tab w:val="decimal" w:pos="1247"/>
              </w:tabs>
              <w:rPr>
                <w:sz w:val="20"/>
                <w:szCs w:val="20"/>
              </w:rPr>
            </w:pPr>
            <w:r w:rsidRPr="00982EEA">
              <w:rPr>
                <w:sz w:val="20"/>
                <w:szCs w:val="20"/>
              </w:rPr>
              <w:t>155</w:t>
            </w:r>
          </w:p>
        </w:tc>
        <w:tc>
          <w:tcPr>
            <w:tcW w:w="1418" w:type="dxa"/>
            <w:tcBorders>
              <w:top w:val="nil"/>
              <w:left w:val="nil"/>
              <w:bottom w:val="single" w:sz="4" w:space="0" w:color="auto"/>
              <w:right w:val="nil"/>
            </w:tcBorders>
            <w:shd w:val="clear" w:color="auto" w:fill="D9D9D9" w:themeFill="background1" w:themeFillShade="D9"/>
            <w:vAlign w:val="center"/>
          </w:tcPr>
          <w:p w14:paraId="2D39CC77" w14:textId="77777777" w:rsidR="001D73FB" w:rsidRPr="00982EEA" w:rsidRDefault="001D73FB" w:rsidP="00B675BC">
            <w:pPr>
              <w:tabs>
                <w:tab w:val="decimal" w:pos="1134"/>
              </w:tabs>
              <w:rPr>
                <w:sz w:val="20"/>
                <w:szCs w:val="20"/>
              </w:rPr>
            </w:pPr>
            <w:r w:rsidRPr="00982EEA">
              <w:rPr>
                <w:sz w:val="20"/>
                <w:szCs w:val="20"/>
              </w:rPr>
              <w:t>709</w:t>
            </w:r>
          </w:p>
        </w:tc>
        <w:tc>
          <w:tcPr>
            <w:tcW w:w="1418" w:type="dxa"/>
            <w:tcBorders>
              <w:top w:val="nil"/>
              <w:left w:val="nil"/>
              <w:bottom w:val="single" w:sz="4" w:space="0" w:color="auto"/>
              <w:right w:val="nil"/>
            </w:tcBorders>
            <w:shd w:val="clear" w:color="auto" w:fill="D9D9D9" w:themeFill="background1" w:themeFillShade="D9"/>
            <w:vAlign w:val="center"/>
          </w:tcPr>
          <w:p w14:paraId="1D65CA2C" w14:textId="77777777" w:rsidR="001D73FB" w:rsidRPr="00982EEA" w:rsidRDefault="001D73FB" w:rsidP="00B675BC">
            <w:pPr>
              <w:tabs>
                <w:tab w:val="decimal" w:pos="1134"/>
              </w:tabs>
              <w:rPr>
                <w:sz w:val="20"/>
                <w:szCs w:val="20"/>
              </w:rPr>
            </w:pPr>
            <w:r w:rsidRPr="00982EEA">
              <w:rPr>
                <w:sz w:val="20"/>
                <w:szCs w:val="20"/>
              </w:rPr>
              <w:t>NR</w:t>
            </w:r>
          </w:p>
        </w:tc>
        <w:tc>
          <w:tcPr>
            <w:tcW w:w="1418" w:type="dxa"/>
            <w:tcBorders>
              <w:top w:val="nil"/>
              <w:left w:val="nil"/>
              <w:bottom w:val="single" w:sz="4" w:space="0" w:color="auto"/>
              <w:right w:val="nil"/>
            </w:tcBorders>
            <w:shd w:val="clear" w:color="auto" w:fill="D9D9D9" w:themeFill="background1" w:themeFillShade="D9"/>
            <w:vAlign w:val="center"/>
          </w:tcPr>
          <w:p w14:paraId="6509C4C3" w14:textId="77777777" w:rsidR="001D73FB" w:rsidRPr="00982EEA" w:rsidRDefault="001D73FB" w:rsidP="00B675BC">
            <w:pPr>
              <w:tabs>
                <w:tab w:val="decimal" w:pos="1134"/>
              </w:tabs>
              <w:rPr>
                <w:sz w:val="20"/>
                <w:szCs w:val="20"/>
                <w:vertAlign w:val="superscript"/>
              </w:rPr>
            </w:pPr>
            <w:r w:rsidRPr="00982EEA">
              <w:rPr>
                <w:sz w:val="20"/>
                <w:szCs w:val="20"/>
              </w:rPr>
              <w:t>7,142,466</w:t>
            </w:r>
            <w:r>
              <w:rPr>
                <w:rStyle w:val="FootnoteReference"/>
                <w:sz w:val="20"/>
                <w:szCs w:val="20"/>
              </w:rPr>
              <w:footnoteReference w:id="7"/>
            </w:r>
          </w:p>
        </w:tc>
        <w:tc>
          <w:tcPr>
            <w:tcW w:w="1418" w:type="dxa"/>
            <w:tcBorders>
              <w:top w:val="nil"/>
              <w:left w:val="nil"/>
              <w:bottom w:val="single" w:sz="4" w:space="0" w:color="auto"/>
              <w:right w:val="nil"/>
            </w:tcBorders>
            <w:shd w:val="clear" w:color="auto" w:fill="D9D9D9" w:themeFill="background1" w:themeFillShade="D9"/>
            <w:vAlign w:val="center"/>
          </w:tcPr>
          <w:p w14:paraId="42CE5152" w14:textId="77777777" w:rsidR="001D73FB" w:rsidRPr="00982EEA" w:rsidRDefault="001D73FB" w:rsidP="00B675BC">
            <w:pPr>
              <w:tabs>
                <w:tab w:val="decimal" w:pos="1134"/>
              </w:tabs>
              <w:rPr>
                <w:sz w:val="20"/>
                <w:szCs w:val="20"/>
              </w:rPr>
            </w:pPr>
            <w:r w:rsidRPr="00982EEA">
              <w:rPr>
                <w:sz w:val="20"/>
                <w:szCs w:val="20"/>
              </w:rPr>
              <w:t>16,833,392</w:t>
            </w:r>
          </w:p>
        </w:tc>
        <w:tc>
          <w:tcPr>
            <w:tcW w:w="1418" w:type="dxa"/>
            <w:tcBorders>
              <w:top w:val="nil"/>
              <w:left w:val="nil"/>
              <w:bottom w:val="single" w:sz="4" w:space="0" w:color="auto"/>
            </w:tcBorders>
            <w:shd w:val="clear" w:color="auto" w:fill="D9D9D9" w:themeFill="background1" w:themeFillShade="D9"/>
            <w:vAlign w:val="center"/>
          </w:tcPr>
          <w:p w14:paraId="00128086" w14:textId="77777777" w:rsidR="001D73FB" w:rsidRPr="00982EEA" w:rsidRDefault="001D73FB" w:rsidP="00B675BC">
            <w:pPr>
              <w:tabs>
                <w:tab w:val="decimal" w:pos="1134"/>
              </w:tabs>
              <w:rPr>
                <w:sz w:val="20"/>
                <w:szCs w:val="20"/>
              </w:rPr>
            </w:pPr>
            <w:r w:rsidRPr="00982EEA">
              <w:rPr>
                <w:sz w:val="20"/>
                <w:szCs w:val="20"/>
              </w:rPr>
              <w:t>9,690,926</w:t>
            </w:r>
          </w:p>
        </w:tc>
        <w:tc>
          <w:tcPr>
            <w:tcW w:w="1211" w:type="dxa"/>
            <w:tcBorders>
              <w:top w:val="nil"/>
              <w:left w:val="nil"/>
              <w:bottom w:val="single" w:sz="4" w:space="0" w:color="auto"/>
            </w:tcBorders>
            <w:shd w:val="clear" w:color="auto" w:fill="D9D9D9" w:themeFill="background1" w:themeFillShade="D9"/>
            <w:vAlign w:val="center"/>
          </w:tcPr>
          <w:p w14:paraId="60D93DF7" w14:textId="77777777" w:rsidR="001D73FB" w:rsidRPr="00680EBD" w:rsidRDefault="001D73FB" w:rsidP="00B675BC">
            <w:pPr>
              <w:tabs>
                <w:tab w:val="decimal" w:pos="1134"/>
              </w:tabs>
              <w:rPr>
                <w:sz w:val="20"/>
                <w:szCs w:val="20"/>
              </w:rPr>
            </w:pPr>
            <w:r w:rsidRPr="00680EBD">
              <w:rPr>
                <w:sz w:val="20"/>
                <w:szCs w:val="20"/>
              </w:rPr>
              <w:t xml:space="preserve"> AU$62,522</w:t>
            </w:r>
            <w:r>
              <w:rPr>
                <w:rStyle w:val="FootnoteReference"/>
                <w:sz w:val="20"/>
                <w:szCs w:val="20"/>
              </w:rPr>
              <w:footnoteReference w:id="8"/>
            </w:r>
            <w:r w:rsidRPr="00680EBD">
              <w:rPr>
                <w:sz w:val="20"/>
                <w:szCs w:val="20"/>
              </w:rPr>
              <w:t xml:space="preserve"> </w:t>
            </w:r>
          </w:p>
        </w:tc>
      </w:tr>
      <w:tr w:rsidR="001D73FB" w:rsidRPr="00FC2BD3" w14:paraId="575D2D45" w14:textId="77777777" w:rsidTr="00B675BC">
        <w:tc>
          <w:tcPr>
            <w:tcW w:w="12534" w:type="dxa"/>
            <w:gridSpan w:val="8"/>
            <w:tcBorders>
              <w:left w:val="nil"/>
              <w:bottom w:val="nil"/>
              <w:right w:val="nil"/>
            </w:tcBorders>
          </w:tcPr>
          <w:p w14:paraId="532388C9" w14:textId="77777777" w:rsidR="001D73FB" w:rsidRPr="00FC2BD3" w:rsidRDefault="001D73FB" w:rsidP="00B675BC">
            <w:pPr>
              <w:rPr>
                <w:sz w:val="14"/>
                <w:szCs w:val="20"/>
              </w:rPr>
            </w:pPr>
          </w:p>
        </w:tc>
        <w:tc>
          <w:tcPr>
            <w:tcW w:w="1211" w:type="dxa"/>
            <w:tcBorders>
              <w:left w:val="nil"/>
              <w:bottom w:val="nil"/>
              <w:right w:val="nil"/>
            </w:tcBorders>
          </w:tcPr>
          <w:p w14:paraId="15437145" w14:textId="77777777" w:rsidR="001D73FB" w:rsidRPr="00FC2BD3" w:rsidRDefault="001D73FB" w:rsidP="00B675BC">
            <w:pPr>
              <w:rPr>
                <w:sz w:val="14"/>
                <w:szCs w:val="20"/>
              </w:rPr>
            </w:pPr>
          </w:p>
        </w:tc>
      </w:tr>
    </w:tbl>
    <w:p w14:paraId="2C9E9BAA" w14:textId="77777777" w:rsidR="001D73FB" w:rsidRDefault="001D73FB" w:rsidP="001D73FB">
      <w:pPr>
        <w:spacing w:after="300" w:line="360" w:lineRule="auto"/>
        <w:sectPr w:rsidR="001D73FB" w:rsidSect="001A3681">
          <w:pgSz w:w="16838" w:h="11906" w:orient="landscape"/>
          <w:pgMar w:top="1440" w:right="1440" w:bottom="1440" w:left="1440" w:header="708" w:footer="708" w:gutter="0"/>
          <w:cols w:space="708"/>
          <w:docGrid w:linePitch="360"/>
        </w:sectPr>
      </w:pPr>
    </w:p>
    <w:p w14:paraId="5AB91F2A" w14:textId="5640AC4E" w:rsidR="00C81AC1" w:rsidRDefault="00C81AC1" w:rsidP="00C81AC1">
      <w:pPr>
        <w:pStyle w:val="BodyText"/>
        <w:spacing w:before="155" w:line="359" w:lineRule="auto"/>
        <w:ind w:left="0" w:right="288"/>
        <w:rPr>
          <w:lang w:val="en-GB"/>
        </w:rPr>
      </w:pPr>
    </w:p>
    <w:p w14:paraId="0AED7F67" w14:textId="77777777" w:rsidR="00C81AC1" w:rsidRDefault="00F336F5" w:rsidP="00F74251">
      <w:pPr>
        <w:pStyle w:val="BodyText"/>
        <w:spacing w:before="155" w:line="359" w:lineRule="auto"/>
        <w:ind w:left="0" w:right="288"/>
        <w:rPr>
          <w:lang w:val="en-GB"/>
        </w:rPr>
      </w:pPr>
      <w:r>
        <w:rPr>
          <w:i/>
          <w:lang w:val="en-GB"/>
        </w:rPr>
        <w:t>Causal Inference</w:t>
      </w:r>
    </w:p>
    <w:p w14:paraId="543D5088" w14:textId="4197C7FE" w:rsidR="004E2FA2" w:rsidRDefault="00F336F5">
      <w:pPr>
        <w:pStyle w:val="BodyText"/>
        <w:spacing w:before="155" w:line="359" w:lineRule="auto"/>
        <w:ind w:left="0" w:right="288"/>
        <w:rPr>
          <w:lang w:val="en-GB"/>
        </w:rPr>
      </w:pPr>
      <w:r>
        <w:rPr>
          <w:lang w:val="en-GB"/>
        </w:rPr>
        <w:t xml:space="preserve">Although </w:t>
      </w:r>
      <w:r w:rsidR="003A052F">
        <w:rPr>
          <w:lang w:val="en-GB"/>
        </w:rPr>
        <w:t xml:space="preserve">all the studies </w:t>
      </w:r>
      <w:r w:rsidR="002F2932">
        <w:rPr>
          <w:lang w:val="en-GB"/>
        </w:rPr>
        <w:t xml:space="preserve">we reviewed </w:t>
      </w:r>
      <w:r w:rsidR="003A052F">
        <w:rPr>
          <w:lang w:val="en-GB"/>
        </w:rPr>
        <w:t>were</w:t>
      </w:r>
      <w:r>
        <w:rPr>
          <w:lang w:val="en-GB"/>
        </w:rPr>
        <w:t xml:space="preserve"> observational</w:t>
      </w:r>
      <w:r w:rsidR="003A052F">
        <w:rPr>
          <w:lang w:val="en-GB"/>
        </w:rPr>
        <w:t xml:space="preserve">, </w:t>
      </w:r>
      <w:r w:rsidR="003A052F" w:rsidRPr="00F336F5">
        <w:rPr>
          <w:lang w:val="en-GB"/>
        </w:rPr>
        <w:t>an assessment against the so called Bradford Hill criteria</w:t>
      </w:r>
      <w:r w:rsidR="003A052F">
        <w:rPr>
          <w:lang w:val="en-GB"/>
        </w:rPr>
        <w:t xml:space="preserve"> </w:t>
      </w:r>
      <w:r w:rsidR="003A052F" w:rsidRPr="00F336F5">
        <w:rPr>
          <w:lang w:val="en-GB"/>
        </w:rPr>
        <w:fldChar w:fldCharType="begin"/>
      </w:r>
      <w:r w:rsidR="003A052F" w:rsidRPr="00F336F5">
        <w:rPr>
          <w:lang w:val="en-GB"/>
        </w:rPr>
        <w:instrText xml:space="preserve"> ADDIN EN.CITE &lt;EndNote&gt;&lt;Cite&gt;&lt;Author&gt;Hill&lt;/Author&gt;&lt;Year&gt;1965&lt;/Year&gt;&lt;RecNum&gt;38585&lt;/RecNum&gt;&lt;DisplayText&gt;(Hill, 1965)&lt;/DisplayText&gt;&lt;record&gt;&lt;rec-number&gt;38585&lt;/rec-number&gt;&lt;foreign-keys&gt;&lt;key app="EN" db-id="9szzaf5xbwsxt5ezwsapa29xasw2z0v25v5r" timestamp="1439563203"&gt;38585&lt;/key&gt;&lt;/foreign-keys&gt;&lt;ref-type name="Journal Article"&gt;17&lt;/ref-type&gt;&lt;contributors&gt;&lt;authors&gt;&lt;author&gt;Hill, Austin Bradford&lt;/author&gt;&lt;/authors&gt;&lt;/contributors&gt;&lt;titles&gt;&lt;title&gt;The Environment and Disease: Association or Causation?&lt;/title&gt;&lt;secondary-title&gt;Proceedings of the Royal Society of Medicine&lt;/secondary-title&gt;&lt;/titles&gt;&lt;periodical&gt;&lt;full-title&gt;Proceedings of the Royal Society of Medicine&lt;/full-title&gt;&lt;abbr-1&gt;Proc. R. Soc. Med.&lt;/abbr-1&gt;&lt;abbr-2&gt;Proc R Soc Med&lt;/abbr-2&gt;&lt;/periodical&gt;&lt;pages&gt;295-300&lt;/pages&gt;&lt;volume&gt;58&lt;/volume&gt;&lt;number&gt;5&lt;/number&gt;&lt;dates&gt;&lt;year&gt;1965&lt;/year&gt;&lt;/dates&gt;&lt;isbn&gt;0035-9157&lt;/isbn&gt;&lt;accession-num&gt;PMC1898525&lt;/accession-num&gt;&lt;urls&gt;&lt;related-urls&gt;&lt;url&gt;http://www.ncbi.nlm.nih.gov/pmc/articles/PMC1898525/&lt;/url&gt;&lt;/related-urls&gt;&lt;/urls&gt;&lt;remote-database-name&gt;PMC&lt;/remote-database-name&gt;&lt;/record&gt;&lt;/Cite&gt;&lt;/EndNote&gt;</w:instrText>
      </w:r>
      <w:r w:rsidR="003A052F" w:rsidRPr="00F336F5">
        <w:rPr>
          <w:lang w:val="en-GB"/>
        </w:rPr>
        <w:fldChar w:fldCharType="separate"/>
      </w:r>
      <w:r w:rsidR="003A052F" w:rsidRPr="00F336F5">
        <w:rPr>
          <w:lang w:val="en-GB"/>
        </w:rPr>
        <w:t>(Hill, 1965)</w:t>
      </w:r>
      <w:r w:rsidR="003A052F" w:rsidRPr="00F336F5">
        <w:rPr>
          <w:lang w:val="en-GB"/>
        </w:rPr>
        <w:fldChar w:fldCharType="end"/>
      </w:r>
      <w:r w:rsidR="00D9732B">
        <w:rPr>
          <w:lang w:val="en-GB"/>
        </w:rPr>
        <w:t xml:space="preserve"> largely</w:t>
      </w:r>
      <w:r w:rsidR="003A052F">
        <w:rPr>
          <w:lang w:val="en-GB"/>
        </w:rPr>
        <w:t xml:space="preserve"> </w:t>
      </w:r>
      <w:r w:rsidR="00D9732B">
        <w:rPr>
          <w:lang w:val="en-GB"/>
        </w:rPr>
        <w:t>supports the</w:t>
      </w:r>
      <w:r w:rsidR="003A052F">
        <w:rPr>
          <w:lang w:val="en-GB"/>
        </w:rPr>
        <w:t xml:space="preserve"> case that nurse staffing is related to mortality in a causal manner</w:t>
      </w:r>
      <w:r w:rsidR="007166A1" w:rsidRPr="00F336F5">
        <w:rPr>
          <w:lang w:val="en-GB"/>
        </w:rPr>
        <w:t xml:space="preserve">, because of the overall consistency </w:t>
      </w:r>
      <w:r w:rsidR="003A052F">
        <w:rPr>
          <w:lang w:val="en-GB"/>
        </w:rPr>
        <w:t xml:space="preserve">of results </w:t>
      </w:r>
      <w:r>
        <w:rPr>
          <w:lang w:val="en-GB"/>
        </w:rPr>
        <w:t xml:space="preserve">as </w:t>
      </w:r>
      <w:r w:rsidR="007166A1" w:rsidRPr="00F336F5">
        <w:rPr>
          <w:lang w:val="en-GB"/>
        </w:rPr>
        <w:t>shown in meta analyses</w:t>
      </w:r>
      <w:r w:rsidR="004E2FA2">
        <w:rPr>
          <w:lang w:val="en-GB"/>
        </w:rPr>
        <w:t xml:space="preserve"> </w:t>
      </w:r>
      <w:r w:rsidR="004E2FA2">
        <w:rPr>
          <w:lang w:val="en-GB"/>
        </w:rPr>
        <w:fldChar w:fldCharType="begin"/>
      </w:r>
      <w:r w:rsidR="004E2FA2">
        <w:rPr>
          <w:lang w:val="en-GB"/>
        </w:rPr>
        <w:instrText xml:space="preserve"> ADDIN EN.CITE &lt;EndNote&gt;&lt;Cite&gt;&lt;Author&gt;Kane&lt;/Author&gt;&lt;Year&gt;2007&lt;/Year&gt;&lt;RecNum&gt;36720&lt;/RecNum&gt;&lt;Prefix&gt;e.g. &lt;/Prefix&gt;&lt;DisplayText&gt;(e.g. Kane et al., 2007)&lt;/DisplayText&gt;&lt;record&gt;&lt;rec-number&gt;36720&lt;/rec-number&gt;&lt;foreign-keys&gt;&lt;key app="EN" db-id="9szzaf5xbwsxt5ezwsapa29xasw2z0v25v5r" timestamp="1355239389"&gt;3672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 10.1097/MLR.0b013e3181468ca3&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4E2FA2">
        <w:rPr>
          <w:lang w:val="en-GB"/>
        </w:rPr>
        <w:fldChar w:fldCharType="separate"/>
      </w:r>
      <w:r w:rsidR="004E2FA2">
        <w:rPr>
          <w:noProof/>
          <w:lang w:val="en-GB"/>
        </w:rPr>
        <w:t>(e.g. Kane et al., 2007)</w:t>
      </w:r>
      <w:r w:rsidR="004E2FA2">
        <w:rPr>
          <w:lang w:val="en-GB"/>
        </w:rPr>
        <w:fldChar w:fldCharType="end"/>
      </w:r>
      <w:r w:rsidR="007166A1" w:rsidRPr="00F336F5">
        <w:rPr>
          <w:lang w:val="en-GB"/>
        </w:rPr>
        <w:t>, the invariance of the conclusions to specific features of study design</w:t>
      </w:r>
      <w:r w:rsidR="0089193A">
        <w:rPr>
          <w:lang w:val="en-GB"/>
        </w:rPr>
        <w:t>,</w:t>
      </w:r>
      <w:r w:rsidR="00A85D67" w:rsidRPr="00F336F5">
        <w:rPr>
          <w:lang w:val="en-GB"/>
        </w:rPr>
        <w:t xml:space="preserve"> and features such as dose response relationships</w:t>
      </w:r>
      <w:r w:rsidR="00F9438B">
        <w:rPr>
          <w:lang w:val="en-GB"/>
        </w:rPr>
        <w:t xml:space="preserve"> </w:t>
      </w:r>
      <w:r w:rsidR="00F9438B">
        <w:rPr>
          <w:lang w:val="en-GB"/>
        </w:rPr>
        <w:fldChar w:fldCharType="begin"/>
      </w:r>
      <w:r w:rsidR="00F9438B">
        <w:rPr>
          <w:lang w:val="en-GB"/>
        </w:rPr>
        <w:instrText xml:space="preserve"> ADDIN EN.CITE &lt;EndNote&gt;&lt;Cite&gt;&lt;Author&gt;Kane&lt;/Author&gt;&lt;Year&gt;2007&lt;/Year&gt;&lt;RecNum&gt;36720&lt;/RecNum&gt;&lt;DisplayText&gt;(Kane et al., 2007)&lt;/DisplayText&gt;&lt;record&gt;&lt;rec-number&gt;36720&lt;/rec-number&gt;&lt;foreign-keys&gt;&lt;key app="EN" db-id="9szzaf5xbwsxt5ezwsapa29xasw2z0v25v5r" timestamp="1355239389"&gt;3672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 10.1097/MLR.0b013e3181468ca3&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F9438B">
        <w:rPr>
          <w:lang w:val="en-GB"/>
        </w:rPr>
        <w:fldChar w:fldCharType="separate"/>
      </w:r>
      <w:r w:rsidR="00F9438B">
        <w:rPr>
          <w:noProof/>
          <w:lang w:val="en-GB"/>
        </w:rPr>
        <w:t>(Kane et al., 2007)</w:t>
      </w:r>
      <w:r w:rsidR="00F9438B">
        <w:rPr>
          <w:lang w:val="en-GB"/>
        </w:rPr>
        <w:fldChar w:fldCharType="end"/>
      </w:r>
      <w:r w:rsidR="00A85D67" w:rsidRPr="00F336F5">
        <w:rPr>
          <w:lang w:val="en-GB"/>
        </w:rPr>
        <w:t xml:space="preserve">. </w:t>
      </w:r>
      <w:r w:rsidR="00AF0F62">
        <w:rPr>
          <w:lang w:val="en-GB"/>
        </w:rPr>
        <w:t>Needleman’s study demonstrates</w:t>
      </w:r>
      <w:r w:rsidR="00AF0F62" w:rsidRPr="000165E4">
        <w:rPr>
          <w:lang w:val="en-GB"/>
        </w:rPr>
        <w:t xml:space="preserve"> that increased risk of mortality follows after periods where patients are exposed </w:t>
      </w:r>
      <w:r w:rsidR="00AF0F62">
        <w:t xml:space="preserve">to </w:t>
      </w:r>
      <w:r w:rsidR="00AF0F62" w:rsidRPr="000165E4">
        <w:rPr>
          <w:lang w:val="en-GB"/>
        </w:rPr>
        <w:t>nurse staffing below that which was deemed necessary</w:t>
      </w:r>
      <w:r w:rsidR="00AF0F62">
        <w:rPr>
          <w:lang w:val="en-GB"/>
        </w:rPr>
        <w:t xml:space="preserve"> </w:t>
      </w:r>
      <w:r w:rsidR="00147958" w:rsidRPr="000165E4">
        <w:rPr>
          <w:lang w:val="en-GB"/>
        </w:rPr>
        <w:fldChar w:fldCharType="begin">
          <w:fldData xml:space="preserve">PEVuZE5vdGU+PENpdGU+PEF1dGhvcj5OZWVkbGVtYW48L0F1dGhvcj48WWVhcj4yMDExPC9ZZWFy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</w:fldData>
        </w:fldChar>
      </w:r>
      <w:r w:rsidR="002F2932">
        <w:rPr>
          <w:lang w:val="en-GB"/>
        </w:rPr>
        <w:instrText xml:space="preserve"> ADDIN EN.CITE </w:instrText>
      </w:r>
      <w:r w:rsidR="002F2932">
        <w:rPr>
          <w:lang w:val="en-GB"/>
        </w:rPr>
        <w:fldChar w:fldCharType="begin">
          <w:fldData xml:space="preserve">PEVuZE5vdGU+PENpdGU+PEF1dGhvcj5OZWVkbGVtYW48L0F1dGhvcj48WWVhcj4yMDExPC9ZZWFy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</w:fldData>
        </w:fldChar>
      </w:r>
      <w:r w:rsidR="002F2932">
        <w:rPr>
          <w:lang w:val="en-GB"/>
        </w:rPr>
        <w:instrText xml:space="preserve"> ADDIN EN.CITE.DATA </w:instrText>
      </w:r>
      <w:r w:rsidR="002F2932">
        <w:rPr>
          <w:lang w:val="en-GB"/>
        </w:rPr>
      </w:r>
      <w:r w:rsidR="002F2932">
        <w:rPr>
          <w:lang w:val="en-GB"/>
        </w:rPr>
        <w:fldChar w:fldCharType="end"/>
      </w:r>
      <w:r w:rsidR="00147958" w:rsidRPr="000165E4">
        <w:rPr>
          <w:lang w:val="en-GB"/>
        </w:rPr>
      </w:r>
      <w:r w:rsidR="00147958" w:rsidRPr="000165E4">
        <w:rPr>
          <w:lang w:val="en-GB"/>
        </w:rPr>
        <w:fldChar w:fldCharType="separate"/>
      </w:r>
      <w:r w:rsidR="002F2932">
        <w:rPr>
          <w:noProof/>
          <w:lang w:val="en-GB"/>
        </w:rPr>
        <w:t>(Needleman et al., 2011)</w:t>
      </w:r>
      <w:r w:rsidR="00147958" w:rsidRPr="000165E4">
        <w:rPr>
          <w:lang w:val="en-GB"/>
        </w:rPr>
        <w:fldChar w:fldCharType="end"/>
      </w:r>
      <w:r w:rsidR="00147958" w:rsidRPr="000165E4">
        <w:rPr>
          <w:lang w:val="en-GB"/>
        </w:rPr>
        <w:t xml:space="preserve"> confirm</w:t>
      </w:r>
      <w:r w:rsidR="00AF0F62">
        <w:rPr>
          <w:lang w:val="en-GB"/>
        </w:rPr>
        <w:t>ing</w:t>
      </w:r>
      <w:r w:rsidR="00147958" w:rsidRPr="000165E4">
        <w:rPr>
          <w:lang w:val="en-GB"/>
        </w:rPr>
        <w:t xml:space="preserve"> the temporal order of events</w:t>
      </w:r>
      <w:r>
        <w:rPr>
          <w:lang w:val="en-GB"/>
        </w:rPr>
        <w:t xml:space="preserve"> </w:t>
      </w:r>
      <w:r w:rsidR="00D9732B">
        <w:rPr>
          <w:lang w:val="en-GB"/>
        </w:rPr>
        <w:t xml:space="preserve"> </w:t>
      </w:r>
      <w:r w:rsidR="001B25AE">
        <w:rPr>
          <w:lang w:val="en-GB"/>
        </w:rPr>
        <w:t>although t</w:t>
      </w:r>
      <w:r w:rsidR="00D276A1">
        <w:rPr>
          <w:lang w:val="en-GB"/>
        </w:rPr>
        <w:t xml:space="preserve">he observed associations are typically small, making causal conclusions more difficult. </w:t>
      </w:r>
    </w:p>
    <w:p w14:paraId="4F476180" w14:textId="40ABC9D0" w:rsidR="0043732C" w:rsidRDefault="005A7DDE" w:rsidP="00F74251">
      <w:pPr>
        <w:pStyle w:val="BodyText"/>
        <w:spacing w:before="155" w:line="359" w:lineRule="auto"/>
        <w:ind w:left="0" w:right="288"/>
        <w:rPr>
          <w:lang w:val="en-GB"/>
        </w:rPr>
      </w:pPr>
      <w:r>
        <w:rPr>
          <w:lang w:val="en-GB"/>
        </w:rPr>
        <w:t>However, w</w:t>
      </w:r>
      <w:r w:rsidR="0043732C">
        <w:rPr>
          <w:lang w:val="en-GB"/>
        </w:rPr>
        <w:t>hile</w:t>
      </w:r>
      <w:r w:rsidR="0043732C" w:rsidRPr="000165E4">
        <w:rPr>
          <w:lang w:val="en-GB"/>
        </w:rPr>
        <w:t xml:space="preserve"> careful epidemiological analyses such as that offered by</w:t>
      </w:r>
      <w:r w:rsidR="0043732C">
        <w:rPr>
          <w:lang w:val="en-GB"/>
        </w:rPr>
        <w:t xml:space="preserve"> </w:t>
      </w:r>
      <w:r w:rsidR="0043732C">
        <w:rPr>
          <w:lang w:val="en-GB"/>
        </w:rPr>
        <w:fldChar w:fldCharType="begin"/>
      </w:r>
      <w:r w:rsidR="0043732C">
        <w:rPr>
          <w:lang w:val="en-GB"/>
        </w:rPr>
        <w:instrText xml:space="preserve"> ADDIN EN.CITE &lt;EndNote&gt;&lt;Cite AuthorYear="1"&gt;&lt;Author&gt;Kane&lt;/Author&gt;&lt;Year&gt;2007&lt;/Year&gt;&lt;RecNum&gt;36720&lt;/RecNum&gt;&lt;DisplayText&gt;Kane et al. (2007)&lt;/DisplayText&gt;&lt;record&gt;&lt;rec-number&gt;36720&lt;/rec-number&gt;&lt;foreign-keys&gt;&lt;key app="EN" db-id="9szzaf5xbwsxt5ezwsapa29xasw2z0v25v5r" timestamp="1355239389"&gt;36720&lt;/key&gt;&lt;/foreign-keys&gt;&lt;ref-type name="Journal Article"&gt;17&lt;/ref-type&gt;&lt;contributors&gt;&lt;authors&gt;&lt;author&gt;Kane, Robert L.&lt;/author&gt;&lt;author&gt;Shamliyan, Tatyana A.&lt;/author&gt;&lt;author&gt;Mueller, Christine&lt;/author&gt;&lt;author&gt;Duval, Sue&lt;/author&gt;&lt;author&gt;Wilt, Timothy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abbr-1&gt;Med. Care&lt;/abbr-1&gt;&lt;abbr-2&gt;Med Care&lt;/abbr-2&gt;&lt;/periodical&gt;&lt;pages&gt;1195-1204 10.1097/MLR.0b013e3181468ca3&lt;/pages&gt;&lt;volume&gt;45&lt;/volume&gt;&lt;number&gt;12&lt;/number&gt;&lt;keywords&gt;&lt;keyword&gt;nursing staff&lt;/keyword&gt;&lt;keyword&gt;hospital&lt;/keyword&gt;&lt;keyword&gt;quality&lt;/keyword&gt;&lt;keyword&gt;length of stay&lt;/keyword&gt;&lt;keyword&gt;mortality&lt;/keyword&gt;&lt;keyword&gt;safety&lt;/keyword&gt;&lt;keyword&gt;failure to rescue&lt;/keyword&gt;&lt;keyword&gt;00005650-200712000-00011&lt;/keyword&gt;&lt;/keywords&gt;&lt;dates&gt;&lt;year&gt;2007&lt;/year&gt;&lt;/dates&gt;&lt;isbn&gt;0025-7079&lt;/isbn&gt;&lt;urls&gt;&lt;related-urls&gt;&lt;url&gt;http://journals.lww.com/lww-medicalcare/Fulltext/2007/12000/The_Association_of_Registered_Nurse_Staffing.11.aspx&lt;/url&gt;&lt;url&gt;http://graphics.tx.ovid.com/ovftpdfs/FPDDNCOBGGFNFI00/fs047/ovft/live/gv031/00005650/00005650-200712000-00011.pdf&lt;/url&gt;&lt;/related-urls&gt;&lt;/urls&gt;&lt;/record&gt;&lt;/Cite&gt;&lt;/EndNote&gt;</w:instrText>
      </w:r>
      <w:r w:rsidR="0043732C">
        <w:rPr>
          <w:lang w:val="en-GB"/>
        </w:rPr>
        <w:fldChar w:fldCharType="separate"/>
      </w:r>
      <w:r w:rsidR="0043732C">
        <w:rPr>
          <w:noProof/>
          <w:lang w:val="en-GB"/>
        </w:rPr>
        <w:t>Kane et al. (2007)</w:t>
      </w:r>
      <w:r w:rsidR="0043732C">
        <w:rPr>
          <w:lang w:val="en-GB"/>
        </w:rPr>
        <w:fldChar w:fldCharType="end"/>
      </w:r>
      <w:r w:rsidR="0043732C" w:rsidRPr="000165E4">
        <w:rPr>
          <w:lang w:val="en-GB"/>
        </w:rPr>
        <w:t xml:space="preserve"> support </w:t>
      </w:r>
      <w:r>
        <w:rPr>
          <w:lang w:val="en-GB"/>
        </w:rPr>
        <w:t xml:space="preserve">the conclusion </w:t>
      </w:r>
      <w:r w:rsidR="0089193A">
        <w:rPr>
          <w:lang w:val="en-GB"/>
        </w:rPr>
        <w:t xml:space="preserve">that there is </w:t>
      </w:r>
      <w:r>
        <w:rPr>
          <w:lang w:val="en-GB"/>
        </w:rPr>
        <w:t xml:space="preserve">a </w:t>
      </w:r>
      <w:r w:rsidR="0043732C">
        <w:rPr>
          <w:lang w:val="en-GB"/>
        </w:rPr>
        <w:t xml:space="preserve">causal </w:t>
      </w:r>
      <w:r>
        <w:rPr>
          <w:lang w:val="en-GB"/>
        </w:rPr>
        <w:t xml:space="preserve">relationship, this </w:t>
      </w:r>
      <w:r w:rsidR="0043732C">
        <w:rPr>
          <w:lang w:val="en-GB"/>
        </w:rPr>
        <w:t>does not necessarily mean that the estimates of the associations derived from studies are unbiased</w:t>
      </w:r>
      <w:r w:rsidR="0043732C" w:rsidRPr="000165E4">
        <w:rPr>
          <w:lang w:val="en-GB"/>
        </w:rPr>
        <w:t xml:space="preserve">. </w:t>
      </w:r>
      <w:r w:rsidR="0043732C">
        <w:rPr>
          <w:lang w:val="en-GB"/>
        </w:rPr>
        <w:t>In the following sections we explore some specific sources of bias within a framework provided by the concept of endogeneity</w:t>
      </w:r>
      <w:r w:rsidR="001B25AE">
        <w:rPr>
          <w:lang w:val="en-GB"/>
        </w:rPr>
        <w:t>, derived from the field of econometrics</w:t>
      </w:r>
      <w:r w:rsidR="0043732C">
        <w:rPr>
          <w:lang w:val="en-GB"/>
        </w:rPr>
        <w:t>.</w:t>
      </w:r>
    </w:p>
    <w:p w14:paraId="00743B27" w14:textId="77777777" w:rsidR="009C46CE" w:rsidRPr="0053468F" w:rsidRDefault="0053468F" w:rsidP="005C77EE">
      <w:pPr>
        <w:pStyle w:val="BodyText"/>
        <w:spacing w:before="155" w:line="359" w:lineRule="auto"/>
        <w:ind w:left="0" w:right="288"/>
        <w:rPr>
          <w:i/>
          <w:lang w:val="en-GB"/>
        </w:rPr>
      </w:pPr>
      <w:r w:rsidRPr="0053468F">
        <w:rPr>
          <w:i/>
          <w:lang w:val="en-GB"/>
        </w:rPr>
        <w:t>Endogeneity</w:t>
      </w:r>
    </w:p>
    <w:p w14:paraId="060DFDDF" w14:textId="196A0D67" w:rsidR="0053468F" w:rsidRPr="0053468F" w:rsidRDefault="0053468F" w:rsidP="0053468F">
      <w:pPr>
        <w:pStyle w:val="BodyText"/>
        <w:spacing w:before="155" w:line="359" w:lineRule="auto"/>
        <w:ind w:left="0" w:right="288"/>
      </w:pPr>
      <w:r w:rsidRPr="0053468F">
        <w:rPr>
          <w:lang w:val="en-GB"/>
        </w:rPr>
        <w:t xml:space="preserve">Endogeneity </w:t>
      </w:r>
      <w:r>
        <w:t>refers to different forms of bias in the estimation of causal effects.</w:t>
      </w:r>
      <w:r w:rsidRPr="0053468F">
        <w:rPr>
          <w:lang w:val="en-GB"/>
        </w:rPr>
        <w:t xml:space="preserve"> It is </w:t>
      </w:r>
      <w:r w:rsidR="0040496F">
        <w:rPr>
          <w:lang w:val="en-GB"/>
        </w:rPr>
        <w:t xml:space="preserve">a potential </w:t>
      </w:r>
      <w:r w:rsidRPr="0053468F">
        <w:rPr>
          <w:lang w:val="en-GB"/>
        </w:rPr>
        <w:t xml:space="preserve">problem in any observational study and can lead to bias in the estimation of association and hence </w:t>
      </w:r>
      <w:r w:rsidR="00B91D07">
        <w:rPr>
          <w:lang w:val="en-GB"/>
        </w:rPr>
        <w:t xml:space="preserve">causal </w:t>
      </w:r>
      <w:r w:rsidRPr="0053468F">
        <w:rPr>
          <w:lang w:val="en-GB"/>
        </w:rPr>
        <w:t xml:space="preserve">effect </w:t>
      </w:r>
      <w:r w:rsidRPr="0053468F">
        <w:rPr>
          <w:lang w:val="en-GB"/>
        </w:rPr>
        <w:fldChar w:fldCharType="begin"/>
      </w:r>
      <w:r w:rsidRPr="0053468F">
        <w:rPr>
          <w:lang w:val="en-GB"/>
        </w:rPr>
        <w:instrText xml:space="preserve"> ADDIN EN.CITE &lt;EndNote&gt;&lt;Cite&gt;&lt;Author&gt;Johnson&lt;/Author&gt;&lt;Year&gt;2009&lt;/Year&gt;&lt;RecNum&gt;38587&lt;/RecNum&gt;&lt;DisplayText&gt;(Johnson et al., 2009)&lt;/DisplayText&gt;&lt;record&gt;&lt;rec-number&gt;38587&lt;/rec-number&gt;&lt;foreign-keys&gt;&lt;key app="EN" db-id="9szzaf5xbwsxt5ezwsapa29xasw2z0v25v5r" timestamp="1439567936"&gt;38587&lt;/key&gt;&lt;/foreign-keys&gt;&lt;ref-type name="Journal Article"&gt;17&lt;/ref-type&gt;&lt;contributors&gt;&lt;authors&gt;&lt;author&gt;Johnson, Michael L&lt;/author&gt;&lt;author&gt;Crown, William&lt;/author&gt;&lt;author&gt;Martin, Bradley C&lt;/author&gt;&lt;author&gt;Dormuth, Colin R&lt;/author&gt;&lt;author&gt;Siebert, Uwe&lt;/author&gt;&lt;/authors&gt;&lt;/contributors&gt;&lt;titles&gt;&lt;title&gt;Good research practices for comparative effectiveness research: analytic methods to improve causal inference from nonrandomized studies of treatment effects using secondary data sources: the ISPOR Good Research Practices for Retrospective Database Analysis Task Force Report—part III&lt;/title&gt;&lt;secondary-title&gt;Value in Health&lt;/secondary-title&gt;&lt;/titles&gt;&lt;periodical&gt;&lt;full-title&gt;Value in Health&lt;/full-title&gt;&lt;/periodical&gt;&lt;pages&gt;1062-1073&lt;/pages&gt;&lt;volume&gt;12&lt;/volume&gt;&lt;number&gt;8&lt;/number&gt;&lt;dates&gt;&lt;year&gt;2009&lt;/year&gt;&lt;/dates&gt;&lt;isbn&gt;1524-4733&lt;/isbn&gt;&lt;urls&gt;&lt;/urls&gt;&lt;/record&gt;&lt;/Cite&gt;&lt;/EndNote&gt;</w:instrText>
      </w:r>
      <w:r w:rsidRPr="0053468F">
        <w:rPr>
          <w:lang w:val="en-GB"/>
        </w:rPr>
        <w:fldChar w:fldCharType="separate"/>
      </w:r>
      <w:r w:rsidRPr="0053468F">
        <w:rPr>
          <w:lang w:val="en-GB"/>
        </w:rPr>
        <w:t>(Johnson et al., 2009)</w:t>
      </w:r>
      <w:r w:rsidRPr="0053468F">
        <w:rPr>
          <w:lang w:val="en-GB"/>
        </w:rPr>
        <w:fldChar w:fldCharType="end"/>
      </w:r>
      <w:r w:rsidRPr="0053468F">
        <w:rPr>
          <w:lang w:val="en-GB"/>
        </w:rPr>
        <w:t xml:space="preserve">. While </w:t>
      </w:r>
      <w:r>
        <w:t>there</w:t>
      </w:r>
      <w:r w:rsidRPr="0053468F">
        <w:rPr>
          <w:lang w:val="en-GB"/>
        </w:rPr>
        <w:t xml:space="preserve"> are several causes of endogeneity </w:t>
      </w:r>
      <w:r>
        <w:fldChar w:fldCharType="begin"/>
      </w:r>
      <w:r>
        <w:instrText xml:space="preserve"> ADDIN EN.CITE &lt;EndNote&gt;&lt;Cite&gt;&lt;Author&gt;Antonakis&lt;/Author&gt;&lt;Year&gt;2010&lt;/Year&gt;&lt;RecNum&gt;38598&lt;/RecNum&gt;&lt;DisplayText&gt;(Antonakis et al., 2010)&lt;/DisplayText&gt;&lt;record&gt;&lt;rec-number&gt;38598&lt;/rec-number&gt;&lt;foreign-keys&gt;&lt;key app="EN" db-id="9szzaf5xbwsxt5ezwsapa29xasw2z0v25v5r" timestamp="1444035097"&gt;38598&lt;/key&gt;&lt;key app="ENWeb" db-id=""&gt;0&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electronic-resource-num&gt;10.1016/j.leaqua.2010.10.010&lt;/electronic-resource-num&gt;&lt;/record&gt;&lt;/Cite&gt;&lt;/EndNote&gt;</w:instrText>
      </w:r>
      <w:r>
        <w:fldChar w:fldCharType="separate"/>
      </w:r>
      <w:r>
        <w:rPr>
          <w:noProof/>
        </w:rPr>
        <w:t>(Antonakis et al., 2010)</w:t>
      </w:r>
      <w:r>
        <w:fldChar w:fldCharType="end"/>
      </w:r>
      <w:r>
        <w:t xml:space="preserve"> </w:t>
      </w:r>
      <w:r w:rsidRPr="0053468F">
        <w:rPr>
          <w:lang w:val="en-GB"/>
        </w:rPr>
        <w:t xml:space="preserve">there are some specific patterns of relationship that will </w:t>
      </w:r>
      <w:r>
        <w:t xml:space="preserve">predictably lead to endogeneity </w:t>
      </w:r>
      <w:r w:rsidRPr="0053468F">
        <w:rPr>
          <w:lang w:val="en-GB"/>
        </w:rPr>
        <w:t>when assessing the link between staffing and patient outcomes</w:t>
      </w:r>
      <w:r>
        <w:t>: omitted variables, simultaneity and common-method variance.</w:t>
      </w:r>
      <w:r w:rsidR="0040496F">
        <w:t xml:space="preserve"> We address these three below</w:t>
      </w:r>
    </w:p>
    <w:p w14:paraId="61D0F80D" w14:textId="77777777" w:rsidR="0053468F" w:rsidRPr="00B91D07" w:rsidRDefault="00B91D07" w:rsidP="00B91D07">
      <w:pPr>
        <w:pStyle w:val="BodyText"/>
        <w:spacing w:before="155" w:line="359" w:lineRule="auto"/>
        <w:ind w:left="720" w:right="288"/>
        <w:rPr>
          <w:i/>
          <w:lang w:val="en-GB"/>
        </w:rPr>
      </w:pPr>
      <w:r w:rsidRPr="00B91D07">
        <w:rPr>
          <w:i/>
          <w:lang w:val="en-GB"/>
        </w:rPr>
        <w:t>Omitted variables</w:t>
      </w:r>
    </w:p>
    <w:p w14:paraId="33694DC3" w14:textId="26D6C976" w:rsidR="001B25AE" w:rsidRDefault="006E3A42" w:rsidP="00B91D07">
      <w:pPr>
        <w:pStyle w:val="BodyText"/>
        <w:spacing w:before="155" w:line="359" w:lineRule="auto"/>
        <w:ind w:left="0" w:right="288"/>
        <w:rPr>
          <w:lang w:val="en-GB"/>
        </w:rPr>
      </w:pPr>
      <w:r>
        <w:t xml:space="preserve">Contradictory empirical results from studies may depend on the failure of the adopted statistical models to fit the data due to a failure to include important variables in the model specification. </w:t>
      </w:r>
      <w:r>
        <w:rPr>
          <w:lang w:val="en-GB"/>
        </w:rPr>
        <w:t>O</w:t>
      </w:r>
      <w:r>
        <w:t xml:space="preserve">mitted variable bias results as the omitted variables induce correlation between the outcomes and the error term of a regression model </w:t>
      </w:r>
      <w:r>
        <w:fldChar w:fldCharType="begin"/>
      </w:r>
      <w:r>
        <w:instrText xml:space="preserve"> ADDIN EN.CITE &lt;EndNote&gt;&lt;Cite&gt;&lt;Author&gt;Antonakis&lt;/Author&gt;&lt;Year&gt;2010&lt;/Year&gt;&lt;RecNum&gt;38598&lt;/RecNum&gt;&lt;DisplayText&gt;(Antonakis et al., 2010)&lt;/DisplayText&gt;&lt;record&gt;&lt;rec-number&gt;38598&lt;/rec-number&gt;&lt;foreign-keys&gt;&lt;key app="EN" db-id="9szzaf5xbwsxt5ezwsapa29xasw2z0v25v5r" timestamp="1444035097"&gt;38598&lt;/key&gt;&lt;key app="ENWeb" db-id=""&gt;0&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electronic-resource-num&gt;10.1016/j.leaqua.2010.10.010&lt;/electronic-resource-num&gt;&lt;/record&gt;&lt;/Cite&gt;&lt;/EndNote&gt;</w:instrText>
      </w:r>
      <w:r>
        <w:fldChar w:fldCharType="separate"/>
      </w:r>
      <w:r>
        <w:rPr>
          <w:noProof/>
        </w:rPr>
        <w:t>(Antonakis et al., 2010)</w:t>
      </w:r>
      <w:r>
        <w:fldChar w:fldCharType="end"/>
      </w:r>
      <w:r>
        <w:t xml:space="preserve">. </w:t>
      </w:r>
    </w:p>
    <w:p w14:paraId="05751E2A" w14:textId="476F947B" w:rsidR="006E3A42" w:rsidRDefault="006E3A42" w:rsidP="00B91D07">
      <w:pPr>
        <w:pStyle w:val="BodyText"/>
        <w:spacing w:before="155" w:line="359" w:lineRule="auto"/>
        <w:ind w:left="0" w:right="288"/>
        <w:rPr>
          <w:lang w:val="en-GB"/>
        </w:rPr>
      </w:pPr>
      <w:r>
        <w:rPr>
          <w:lang w:val="en-GB"/>
        </w:rPr>
        <w:t>To illustrate the potential effect of missing variables</w:t>
      </w:r>
      <w:r w:rsidR="00B77CC5">
        <w:rPr>
          <w:lang w:val="en-GB"/>
        </w:rPr>
        <w:t xml:space="preserve"> in relationships between nurse staffing levels and outcomes</w:t>
      </w:r>
      <w:r>
        <w:rPr>
          <w:lang w:val="en-GB"/>
        </w:rPr>
        <w:t>, consider the relationship between nurse staffing and mortality which</w:t>
      </w:r>
      <w:r w:rsidR="00B91D07" w:rsidRPr="009C46CE">
        <w:rPr>
          <w:lang w:val="en-GB"/>
        </w:rPr>
        <w:t xml:space="preserve"> must</w:t>
      </w:r>
      <w:r w:rsidR="00B91D07">
        <w:rPr>
          <w:lang w:val="en-GB"/>
        </w:rPr>
        <w:t>, by its nature,</w:t>
      </w:r>
      <w:r w:rsidR="00B91D07" w:rsidRPr="009C46CE">
        <w:rPr>
          <w:lang w:val="en-GB"/>
        </w:rPr>
        <w:t xml:space="preserve"> be partial and, in most cases, indirect. For example, one of the key mechanisms identified for nurses to contribute to variation in mortality rates is through surveillance, early detection of patients at risk of deterioration and initiating appropriate escalation</w:t>
      </w:r>
      <w:r w:rsidR="00B91D07">
        <w:rPr>
          <w:lang w:val="en-GB"/>
        </w:rPr>
        <w:t xml:space="preserve"> </w:t>
      </w:r>
      <w:r w:rsidR="00B91D07">
        <w:rPr>
          <w:lang w:val="en-GB"/>
        </w:rPr>
        <w:fldChar w:fldCharType="begin">
          <w:fldData xml:space="preserve">PEVuZE5vdGU+PENpdGU+PEF1dGhvcj5HcmlmZml0aHM8L0F1dGhvcj48WWVhcj4yMDEzPC9ZZWFy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</w:fldData>
        </w:fldChar>
      </w:r>
      <w:r w:rsidR="00B91D07">
        <w:rPr>
          <w:lang w:val="en-GB"/>
        </w:rPr>
        <w:instrText xml:space="preserve"> ADDIN EN.CITE </w:instrText>
      </w:r>
      <w:r w:rsidR="00B91D07">
        <w:rPr>
          <w:lang w:val="en-GB"/>
        </w:rPr>
        <w:fldChar w:fldCharType="begin">
          <w:fldData xml:space="preserve">PEVuZE5vdGU+PENpdGU+PEF1dGhvcj5HcmlmZml0aHM8L0F1dGhvcj48WWVhcj4yMDEzPC9ZZWFy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</w:fldData>
        </w:fldChar>
      </w:r>
      <w:r w:rsidR="00B91D07">
        <w:rPr>
          <w:lang w:val="en-GB"/>
        </w:rPr>
        <w:instrText xml:space="preserve"> ADDIN EN.CITE.DATA </w:instrText>
      </w:r>
      <w:r w:rsidR="00B91D07">
        <w:rPr>
          <w:lang w:val="en-GB"/>
        </w:rPr>
      </w:r>
      <w:r w:rsidR="00B91D07">
        <w:rPr>
          <w:lang w:val="en-GB"/>
        </w:rPr>
        <w:fldChar w:fldCharType="end"/>
      </w:r>
      <w:r w:rsidR="00B91D07">
        <w:rPr>
          <w:lang w:val="en-GB"/>
        </w:rPr>
      </w:r>
      <w:r w:rsidR="00B91D07">
        <w:rPr>
          <w:lang w:val="en-GB"/>
        </w:rPr>
        <w:fldChar w:fldCharType="separate"/>
      </w:r>
      <w:r w:rsidR="00B91D07">
        <w:rPr>
          <w:noProof/>
          <w:lang w:val="en-GB"/>
        </w:rPr>
        <w:t>(Clarke, 2004, Griffiths et al., 2013)</w:t>
      </w:r>
      <w:r w:rsidR="00B91D07">
        <w:rPr>
          <w:lang w:val="en-GB"/>
        </w:rPr>
        <w:fldChar w:fldCharType="end"/>
      </w:r>
      <w:r w:rsidR="00B91D07" w:rsidRPr="009C46CE">
        <w:rPr>
          <w:lang w:val="en-GB"/>
        </w:rPr>
        <w:t>. Low staffing compromises th</w:t>
      </w:r>
      <w:r w:rsidR="00B91D07">
        <w:rPr>
          <w:lang w:val="en-GB"/>
        </w:rPr>
        <w:t>ese activities,</w:t>
      </w:r>
      <w:r w:rsidR="00B91D07" w:rsidRPr="009C46CE">
        <w:rPr>
          <w:lang w:val="en-GB"/>
        </w:rPr>
        <w:t xml:space="preserve"> but nurses are not the only staff group involved nor is staffing level the only factor affecting the quality of care. </w:t>
      </w:r>
    </w:p>
    <w:p w14:paraId="28C8FE39" w14:textId="18316FBA" w:rsidR="00B91D07" w:rsidRDefault="00B91D07" w:rsidP="00B91D07">
      <w:pPr>
        <w:pStyle w:val="BodyText"/>
        <w:spacing w:before="155" w:line="359" w:lineRule="auto"/>
        <w:ind w:left="0" w:right="288"/>
        <w:rPr>
          <w:lang w:val="en-GB"/>
        </w:rPr>
      </w:pPr>
      <w:r w:rsidRPr="009C46CE">
        <w:rPr>
          <w:lang w:val="en-GB"/>
        </w:rPr>
        <w:t xml:space="preserve">Recognition of deterioration requires not just observation but also appreciation of the significance of the </w:t>
      </w:r>
      <w:r w:rsidR="004E2FA2">
        <w:rPr>
          <w:lang w:val="en-GB"/>
        </w:rPr>
        <w:t xml:space="preserve">observations. Broadly speaking, </w:t>
      </w:r>
      <w:r w:rsidRPr="009C46CE">
        <w:rPr>
          <w:lang w:val="en-GB"/>
        </w:rPr>
        <w:t xml:space="preserve">the competence of the nurse also plays a </w:t>
      </w:r>
      <w:r w:rsidRPr="00EF4C7A">
        <w:rPr>
          <w:lang w:val="en-GB"/>
        </w:rPr>
        <w:t>significant role</w:t>
      </w:r>
      <w:r>
        <w:rPr>
          <w:lang w:val="en-GB"/>
        </w:rPr>
        <w:t>, as does the capacity and competence of other actors in the system of response</w:t>
      </w:r>
      <w:r w:rsidRPr="00EF4C7A">
        <w:rPr>
          <w:lang w:val="en-GB"/>
        </w:rPr>
        <w:t xml:space="preserve">. </w:t>
      </w:r>
      <w:r w:rsidR="004E2FA2">
        <w:rPr>
          <w:lang w:val="en-GB"/>
        </w:rPr>
        <w:t>While</w:t>
      </w:r>
      <w:r>
        <w:rPr>
          <w:lang w:val="en-GB"/>
        </w:rPr>
        <w:t xml:space="preserve"> stud</w:t>
      </w:r>
      <w:r w:rsidR="004E2FA2">
        <w:rPr>
          <w:lang w:val="en-GB"/>
        </w:rPr>
        <w:t xml:space="preserve">ies we reviewed for NICE </w:t>
      </w:r>
      <w:r>
        <w:rPr>
          <w:lang w:val="en-GB"/>
        </w:rPr>
        <w:t>suggest that a skill mix with more registered nurses is a</w:t>
      </w:r>
      <w:r w:rsidR="004E2FA2">
        <w:rPr>
          <w:lang w:val="en-GB"/>
        </w:rPr>
        <w:t>ssociated with better outcomes</w:t>
      </w:r>
      <w:r w:rsidR="00813BC9">
        <w:rPr>
          <w:lang w:val="en-GB"/>
        </w:rPr>
        <w:t>,</w:t>
      </w:r>
      <w:r w:rsidR="004E2FA2">
        <w:rPr>
          <w:lang w:val="en-GB"/>
        </w:rPr>
        <w:t xml:space="preserve"> and </w:t>
      </w:r>
      <w:r>
        <w:rPr>
          <w:lang w:val="en-GB"/>
        </w:rPr>
        <w:t xml:space="preserve">other studies suggest that a nursing workforce with a higher proportion of nurses educated to Bachelor’s degree level </w:t>
      </w:r>
      <w:r w:rsidR="003110EB">
        <w:rPr>
          <w:lang w:val="en-GB"/>
        </w:rPr>
        <w:t>is</w:t>
      </w:r>
      <w:r w:rsidR="00813BC9">
        <w:rPr>
          <w:lang w:val="en-GB"/>
        </w:rPr>
        <w:t xml:space="preserve"> associated with </w:t>
      </w:r>
      <w:r>
        <w:rPr>
          <w:lang w:val="en-GB"/>
        </w:rPr>
        <w:t>lower mortality</w:t>
      </w:r>
      <w:r w:rsidR="00B029D1">
        <w:rPr>
          <w:lang w:val="en-GB"/>
        </w:rPr>
        <w:t>,</w:t>
      </w:r>
      <w:r w:rsidRPr="009C46CE">
        <w:rPr>
          <w:lang w:val="en-GB"/>
        </w:rPr>
        <w:t xml:space="preserve"> </w:t>
      </w:r>
      <w:r>
        <w:rPr>
          <w:lang w:val="en-GB"/>
        </w:rPr>
        <w:fldChar w:fldCharType="begin">
          <w:fldData xml:space="preserve">PEVuZE5vdGU+PENpdGU+PEF1dGhvcj5BaWtlbjwvQXV0aG9yPjxZZWFyPjIwMTQ8L1llYXI+PFJl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</w:fldData>
        </w:fldChar>
      </w:r>
      <w:r>
        <w:rPr>
          <w:lang w:val="en-GB"/>
        </w:rPr>
        <w:instrText xml:space="preserve"> ADDIN EN.CITE </w:instrText>
      </w:r>
      <w:r>
        <w:rPr>
          <w:lang w:val="en-GB"/>
        </w:rPr>
        <w:fldChar w:fldCharType="begin">
          <w:fldData xml:space="preserve">PEVuZE5vdGU+PENpdGU+PEF1dGhvcj5BaWtlbjwvQXV0aG9yPjxZZWFyPjIwMTQ8L1llYXI+PFJl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 e.g. Aiken et al., 2014)</w:t>
      </w:r>
      <w:r>
        <w:rPr>
          <w:lang w:val="en-GB"/>
        </w:rPr>
        <w:fldChar w:fldCharType="end"/>
      </w:r>
      <w:r w:rsidR="004E2FA2">
        <w:rPr>
          <w:lang w:val="en-GB"/>
        </w:rPr>
        <w:t xml:space="preserve"> these measures, are at best, </w:t>
      </w:r>
      <w:r>
        <w:rPr>
          <w:lang w:val="en-GB"/>
        </w:rPr>
        <w:t>indirect measures of nurse competence.</w:t>
      </w:r>
    </w:p>
    <w:p w14:paraId="41CD8FB9" w14:textId="3B97E48C" w:rsidR="004E2FA2" w:rsidRDefault="00B91D07" w:rsidP="009A46F2">
      <w:pPr>
        <w:pStyle w:val="BodyText"/>
        <w:spacing w:before="155" w:line="359" w:lineRule="auto"/>
        <w:ind w:left="0" w:right="288"/>
        <w:rPr>
          <w:lang w:val="en-GB"/>
        </w:rPr>
      </w:pPr>
      <w:r w:rsidRPr="000165E4">
        <w:rPr>
          <w:lang w:val="en-GB"/>
        </w:rPr>
        <w:t>The role of medical staff in achieving patient outcomes and maintaining safety is largely neglected in the literature on nurse staffing</w:t>
      </w:r>
      <w:r>
        <w:t>.</w:t>
      </w:r>
      <w:r w:rsidRPr="000165E4">
        <w:rPr>
          <w:lang w:val="en-GB"/>
        </w:rPr>
        <w:t xml:space="preserve"> The few studies that have </w:t>
      </w:r>
      <w:r>
        <w:rPr>
          <w:lang w:val="en-GB"/>
        </w:rPr>
        <w:t xml:space="preserve">directly </w:t>
      </w:r>
      <w:r w:rsidRPr="000165E4">
        <w:rPr>
          <w:lang w:val="en-GB"/>
        </w:rPr>
        <w:t xml:space="preserve">considered medical staffing levels in their analyses point to significant associations between medical staffing </w:t>
      </w:r>
      <w:r>
        <w:rPr>
          <w:lang w:val="en-GB"/>
        </w:rPr>
        <w:t xml:space="preserve">levels and mortality </w:t>
      </w:r>
      <w:r w:rsidRPr="000165E4">
        <w:rPr>
          <w:lang w:val="en-GB"/>
        </w:rPr>
        <w:fldChar w:fldCharType="begin">
          <w:fldData xml:space="preserve">PEVuZE5vdGU+PENpdGU+PEF1dGhvcj5HcmlmZml0aHM8L0F1dGhvcj48WWVhcj4yMDEzPC9ZZWFy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</w:fldData>
        </w:fldChar>
      </w:r>
      <w:r w:rsidR="006E3A42">
        <w:rPr>
          <w:lang w:val="en-GB"/>
        </w:rPr>
        <w:instrText xml:space="preserve"> ADDIN EN.CITE </w:instrText>
      </w:r>
      <w:r w:rsidR="006E3A42">
        <w:rPr>
          <w:lang w:val="en-GB"/>
        </w:rPr>
        <w:fldChar w:fldCharType="begin">
          <w:fldData xml:space="preserve">PEVuZE5vdGU+PENpdGU+PEF1dGhvcj5HcmlmZml0aHM8L0F1dGhvcj48WWVhcj4yMDEzPC9ZZWFy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</w:fldData>
        </w:fldChar>
      </w:r>
      <w:r w:rsidR="006E3A42">
        <w:rPr>
          <w:lang w:val="en-GB"/>
        </w:rPr>
        <w:instrText xml:space="preserve"> ADDIN EN.CITE.DATA </w:instrText>
      </w:r>
      <w:r w:rsidR="006E3A42">
        <w:rPr>
          <w:lang w:val="en-GB"/>
        </w:rPr>
      </w:r>
      <w:r w:rsidR="006E3A42">
        <w:rPr>
          <w:lang w:val="en-GB"/>
        </w:rPr>
        <w:fldChar w:fldCharType="end"/>
      </w:r>
      <w:r w:rsidRPr="000165E4">
        <w:rPr>
          <w:lang w:val="en-GB"/>
        </w:rPr>
      </w:r>
      <w:r w:rsidRPr="000165E4">
        <w:rPr>
          <w:lang w:val="en-GB"/>
        </w:rPr>
        <w:fldChar w:fldCharType="separate"/>
      </w:r>
      <w:r w:rsidR="006E3A42">
        <w:rPr>
          <w:noProof/>
          <w:lang w:val="en-GB"/>
        </w:rPr>
        <w:t>(Bond et al., 1999, Griffiths et al., 2013, Jarman et al., 1999, Ozdemir et al., 2016)</w:t>
      </w:r>
      <w:r w:rsidRPr="000165E4">
        <w:rPr>
          <w:lang w:val="en-GB"/>
        </w:rPr>
        <w:fldChar w:fldCharType="end"/>
      </w:r>
      <w:r w:rsidRPr="000165E4">
        <w:rPr>
          <w:lang w:val="en-GB"/>
        </w:rPr>
        <w:t>.</w:t>
      </w:r>
      <w:r>
        <w:rPr>
          <w:lang w:val="en-GB"/>
        </w:rPr>
        <w:t xml:space="preserve"> Thus there is at least one important va</w:t>
      </w:r>
      <w:r w:rsidR="00B77CC5">
        <w:rPr>
          <w:lang w:val="en-GB"/>
        </w:rPr>
        <w:t>riable that is missing from most</w:t>
      </w:r>
      <w:r>
        <w:rPr>
          <w:lang w:val="en-GB"/>
        </w:rPr>
        <w:t xml:space="preserve"> analyses, which has important implications </w:t>
      </w:r>
      <w:r w:rsidR="00813BC9">
        <w:rPr>
          <w:lang w:val="en-GB"/>
        </w:rPr>
        <w:t>for</w:t>
      </w:r>
      <w:r>
        <w:rPr>
          <w:lang w:val="en-GB"/>
        </w:rPr>
        <w:t xml:space="preserve"> the accuracy of the associations between nurse staffing and outcomes tha</w:t>
      </w:r>
      <w:r w:rsidR="005A7DDE">
        <w:rPr>
          <w:lang w:val="en-GB"/>
        </w:rPr>
        <w:t>t are reported</w:t>
      </w:r>
      <w:r>
        <w:rPr>
          <w:lang w:val="en-GB"/>
        </w:rPr>
        <w:t>.</w:t>
      </w:r>
      <w:r w:rsidR="009A46F2">
        <w:rPr>
          <w:lang w:val="en-GB"/>
        </w:rPr>
        <w:t xml:space="preserve"> </w:t>
      </w:r>
    </w:p>
    <w:p w14:paraId="060F7CD5" w14:textId="6DF6E7AA" w:rsidR="009A46F2" w:rsidRDefault="009A46F2" w:rsidP="009A46F2">
      <w:pPr>
        <w:pStyle w:val="BodyText"/>
        <w:spacing w:before="155" w:line="359" w:lineRule="auto"/>
        <w:ind w:left="0" w:right="288"/>
        <w:rPr>
          <w:lang w:val="en-GB"/>
        </w:rPr>
      </w:pPr>
      <w:r>
        <w:rPr>
          <w:lang w:val="en-GB"/>
        </w:rPr>
        <w:t xml:space="preserve">Unless there is no relationship whatsoever between the omitted variables and the variable of interest (in this case </w:t>
      </w:r>
      <w:r w:rsidR="006E3A42">
        <w:rPr>
          <w:lang w:val="en-GB"/>
        </w:rPr>
        <w:t xml:space="preserve">nurse </w:t>
      </w:r>
      <w:r>
        <w:rPr>
          <w:lang w:val="en-GB"/>
        </w:rPr>
        <w:t xml:space="preserve">staffing), estimates of effect will be biased. In the case of nurse staffing levels and staffing by other </w:t>
      </w:r>
      <w:r w:rsidR="002A02E6">
        <w:rPr>
          <w:lang w:val="en-GB"/>
        </w:rPr>
        <w:t xml:space="preserve">professional </w:t>
      </w:r>
      <w:r>
        <w:rPr>
          <w:lang w:val="en-GB"/>
        </w:rPr>
        <w:t xml:space="preserve">groups there tends to be a relatively strong correlation between the two </w:t>
      </w:r>
      <w:r>
        <w:rPr>
          <w:lang w:val="en-GB"/>
        </w:rPr>
        <w:fldChar w:fldCharType="begin">
          <w:fldData xml:space="preserve">PEVuZE5vdGU+PENpdGU+PEF1dGhvcj5HcmlmZml0aHM8L0F1dGhvcj48WWVhcj4yMDEzPC9ZZWFy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</w:fldData>
        </w:fldChar>
      </w:r>
      <w:r>
        <w:rPr>
          <w:lang w:val="en-GB"/>
        </w:rPr>
        <w:instrText xml:space="preserve"> ADDIN EN.CITE </w:instrText>
      </w:r>
      <w:r>
        <w:rPr>
          <w:lang w:val="en-GB"/>
        </w:rPr>
        <w:fldChar w:fldCharType="begin">
          <w:fldData xml:space="preserve">PEVuZE5vdGU+PENpdGU+PEF1dGhvcj5HcmlmZml0aHM8L0F1dGhvcj48WWVhcj4yMDEzPC9ZZWFy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Griffiths et al., 2013)</w:t>
      </w:r>
      <w:r>
        <w:rPr>
          <w:lang w:val="en-GB"/>
        </w:rPr>
        <w:fldChar w:fldCharType="end"/>
      </w:r>
      <w:r>
        <w:rPr>
          <w:lang w:val="en-GB"/>
        </w:rPr>
        <w:t>.</w:t>
      </w:r>
      <w:r w:rsidR="005A7DDE">
        <w:rPr>
          <w:lang w:val="en-GB"/>
        </w:rPr>
        <w:t xml:space="preserve"> If studies do not account for medical staffing, </w:t>
      </w:r>
      <w:r w:rsidR="00B77CC5">
        <w:rPr>
          <w:lang w:val="en-GB"/>
        </w:rPr>
        <w:t>an</w:t>
      </w:r>
      <w:r w:rsidR="005A7DDE">
        <w:rPr>
          <w:lang w:val="en-GB"/>
        </w:rPr>
        <w:t xml:space="preserve"> </w:t>
      </w:r>
      <w:r w:rsidR="006E3A42">
        <w:rPr>
          <w:lang w:val="en-GB"/>
        </w:rPr>
        <w:t xml:space="preserve">observed </w:t>
      </w:r>
      <w:r w:rsidR="005A7DDE">
        <w:rPr>
          <w:lang w:val="en-GB"/>
        </w:rPr>
        <w:t xml:space="preserve">association between nurse staffing and patient outcomes could be partly or wholly due to </w:t>
      </w:r>
      <w:r w:rsidR="006E3A42">
        <w:rPr>
          <w:lang w:val="en-GB"/>
        </w:rPr>
        <w:t>an</w:t>
      </w:r>
      <w:r w:rsidR="005A7DDE">
        <w:rPr>
          <w:lang w:val="en-GB"/>
        </w:rPr>
        <w:t xml:space="preserve"> effect of medical staffing</w:t>
      </w:r>
      <w:r w:rsidR="001D6479">
        <w:rPr>
          <w:lang w:val="en-GB"/>
        </w:rPr>
        <w:t xml:space="preserve"> levels</w:t>
      </w:r>
      <w:r w:rsidR="005A7DDE">
        <w:rPr>
          <w:lang w:val="en-GB"/>
        </w:rPr>
        <w:t>.</w:t>
      </w:r>
    </w:p>
    <w:p w14:paraId="17B90EDD" w14:textId="15EB9F37" w:rsidR="001D6479" w:rsidRDefault="001D6479" w:rsidP="00E35985">
      <w:pPr>
        <w:pStyle w:val="BodyText"/>
        <w:spacing w:before="155" w:line="359" w:lineRule="auto"/>
        <w:ind w:left="0" w:right="288"/>
        <w:rPr>
          <w:lang w:val="en-GB"/>
        </w:rPr>
      </w:pPr>
      <w:r w:rsidRPr="001D6479">
        <w:rPr>
          <w:noProof/>
          <w:lang w:val="en-GB" w:eastAsia="zh-CN"/>
        </w:rPr>
        <mc:AlternateContent>
          <mc:Choice Requires="wps">
            <w:drawing>
              <wp:anchor distT="45720" distB="45720" distL="114300" distR="114300" simplePos="0" relativeHeight="251668992" behindDoc="0" locked="0" layoutInCell="1" allowOverlap="1" wp14:anchorId="26492700" wp14:editId="79AF9603">
                <wp:simplePos x="0" y="0"/>
                <wp:positionH relativeFrom="column">
                  <wp:posOffset>-19050</wp:posOffset>
                </wp:positionH>
                <wp:positionV relativeFrom="paragraph">
                  <wp:posOffset>1915795</wp:posOffset>
                </wp:positionV>
                <wp:extent cx="5476875" cy="35242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5" cy="3524250"/>
                        </a:xfrm>
                        <a:prstGeom prst="rect">
                          <a:avLst/>
                        </a:prstGeom>
                        <a:solidFill>
                          <a:srgbClr val="FFFFFF"/>
                        </a:solidFill>
                        <a:ln w="9525">
                          <a:solidFill>
                            <a:srgbClr val="000000"/>
                          </a:solidFill>
                          <a:miter lim="800000"/>
                          <a:headEnd/>
                          <a:tailEnd/>
                        </a:ln>
                      </wps:spPr>
                      <wps:txbx>
                        <w:txbxContent>
                          <w:p w14:paraId="2E8FD8B3" w14:textId="54B4FABE" w:rsidR="003110EB" w:rsidRDefault="003110EB" w:rsidP="001D6479">
                            <w:r>
                              <w:t>Figure 1: Potentially omitted organisational variables in nurse staffing outcome models</w:t>
                            </w:r>
                          </w:p>
                          <w:p w14:paraId="72B7F249" w14:textId="280F27CC" w:rsidR="003110EB" w:rsidRDefault="003110EB" w:rsidP="001D6479">
                            <w:pPr>
                              <w:pStyle w:val="ListParagraph"/>
                              <w:numPr>
                                <w:ilvl w:val="0"/>
                                <w:numId w:val="11"/>
                              </w:numPr>
                            </w:pPr>
                            <w:r>
                              <w:t xml:space="preserve">Hospital technology / teaching status </w:t>
                            </w:r>
                            <w:r>
                              <w:fldChar w:fldCharType="begin">
                                <w:fldData xml:space="preserve">PEVuZE5vdGU+PENpdGU+PEF1dGhvcj5BaWtlbjwvQXV0aG9yPjxZZWFyPjIwMTQ8L1llYXI+PFJl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xODI0LTMwPC9wYWdlcz48dm9sdW1lPjM4Mzwvdm9sdW1lPjxudW1iZXI+OTkzMTwvbnVt
YmVyPjxkYXRlcz48eWVhcj4yMDE0PC95ZWFyPjxwdWItZGF0ZXM+PGRhdGU+TWF5IDI0PC9kYXRl
PjwvcHViLWRhdGVzPjwvZGF0ZXM+PGlzYm4+MTQ3NC01NDdYIChFbGVjdHJvbmljKSYjeEQ7MDE0
MC02NzM2IChMaW5raW5nKTwvaXNibj48YWNjZXNzaW9uLW51bT4yNDU4MTY4MzwvYWNjZXNzaW9u
LW51bT48dXJscz48cmVsYXRlZC11cmxzPjx1cmw+aHR0cDovL3d3dy5uY2JpLm5sbS5uaWguZ292
L3B1Ym1lZC8yNDU4MTY4MzwvdXJsPjwvcmVsYXRlZC11cmxzPjwvdXJscz48ZWxlY3Ryb25pYy1y
ZXNvdXJjZS1udW0+MTAuMTAxNi9TMDE0MC02NzM2KDEzKTYyNjMxLTg8L2VsZWN0cm9uaWMtcmVz
b3VyY2UtbnVtPjwvcmVjb3JkPjwvQ2l0ZT48L0VuZE5vdGU+
</w:fldData>
                              </w:fldChar>
                            </w:r>
                            <w:r>
                              <w:instrText xml:space="preserve"> ADDIN EN.CITE </w:instrText>
                            </w:r>
                            <w:r>
                              <w:fldChar w:fldCharType="begin">
                                <w:fldData xml:space="preserve">PEVuZE5vdGU+PENpdGU+PEF1dGhvcj5BaWtlbjwvQXV0aG9yPjxZZWFyPjIwMTQ8L1llYXI+PFJl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xODI0LTMwPC9wYWdlcz48dm9sdW1lPjM4Mzwvdm9sdW1lPjxudW1iZXI+OTkzMTwvbnVt
YmVyPjxkYXRlcz48eWVhcj4yMDE0PC95ZWFyPjxwdWItZGF0ZXM+PGRhdGU+TWF5IDI0PC9kYXRl
PjwvcHViLWRhdGVzPjwvZGF0ZXM+PGlzYm4+MTQ3NC01NDdYIChFbGVjdHJvbmljKSYjeEQ7MDE0
MC02NzM2IChMaW5raW5nKTwvaXNibj48YWNjZXNzaW9uLW51bT4yNDU4MTY4MzwvYWNjZXNzaW9u
LW51bT48dXJscz48cmVsYXRlZC11cmxzPjx1cmw+aHR0cDovL3d3dy5uY2JpLm5sbS5uaWguZ292
L3B1Ym1lZC8yNDU4MTY4MzwvdXJsPjwvcmVsYXRlZC11cmxzPjwvdXJscz48ZWxlY3Ryb25pYy1y
ZXNvdXJjZS1udW0+MTAuMTAxNi9TMDE0MC02NzM2KDEzKTYyNjMxLTg8L2VsZWN0cm9uaWMtcmVz
b3VyY2UtbnVtPjwvcmVjb3JkPjwvQ2l0ZT48L0VuZE5vdGU+
</w:fldData>
                              </w:fldChar>
                            </w:r>
                            <w:r>
                              <w:instrText xml:space="preserve"> ADDIN EN.CITE.DATA </w:instrText>
                            </w:r>
                            <w:r>
                              <w:fldChar w:fldCharType="end"/>
                            </w:r>
                            <w:r>
                              <w:fldChar w:fldCharType="separate"/>
                            </w:r>
                            <w:r>
                              <w:rPr>
                                <w:noProof/>
                              </w:rPr>
                              <w:t>(e.g.Aiken et al., 2014)</w:t>
                            </w:r>
                            <w:r>
                              <w:fldChar w:fldCharType="end"/>
                            </w:r>
                          </w:p>
                          <w:p w14:paraId="15D6CCF0" w14:textId="77777777" w:rsidR="003110EB" w:rsidRDefault="003110EB" w:rsidP="001D6479">
                            <w:pPr>
                              <w:pStyle w:val="BodyText"/>
                              <w:numPr>
                                <w:ilvl w:val="0"/>
                                <w:numId w:val="11"/>
                              </w:numPr>
                              <w:spacing w:before="155" w:line="359" w:lineRule="auto"/>
                              <w:ind w:right="288"/>
                              <w:rPr>
                                <w:lang w:val="en-GB"/>
                              </w:rPr>
                            </w:pPr>
                            <w:r>
                              <w:rPr>
                                <w:lang w:val="en-GB"/>
                              </w:rPr>
                              <w:t xml:space="preserve">Human resource management factors (training, appraisals, teamwork) </w:t>
                            </w:r>
                            <w:r>
                              <w:rPr>
                                <w:lang w:val="en-GB"/>
                              </w:rPr>
                              <w:fldChar w:fldCharType="begin"/>
                            </w:r>
                            <w:r>
                              <w:rPr>
                                <w:lang w:val="en-GB"/>
                              </w:rPr>
                              <w:instrText xml:space="preserve"> ADDIN EN.CITE &lt;EndNote&gt;&lt;Cite&gt;&lt;Author&gt;West&lt;/Author&gt;&lt;Year&gt;2002&lt;/Year&gt;&lt;RecNum&gt;4953&lt;/RecNum&gt;&lt;DisplayText&gt;(West et al., 2002)&lt;/DisplayText&gt;&lt;record&gt;&lt;rec-number&gt;4953&lt;/rec-number&gt;&lt;foreign-keys&gt;&lt;key app="EN" db-id="9szzaf5xbwsxt5ezwsapa29xasw2z0v25v5r" timestamp="0"&gt;4953&lt;/key&gt;&lt;key app="ENWeb" db-id="SxjbTArtqggAAA-FLvs"&gt;3447&lt;/key&gt;&lt;/foreign-keys&gt;&lt;ref-type name="Journal Article"&gt;17&lt;/ref-type&gt;&lt;contributors&gt;&lt;authors&gt;&lt;author&gt;West, Michael A.&lt;/author&gt;&lt;author&gt;Borrill, Carol&lt;/author&gt;&lt;author&gt;Dawson, Jeremy&lt;/author&gt;&lt;author&gt;Scully, Judy&lt;/author&gt;&lt;author&gt;Carter, Matthew&lt;/author&gt;&lt;author&gt;Anelay, Stephen&lt;/author&gt;&lt;author&gt;Patterson, Malcolm&lt;/author&gt;&lt;author&gt;Waring, Justin&lt;/author&gt;&lt;/authors&gt;&lt;/contributors&gt;&lt;titles&gt;&lt;title&gt;The link between the management of employees and patient mortality in acute hospitals&lt;/title&gt;&lt;secondary-title&gt;The International Journal of Human Resource Management&lt;/secondary-title&gt;&lt;/titles&gt;&lt;periodical&gt;&lt;full-title&gt;The International Journal of Human Resource Management&lt;/full-title&gt;&lt;/periodical&gt;&lt;pages&gt;1299 - 1310&lt;/pages&gt;&lt;volume&gt;13&lt;/volume&gt;&lt;number&gt;8&lt;/number&gt;&lt;dates&gt;&lt;year&gt;2002&lt;/year&gt;&lt;/dates&gt;&lt;isbn&gt;0958-5192 %[ May 14, 2007&lt;/isbn&gt;&lt;urls&gt;&lt;related-urls&gt;&lt;url&gt;http://www.informaworld.com/10.1080/09585190210156521 &lt;/url&gt;&lt;/related-urls&gt;&lt;/urls&gt;&lt;/record&gt;&lt;/Cite&gt;&lt;/EndNote&gt;</w:instrText>
                            </w:r>
                            <w:r>
                              <w:rPr>
                                <w:lang w:val="en-GB"/>
                              </w:rPr>
                              <w:fldChar w:fldCharType="separate"/>
                            </w:r>
                            <w:r>
                              <w:rPr>
                                <w:noProof/>
                                <w:lang w:val="en-GB"/>
                              </w:rPr>
                              <w:t>(West et al., 2002)</w:t>
                            </w:r>
                            <w:r>
                              <w:rPr>
                                <w:lang w:val="en-GB"/>
                              </w:rPr>
                              <w:fldChar w:fldCharType="end"/>
                            </w:r>
                          </w:p>
                          <w:p w14:paraId="6C80D4BF" w14:textId="59F2017D" w:rsidR="003110EB" w:rsidRDefault="003110EB" w:rsidP="001D6479">
                            <w:pPr>
                              <w:pStyle w:val="BodyText"/>
                              <w:numPr>
                                <w:ilvl w:val="0"/>
                                <w:numId w:val="11"/>
                              </w:numPr>
                              <w:spacing w:before="155" w:line="359" w:lineRule="auto"/>
                              <w:ind w:right="288"/>
                              <w:rPr>
                                <w:lang w:val="en-GB"/>
                              </w:rPr>
                            </w:pPr>
                            <w:r>
                              <w:rPr>
                                <w:lang w:val="en-GB"/>
                              </w:rPr>
                              <w:t xml:space="preserve">Medical staffing levels </w:t>
                            </w:r>
                            <w:r>
                              <w:rPr>
                                <w:lang w:val="en-GB"/>
                              </w:rPr>
                              <w:fldChar w:fldCharType="begin"/>
                            </w:r>
                            <w:r>
                              <w:rPr>
                                <w:lang w:val="en-GB"/>
                              </w:rPr>
                              <w:instrText xml:space="preserve"> ADDIN EN.CITE &lt;EndNote&gt;&lt;Cite&gt;&lt;Author&gt;Bond&lt;/Author&gt;&lt;Year&gt;1999&lt;/Year&gt;&lt;RecNum&gt;31078&lt;/RecNum&gt;&lt;Prefix&gt;e.g.&lt;/Prefix&gt;&lt;DisplayText&gt;(e.g.Bond et al., 1999)&lt;/DisplayText&gt;&lt;record&gt;&lt;rec-number&gt;31078&lt;/rec-number&gt;&lt;foreign-keys&gt;&lt;key app="EN" db-id="9szzaf5xbwsxt5ezwsapa29xasw2z0v25v5r" timestamp="1312812710"&gt;31078&lt;/key&gt;&lt;/foreign-keys&gt;&lt;ref-type name="Journal Article"&gt;17&lt;/ref-type&gt;&lt;contributors&gt;&lt;authors&gt;&lt;author&gt;Bond, CA&lt;/author&gt;&lt;author&gt;Raehl, C.L.&lt;/author&gt;&lt;author&gt;Pitterle, M.E.&lt;/author&gt;&lt;author&gt;Franke, T.&lt;/author&gt;&lt;/authors&gt;&lt;/contributors&gt;&lt;titles&gt;&lt;title&gt;Health care professional staffing, hospital characteristics, and hospital mortality rates&lt;/title&gt;&lt;secondary-title&gt;Pharmacotherapy&lt;/secondary-title&gt;&lt;/titles&gt;&lt;periodical&gt;&lt;full-title&gt;Pharmacotherapy&lt;/full-title&gt;&lt;abbr-1&gt;Pharmacotherapy&lt;/abbr-1&gt;&lt;abbr-2&gt;Pharmacotherapy&lt;/abbr-2&gt;&lt;/periodical&gt;&lt;pages&gt;130-138&lt;/pages&gt;&lt;volume&gt;19&lt;/volume&gt;&lt;number&gt;2&lt;/number&gt;&lt;dates&gt;&lt;year&gt;1999&lt;/year&gt;&lt;/dates&gt;&lt;isbn&gt;0277-0008&lt;/isbn&gt;&lt;urls&gt;&lt;/urls&gt;&lt;/record&gt;&lt;/Cite&gt;&lt;/EndNote&gt;</w:instrText>
                            </w:r>
                            <w:r>
                              <w:rPr>
                                <w:lang w:val="en-GB"/>
                              </w:rPr>
                              <w:fldChar w:fldCharType="separate"/>
                            </w:r>
                            <w:r>
                              <w:rPr>
                                <w:noProof/>
                                <w:lang w:val="en-GB"/>
                              </w:rPr>
                              <w:t>(e.g.Bond et al., 1999)</w:t>
                            </w:r>
                            <w:r>
                              <w:rPr>
                                <w:lang w:val="en-GB"/>
                              </w:rPr>
                              <w:fldChar w:fldCharType="end"/>
                            </w:r>
                            <w:r>
                              <w:rPr>
                                <w:lang w:val="en-GB"/>
                              </w:rPr>
                              <w:t>)</w:t>
                            </w:r>
                          </w:p>
                          <w:p w14:paraId="256EA11E" w14:textId="77777777" w:rsidR="003110EB" w:rsidRDefault="003110EB" w:rsidP="001D6479">
                            <w:pPr>
                              <w:pStyle w:val="BodyText"/>
                              <w:numPr>
                                <w:ilvl w:val="0"/>
                                <w:numId w:val="11"/>
                              </w:numPr>
                              <w:spacing w:before="155" w:line="359" w:lineRule="auto"/>
                              <w:ind w:right="288"/>
                              <w:rPr>
                                <w:lang w:val="en-GB"/>
                              </w:rPr>
                            </w:pPr>
                            <w:r>
                              <w:rPr>
                                <w:lang w:val="en-GB"/>
                              </w:rPr>
                              <w:t xml:space="preserve">Registered nurse qualification level / competence (e.g. </w:t>
                            </w:r>
                            <w:r>
                              <w:rPr>
                                <w:lang w:val="en-GB"/>
                              </w:rPr>
                              <w:fldChar w:fldCharType="begin">
                                <w:fldData xml:space="preserve">PEVuZE5vdGU+PENpdGUgQXV0aG9yWWVhcj0iMSI+PEF1dGhvcj5BaWtlbjwvQXV0aG9yPjxZZWFy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TgyNC0z
MDwvcGFnZXM+PHZvbHVtZT4zODM8L3ZvbHVtZT48bnVtYmVyPjk5MzE8L251bWJlcj48ZGF0ZXM+
PHllYXI+MjAxNDwveWVhcj48cHViLWRhdGVzPjxkYXRlPk1heSAyNDwvZGF0ZT48L3B1Yi1kYXRl
cz48L2RhdGVzPjxpc2JuPjE0NzQtNTQ3WCAoRWxlY3Ryb25pYykmI3hEOzAxNDAtNjczNiAoTGlu
a2luZyk8L2lzYm4+PGFjY2Vzc2lvbi1udW0+MjQ1ODE2ODM8L2FjY2Vzc2lvbi1udW0+PHVybHM+
PHJlbGF0ZWQtdXJscz48dXJsPmh0dHA6Ly93d3cubmNiaS5ubG0ubmloLmdvdi9wdWJtZWQvMjQ1
ODE2ODM8L3VybD48L3JlbGF0ZWQtdXJscz48L3VybHM+PGVsZWN0cm9uaWMtcmVzb3VyY2UtbnVt
PjEwLjEwMTYvUzAxNDAtNjczNigxMyk2MjYzMS04PC9lbGVjdHJvbmljLXJlc291cmNlLW51bT48
L3JlY29yZD48L0NpdGU+PC9FbmROb3RlPgB=
</w:fldData>
                              </w:fldChar>
                            </w:r>
                            <w:r>
                              <w:rPr>
                                <w:lang w:val="en-GB"/>
                              </w:rPr>
                              <w:instrText xml:space="preserve"> ADDIN EN.CITE </w:instrText>
                            </w:r>
                            <w:r>
                              <w:rPr>
                                <w:lang w:val="en-GB"/>
                              </w:rPr>
                              <w:fldChar w:fldCharType="begin">
                                <w:fldData xml:space="preserve">PEVuZE5vdGU+PENpdGUgQXV0aG9yWWVhcj0iMSI+PEF1dGhvcj5BaWtlbjwvQXV0aG9yPjxZZWFy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TgyNC0z
MDwvcGFnZXM+PHZvbHVtZT4zODM8L3ZvbHVtZT48bnVtYmVyPjk5MzE8L251bWJlcj48ZGF0ZXM+
PHllYXI+MjAxNDwveWVhcj48cHViLWRhdGVzPjxkYXRlPk1heSAyNDwvZGF0ZT48L3B1Yi1kYXRl
cz48L2RhdGVzPjxpc2JuPjE0NzQtNTQ3WCAoRWxlY3Ryb25pYykmI3hEOzAxNDAtNjczNiAoTGlu
a2luZyk8L2lzYm4+PGFjY2Vzc2lvbi1udW0+MjQ1ODE2ODM8L2FjY2Vzc2lvbi1udW0+PHVybHM+
PHJlbGF0ZWQtdXJscz48dXJsPmh0dHA6Ly93d3cubmNiaS5ubG0ubmloLmdvdi9wdWJtZWQvMjQ1
ODE2ODM8L3VybD48L3JlbGF0ZWQtdXJscz48L3VybHM+PGVsZWN0cm9uaWMtcmVzb3VyY2UtbnVt
PjEwLjEwMTYvUzAxNDAtNjczNigxMyk2MjYzMS04PC9lbGVjdHJvbmljLXJlc291cmNlLW51bT48
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Aiken et al. (2014)</w:t>
                            </w:r>
                            <w:r>
                              <w:rPr>
                                <w:lang w:val="en-GB"/>
                              </w:rPr>
                              <w:fldChar w:fldCharType="end"/>
                            </w:r>
                            <w:r>
                              <w:rPr>
                                <w:lang w:val="en-GB"/>
                              </w:rPr>
                              <w:t>)</w:t>
                            </w:r>
                          </w:p>
                          <w:p w14:paraId="2027CDF2" w14:textId="77777777" w:rsidR="003110EB" w:rsidRDefault="003110EB" w:rsidP="001D6479">
                            <w:pPr>
                              <w:pStyle w:val="BodyText"/>
                              <w:numPr>
                                <w:ilvl w:val="0"/>
                                <w:numId w:val="11"/>
                              </w:numPr>
                              <w:spacing w:before="155" w:line="359" w:lineRule="auto"/>
                              <w:ind w:right="288"/>
                              <w:rPr>
                                <w:lang w:val="en-GB"/>
                              </w:rPr>
                            </w:pPr>
                            <w:r>
                              <w:rPr>
                                <w:lang w:val="en-GB"/>
                              </w:rPr>
                              <w:t xml:space="preserve">Shift patterns  / overtime working </w:t>
                            </w:r>
                            <w:r>
                              <w:rPr>
                                <w:lang w:val="en-GB"/>
                              </w:rPr>
                              <w:fldChar w:fldCharType="begin">
                                <w:fldData xml:space="preserve">PEVuZE5vdGU+PENpdGU+PEF1dGhvcj5HcmlmZml0aHM8L0F1dGhvcj48WWVhcj4yMDE0PC9ZZWFy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QgQ2FyZTwvc2Vjb25kYXJ5LXRp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</w:fldData>
                              </w:fldChar>
                            </w:r>
                            <w:r>
                              <w:rPr>
                                <w:lang w:val="en-GB"/>
                              </w:rPr>
                              <w:instrText xml:space="preserve"> ADDIN EN.CITE </w:instrText>
                            </w:r>
                            <w:r>
                              <w:rPr>
                                <w:lang w:val="en-GB"/>
                              </w:rPr>
                              <w:fldChar w:fldCharType="begin">
                                <w:fldData xml:space="preserve">PEVuZE5vdGU+PENpdGU+PEF1dGhvcj5HcmlmZml0aHM8L0F1dGhvcj48WWVhcj4yMDE0PC9ZZWFy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QgQ2FyZTwvc2Vjb25kYXJ5LXRp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 e.g. Griffiths et al., 2014)</w:t>
                            </w:r>
                            <w:r>
                              <w:rPr>
                                <w:lang w:val="en-GB"/>
                              </w:rPr>
                              <w:fldChar w:fldCharType="end"/>
                            </w:r>
                            <w:r>
                              <w:rPr>
                                <w:lang w:val="en-GB"/>
                              </w:rPr>
                              <w:t xml:space="preserve"> </w:t>
                            </w:r>
                          </w:p>
                          <w:p w14:paraId="321492C8" w14:textId="77777777" w:rsidR="003110EB" w:rsidRDefault="003110EB" w:rsidP="001D6479">
                            <w:pPr>
                              <w:pStyle w:val="BodyText"/>
                              <w:numPr>
                                <w:ilvl w:val="0"/>
                                <w:numId w:val="11"/>
                              </w:numPr>
                              <w:spacing w:before="155" w:line="359" w:lineRule="auto"/>
                              <w:ind w:right="288"/>
                              <w:rPr>
                                <w:lang w:val="en-GB"/>
                              </w:rPr>
                            </w:pPr>
                            <w:r>
                              <w:rPr>
                                <w:lang w:val="en-GB"/>
                              </w:rPr>
                              <w:t>Skill mix / care assistant staffing (numerous studies op. cit.)</w:t>
                            </w:r>
                          </w:p>
                          <w:p w14:paraId="5A4FE2A3" w14:textId="77777777" w:rsidR="003110EB" w:rsidRPr="001D6479" w:rsidRDefault="003110EB" w:rsidP="001D6479">
                            <w:pPr>
                              <w:pStyle w:val="BodyText"/>
                              <w:numPr>
                                <w:ilvl w:val="0"/>
                                <w:numId w:val="11"/>
                              </w:numPr>
                              <w:spacing w:before="155" w:line="359" w:lineRule="auto"/>
                              <w:ind w:right="288"/>
                              <w:rPr>
                                <w:lang w:val="en-GB"/>
                              </w:rPr>
                            </w:pPr>
                            <w:r>
                              <w:rPr>
                                <w:lang w:val="en-GB"/>
                              </w:rPr>
                              <w:t xml:space="preserve">The nurse practice environment (e.g. </w:t>
                            </w:r>
                            <w:r>
                              <w:rPr>
                                <w:lang w:val="en-GB"/>
                              </w:rPr>
                              <w:fldChar w:fldCharType="begin"/>
                            </w:r>
                            <w:r>
                              <w:rPr>
                                <w:lang w:val="en-GB"/>
                              </w:rPr>
                              <w:instrText xml:space="preserve"> ADDIN EN.CITE &lt;EndNote&gt;&lt;Cite AuthorYear="1"&gt;&lt;Author&gt;Christopher R. Friese&lt;/Author&gt;&lt;Year&gt;2008&lt;/Year&gt;&lt;RecNum&gt;31721&lt;/RecNum&gt;&lt;DisplayText&gt;Friese et al. (2008)&lt;/DisplayText&gt;&lt;record&gt;&lt;rec-number&gt;31721&lt;/rec-number&gt;&lt;foreign-keys&gt;&lt;key app="EN" db-id="9szzaf5xbwsxt5ezwsapa29xasw2z0v25v5r" timestamp="1354020205"&gt;31721&lt;/key&gt;&lt;/foreign-keys&gt;&lt;ref-type name="Journal Article"&gt;17&lt;/ref-type&gt;&lt;contributors&gt;&lt;authors&gt;&lt;author&gt;Christopher R. Friese&lt;/author&gt;&lt;author&gt; Eileen T. Lake&lt;/author&gt;&lt;author&gt;Linda H. Aiken&lt;/author&gt;&lt;author&gt;Jeffrey H. Silber&lt;/author&gt;&lt;author&gt;Julie Sochalski,&lt;/author&gt;&lt;/authors&gt;&lt;/contributors&gt;&lt;auth-address&gt;Dana-Farber Cancer Institute, Harvard School of Public Health, 44 Binney Street SM 271, Boston, MA 02115|Center for Outcomes and Policy Research, University of Pennsylvania School of Nursing, Philadelphia, PA|University of Pennsylvania and with the Center for Outcomes Research, The Children&amp;apos;s Hospital of Philadelphia, Philadelphia, PA|University of Pennsylvania, Philadelphia, PA&lt;/auth-address&gt;&lt;titles&gt;&lt;title&gt;Hospital Nurse Practice Environments and Outcomes for Surgical Oncology Patients&lt;/title&gt;&lt;secondary-title&gt;Health Services Research&lt;/secondary-title&gt;&lt;/titles&gt;&lt;periodical&gt;&lt;full-title&gt;Health Services Research&lt;/full-title&gt;&lt;abbr-1&gt;Health Serv. Res.&lt;/abbr-1&gt;&lt;abbr-2&gt;Health Serv Res&lt;/abbr-2&gt;&lt;/periodical&gt;&lt;pages&gt;1145-1163&lt;/pages&gt;&lt;volume&gt;43&lt;/volume&gt;&lt;number&gt;4&lt;/number&gt;&lt;dates&gt;&lt;year&gt;2008&lt;/year&gt;&lt;/dates&gt;&lt;isbn&gt;1475-6773&lt;/isbn&gt;&lt;urls&gt;&lt;related-urls&gt;&lt;url&gt;http://dx.doi.org/10.1111/j.1475-6773.2007.00825.x&lt;/url&gt;&lt;/related-urls&gt;&lt;/urls&gt;&lt;/record&gt;&lt;/Cite&gt;&lt;/EndNote&gt;</w:instrText>
                            </w:r>
                            <w:r>
                              <w:rPr>
                                <w:lang w:val="en-GB"/>
                              </w:rPr>
                              <w:fldChar w:fldCharType="separate"/>
                            </w:r>
                            <w:r>
                              <w:rPr>
                                <w:noProof/>
                                <w:lang w:val="en-GB"/>
                              </w:rPr>
                              <w:t>Friese et al. (2008)</w:t>
                            </w:r>
                            <w:r>
                              <w:rPr>
                                <w:lang w:val="en-GB"/>
                              </w:rPr>
                              <w:fldChar w:fldCharType="end"/>
                            </w:r>
                          </w:p>
                          <w:p w14:paraId="0D1F3CD7" w14:textId="77777777" w:rsidR="003110EB" w:rsidRDefault="003110E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92700" id="_x0000_t202" coordsize="21600,21600" o:spt="202" path="m,l,21600r21600,l21600,xe">
                <v:stroke joinstyle="miter"/>
                <v:path gradientshapeok="t" o:connecttype="rect"/>
              </v:shapetype>
              <v:shape id="Text Box 2" o:spid="_x0000_s1026" type="#_x0000_t202" style="position:absolute;margin-left:-1.5pt;margin-top:150.85pt;width:431.25pt;height:277.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">
                <v:textbox>
                  <w:txbxContent>
                    <w:p w14:paraId="2E8FD8B3" w14:textId="54B4FABE" w:rsidR="003110EB" w:rsidRDefault="003110EB" w:rsidP="001D6479">
                      <w:r>
                        <w:t>Figure 1: Potentially omitted organisational variables in nurse staffing outcome models</w:t>
                      </w:r>
                    </w:p>
                    <w:p w14:paraId="72B7F249" w14:textId="280F27CC" w:rsidR="003110EB" w:rsidRDefault="003110EB" w:rsidP="001D6479">
                      <w:pPr>
                        <w:pStyle w:val="ListParagraph"/>
                        <w:numPr>
                          <w:ilvl w:val="0"/>
                          <w:numId w:val="11"/>
                        </w:numPr>
                      </w:pPr>
                      <w:r>
                        <w:t xml:space="preserve">Hospital technology / teaching status </w:t>
                      </w:r>
                      <w:r>
                        <w:fldChar w:fldCharType="begin">
                          <w:fldData xml:space="preserve">PEVuZE5vdGU+PENpdGU+PEF1dGhvcj5BaWtlbjwvQXV0aG9yPjxZZWFyPjIwMTQ8L1llYXI+PFJl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xODI0LTMwPC9wYWdlcz48dm9sdW1lPjM4Mzwvdm9sdW1lPjxudW1iZXI+OTkzMTwvbnVt
YmVyPjxkYXRlcz48eWVhcj4yMDE0PC95ZWFyPjxwdWItZGF0ZXM+PGRhdGU+TWF5IDI0PC9kYXRl
PjwvcHViLWRhdGVzPjwvZGF0ZXM+PGlzYm4+MTQ3NC01NDdYIChFbGVjdHJvbmljKSYjeEQ7MDE0
MC02NzM2IChMaW5raW5nKTwvaXNibj48YWNjZXNzaW9uLW51bT4yNDU4MTY4MzwvYWNjZXNzaW9u
LW51bT48dXJscz48cmVsYXRlZC11cmxzPjx1cmw+aHR0cDovL3d3dy5uY2JpLm5sbS5uaWguZ292
L3B1Ym1lZC8yNDU4MTY4MzwvdXJsPjwvcmVsYXRlZC11cmxzPjwvdXJscz48ZWxlY3Ryb25pYy1y
ZXNvdXJjZS1udW0+MTAuMTAxNi9TMDE0MC02NzM2KDEzKTYyNjMxLTg8L2VsZWN0cm9uaWMtcmVz
b3VyY2UtbnVtPjwvcmVjb3JkPjwvQ2l0ZT48L0VuZE5vdGU+
</w:fldData>
                        </w:fldChar>
                      </w:r>
                      <w:r>
                        <w:instrText xml:space="preserve"> ADDIN EN.CITE </w:instrText>
                      </w:r>
                      <w:r>
                        <w:fldChar w:fldCharType="begin">
                          <w:fldData xml:space="preserve">PEVuZE5vdGU+PENpdGU+PEF1dGhvcj5BaWtlbjwvQXV0aG9yPjxZZWFyPjIwMTQ8L1llYXI+PFJl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xODI0LTMwPC9wYWdlcz48dm9sdW1lPjM4Mzwvdm9sdW1lPjxudW1iZXI+OTkzMTwvbnVt
YmVyPjxkYXRlcz48eWVhcj4yMDE0PC95ZWFyPjxwdWItZGF0ZXM+PGRhdGU+TWF5IDI0PC9kYXRl
PjwvcHViLWRhdGVzPjwvZGF0ZXM+PGlzYm4+MTQ3NC01NDdYIChFbGVjdHJvbmljKSYjeEQ7MDE0
MC02NzM2IChMaW5raW5nKTwvaXNibj48YWNjZXNzaW9uLW51bT4yNDU4MTY4MzwvYWNjZXNzaW9u
LW51bT48dXJscz48cmVsYXRlZC11cmxzPjx1cmw+aHR0cDovL3d3dy5uY2JpLm5sbS5uaWguZ292
L3B1Ym1lZC8yNDU4MTY4MzwvdXJsPjwvcmVsYXRlZC11cmxzPjwvdXJscz48ZWxlY3Ryb25pYy1y
ZXNvdXJjZS1udW0+MTAuMTAxNi9TMDE0MC02NzM2KDEzKTYyNjMxLTg8L2VsZWN0cm9uaWMtcmVz
b3VyY2UtbnVtPjwvcmVjb3JkPjwvQ2l0ZT48L0VuZE5vdGU+
</w:fldData>
                        </w:fldChar>
                      </w:r>
                      <w:r>
                        <w:instrText xml:space="preserve"> ADDIN EN.CITE.DATA </w:instrText>
                      </w:r>
                      <w:r>
                        <w:fldChar w:fldCharType="end"/>
                      </w:r>
                      <w:r>
                        <w:fldChar w:fldCharType="separate"/>
                      </w:r>
                      <w:r>
                        <w:rPr>
                          <w:noProof/>
                        </w:rPr>
                        <w:t>(e.g.Aiken et al., 2014)</w:t>
                      </w:r>
                      <w:r>
                        <w:fldChar w:fldCharType="end"/>
                      </w:r>
                    </w:p>
                    <w:p w14:paraId="15D6CCF0" w14:textId="77777777" w:rsidR="003110EB" w:rsidRDefault="003110EB" w:rsidP="001D6479">
                      <w:pPr>
                        <w:pStyle w:val="BodyText"/>
                        <w:numPr>
                          <w:ilvl w:val="0"/>
                          <w:numId w:val="11"/>
                        </w:numPr>
                        <w:spacing w:before="155" w:line="359" w:lineRule="auto"/>
                        <w:ind w:right="288"/>
                        <w:rPr>
                          <w:lang w:val="en-GB"/>
                        </w:rPr>
                      </w:pPr>
                      <w:r>
                        <w:rPr>
                          <w:lang w:val="en-GB"/>
                        </w:rPr>
                        <w:t xml:space="preserve">Human resource management factors (training, appraisals, teamwork) </w:t>
                      </w:r>
                      <w:r>
                        <w:rPr>
                          <w:lang w:val="en-GB"/>
                        </w:rPr>
                        <w:fldChar w:fldCharType="begin"/>
                      </w:r>
                      <w:r>
                        <w:rPr>
                          <w:lang w:val="en-GB"/>
                        </w:rPr>
                        <w:instrText xml:space="preserve"> ADDIN EN.CITE &lt;EndNote&gt;&lt;Cite&gt;&lt;Author&gt;West&lt;/Author&gt;&lt;Year&gt;2002&lt;/Year&gt;&lt;RecNum&gt;4953&lt;/RecNum&gt;&lt;DisplayText&gt;(West et al., 2002)&lt;/DisplayText&gt;&lt;record&gt;&lt;rec-number&gt;4953&lt;/rec-number&gt;&lt;foreign-keys&gt;&lt;key app="EN" db-id="9szzaf5xbwsxt5ezwsapa29xasw2z0v25v5r" timestamp="0"&gt;4953&lt;/key&gt;&lt;key app="ENWeb" db-id="SxjbTArtqggAAA-FLvs"&gt;3447&lt;/key&gt;&lt;/foreign-keys&gt;&lt;ref-type name="Journal Article"&gt;17&lt;/ref-type&gt;&lt;contributors&gt;&lt;authors&gt;&lt;author&gt;West, Michael A.&lt;/author&gt;&lt;author&gt;Borrill, Carol&lt;/author&gt;&lt;author&gt;Dawson, Jeremy&lt;/author&gt;&lt;author&gt;Scully, Judy&lt;/author&gt;&lt;author&gt;Carter, Matthew&lt;/author&gt;&lt;author&gt;Anelay, Stephen&lt;/author&gt;&lt;author&gt;Patterson, Malcolm&lt;/author&gt;&lt;author&gt;Waring, Justin&lt;/author&gt;&lt;/authors&gt;&lt;/contributors&gt;&lt;titles&gt;&lt;title&gt;The link between the management of employees and patient mortality in acute hospitals&lt;/title&gt;&lt;secondary-title&gt;The International Journal of Human Resource Management&lt;/secondary-title&gt;&lt;/titles&gt;&lt;periodical&gt;&lt;full-title&gt;The International Journal of Human Resource Management&lt;/full-title&gt;&lt;/periodical&gt;&lt;pages&gt;1299 - 1310&lt;/pages&gt;&lt;volume&gt;13&lt;/volume&gt;&lt;number&gt;8&lt;/number&gt;&lt;dates&gt;&lt;year&gt;2002&lt;/year&gt;&lt;/dates&gt;&lt;isbn&gt;0958-5192 %[ May 14, 2007&lt;/isbn&gt;&lt;urls&gt;&lt;related-urls&gt;&lt;url&gt;http://www.informaworld.com/10.1080/09585190210156521 &lt;/url&gt;&lt;/related-urls&gt;&lt;/urls&gt;&lt;/record&gt;&lt;/Cite&gt;&lt;/EndNote&gt;</w:instrText>
                      </w:r>
                      <w:r>
                        <w:rPr>
                          <w:lang w:val="en-GB"/>
                        </w:rPr>
                        <w:fldChar w:fldCharType="separate"/>
                      </w:r>
                      <w:r>
                        <w:rPr>
                          <w:noProof/>
                          <w:lang w:val="en-GB"/>
                        </w:rPr>
                        <w:t>(West et al., 2002)</w:t>
                      </w:r>
                      <w:r>
                        <w:rPr>
                          <w:lang w:val="en-GB"/>
                        </w:rPr>
                        <w:fldChar w:fldCharType="end"/>
                      </w:r>
                    </w:p>
                    <w:p w14:paraId="6C80D4BF" w14:textId="59F2017D" w:rsidR="003110EB" w:rsidRDefault="003110EB" w:rsidP="001D6479">
                      <w:pPr>
                        <w:pStyle w:val="BodyText"/>
                        <w:numPr>
                          <w:ilvl w:val="0"/>
                          <w:numId w:val="11"/>
                        </w:numPr>
                        <w:spacing w:before="155" w:line="359" w:lineRule="auto"/>
                        <w:ind w:right="288"/>
                        <w:rPr>
                          <w:lang w:val="en-GB"/>
                        </w:rPr>
                      </w:pPr>
                      <w:r>
                        <w:rPr>
                          <w:lang w:val="en-GB"/>
                        </w:rPr>
                        <w:t xml:space="preserve">Medical staffing levels </w:t>
                      </w:r>
                      <w:r>
                        <w:rPr>
                          <w:lang w:val="en-GB"/>
                        </w:rPr>
                        <w:fldChar w:fldCharType="begin"/>
                      </w:r>
                      <w:r>
                        <w:rPr>
                          <w:lang w:val="en-GB"/>
                        </w:rPr>
                        <w:instrText xml:space="preserve"> ADDIN EN.CITE &lt;EndNote&gt;&lt;Cite&gt;&lt;Author&gt;Bond&lt;/Author&gt;&lt;Year&gt;1999&lt;/Year&gt;&lt;RecNum&gt;31078&lt;/RecNum&gt;&lt;Prefix&gt;e.g.&lt;/Prefix&gt;&lt;DisplayText&gt;(e.g.Bond et al., 1999)&lt;/DisplayText&gt;&lt;record&gt;&lt;rec-number&gt;31078&lt;/rec-number&gt;&lt;foreign-keys&gt;&lt;key app="EN" db-id="9szzaf5xbwsxt5ezwsapa29xasw2z0v25v5r" timestamp="1312812710"&gt;31078&lt;/key&gt;&lt;/foreign-keys&gt;&lt;ref-type name="Journal Article"&gt;17&lt;/ref-type&gt;&lt;contributors&gt;&lt;authors&gt;&lt;author&gt;Bond, CA&lt;/author&gt;&lt;author&gt;Raehl, C.L.&lt;/author&gt;&lt;author&gt;Pitterle, M.E.&lt;/author&gt;&lt;author&gt;Franke, T.&lt;/author&gt;&lt;/authors&gt;&lt;/contributors&gt;&lt;titles&gt;&lt;title&gt;Health care professional staffing, hospital characteristics, and hospital mortality rates&lt;/title&gt;&lt;secondary-title&gt;Pharmacotherapy&lt;/secondary-title&gt;&lt;/titles&gt;&lt;periodical&gt;&lt;full-title&gt;Pharmacotherapy&lt;/full-title&gt;&lt;abbr-1&gt;Pharmacotherapy&lt;/abbr-1&gt;&lt;abbr-2&gt;Pharmacotherapy&lt;/abbr-2&gt;&lt;/periodical&gt;&lt;pages&gt;130-138&lt;/pages&gt;&lt;volume&gt;19&lt;/volume&gt;&lt;number&gt;2&lt;/number&gt;&lt;dates&gt;&lt;year&gt;1999&lt;/year&gt;&lt;/dates&gt;&lt;isbn&gt;0277-0008&lt;/isbn&gt;&lt;urls&gt;&lt;/urls&gt;&lt;/record&gt;&lt;/Cite&gt;&lt;/EndNote&gt;</w:instrText>
                      </w:r>
                      <w:r>
                        <w:rPr>
                          <w:lang w:val="en-GB"/>
                        </w:rPr>
                        <w:fldChar w:fldCharType="separate"/>
                      </w:r>
                      <w:r>
                        <w:rPr>
                          <w:noProof/>
                          <w:lang w:val="en-GB"/>
                        </w:rPr>
                        <w:t>(e.g.Bond et al., 1999)</w:t>
                      </w:r>
                      <w:r>
                        <w:rPr>
                          <w:lang w:val="en-GB"/>
                        </w:rPr>
                        <w:fldChar w:fldCharType="end"/>
                      </w:r>
                      <w:r>
                        <w:rPr>
                          <w:lang w:val="en-GB"/>
                        </w:rPr>
                        <w:t>)</w:t>
                      </w:r>
                    </w:p>
                    <w:p w14:paraId="256EA11E" w14:textId="77777777" w:rsidR="003110EB" w:rsidRDefault="003110EB" w:rsidP="001D6479">
                      <w:pPr>
                        <w:pStyle w:val="BodyText"/>
                        <w:numPr>
                          <w:ilvl w:val="0"/>
                          <w:numId w:val="11"/>
                        </w:numPr>
                        <w:spacing w:before="155" w:line="359" w:lineRule="auto"/>
                        <w:ind w:right="288"/>
                        <w:rPr>
                          <w:lang w:val="en-GB"/>
                        </w:rPr>
                      </w:pPr>
                      <w:r>
                        <w:rPr>
                          <w:lang w:val="en-GB"/>
                        </w:rPr>
                        <w:t xml:space="preserve">Registered nurse qualification level / competence (e.g. </w:t>
                      </w:r>
                      <w:r>
                        <w:rPr>
                          <w:lang w:val="en-GB"/>
                        </w:rPr>
                        <w:fldChar w:fldCharType="begin">
                          <w:fldData xml:space="preserve">PEVuZE5vdGU+PENpdGUgQXV0aG9yWWVhcj0iMSI+PEF1dGhvcj5BaWtlbjwvQXV0aG9yPjxZZWFy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TgyNC0z
MDwvcGFnZXM+PHZvbHVtZT4zODM8L3ZvbHVtZT48bnVtYmVyPjk5MzE8L251bWJlcj48ZGF0ZXM+
PHllYXI+MjAxNDwveWVhcj48cHViLWRhdGVzPjxkYXRlPk1heSAyNDwvZGF0ZT48L3B1Yi1kYXRl
cz48L2RhdGVzPjxpc2JuPjE0NzQtNTQ3WCAoRWxlY3Ryb25pYykmI3hEOzAxNDAtNjczNiAoTGlu
a2luZyk8L2lzYm4+PGFjY2Vzc2lvbi1udW0+MjQ1ODE2ODM8L2FjY2Vzc2lvbi1udW0+PHVybHM+
PHJlbGF0ZWQtdXJscz48dXJsPmh0dHA6Ly93d3cubmNiaS5ubG0ubmloLmdvdi9wdWJtZWQvMjQ1
ODE2ODM8L3VybD48L3JlbGF0ZWQtdXJscz48L3VybHM+PGVsZWN0cm9uaWMtcmVzb3VyY2UtbnVt
PjEwLjEwMTYvUzAxNDAtNjczNigxMyk2MjYzMS04PC9lbGVjdHJvbmljLXJlc291cmNlLW51bT48
L3JlY29yZD48L0NpdGU+PC9FbmROb3RlPgB=
</w:fldData>
                        </w:fldChar>
                      </w:r>
                      <w:r>
                        <w:rPr>
                          <w:lang w:val="en-GB"/>
                        </w:rPr>
                        <w:instrText xml:space="preserve"> ADDIN EN.CITE </w:instrText>
                      </w:r>
                      <w:r>
                        <w:rPr>
                          <w:lang w:val="en-GB"/>
                        </w:rPr>
                        <w:fldChar w:fldCharType="begin">
                          <w:fldData xml:space="preserve">PEVuZE5vdGU+PENpdGUgQXV0aG9yWWVhcj0iMSI+PEF1dGhvcj5BaWtlbjwvQXV0aG9yPjxZZWFy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Aiken et al. (2014)</w:t>
                      </w:r>
                      <w:r>
                        <w:rPr>
                          <w:lang w:val="en-GB"/>
                        </w:rPr>
                        <w:fldChar w:fldCharType="end"/>
                      </w:r>
                      <w:r>
                        <w:rPr>
                          <w:lang w:val="en-GB"/>
                        </w:rPr>
                        <w:t>)</w:t>
                      </w:r>
                    </w:p>
                    <w:p w14:paraId="2027CDF2" w14:textId="77777777" w:rsidR="003110EB" w:rsidRDefault="003110EB" w:rsidP="001D6479">
                      <w:pPr>
                        <w:pStyle w:val="BodyText"/>
                        <w:numPr>
                          <w:ilvl w:val="0"/>
                          <w:numId w:val="11"/>
                        </w:numPr>
                        <w:spacing w:before="155" w:line="359" w:lineRule="auto"/>
                        <w:ind w:right="288"/>
                        <w:rPr>
                          <w:lang w:val="en-GB"/>
                        </w:rPr>
                      </w:pPr>
                      <w:r>
                        <w:rPr>
                          <w:lang w:val="en-GB"/>
                        </w:rPr>
                        <w:t xml:space="preserve">Shift patterns  / overtime working </w:t>
                      </w:r>
                      <w:r>
                        <w:rPr>
                          <w:lang w:val="en-GB"/>
                        </w:rPr>
                        <w:fldChar w:fldCharType="begin">
                          <w:fldData xml:space="preserve">PEVuZE5vdGU+PENpdGU+PEF1dGhvcj5HcmlmZml0aHM8L0F1dGhvcj48WWVhcj4yMDE0PC9ZZWFy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QgQ2FyZTwvc2Vjb25kYXJ5LXRp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</w:fldData>
                        </w:fldChar>
                      </w:r>
                      <w:r>
                        <w:rPr>
                          <w:lang w:val="en-GB"/>
                        </w:rPr>
                        <w:instrText xml:space="preserve"> ADDIN EN.CITE </w:instrText>
                      </w:r>
                      <w:r>
                        <w:rPr>
                          <w:lang w:val="en-GB"/>
                        </w:rPr>
                        <w:fldChar w:fldCharType="begin">
                          <w:fldData xml:space="preserve">PEVuZE5vdGU+PENpdGU+PEF1dGhvcj5HcmlmZml0aHM8L0F1dGhvcj48WWVhcj4yMDE0PC9ZZWFy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QgQ2FyZTwvc2Vjb25kYXJ5LXRp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 e.g. Griffiths et al., 2014)</w:t>
                      </w:r>
                      <w:r>
                        <w:rPr>
                          <w:lang w:val="en-GB"/>
                        </w:rPr>
                        <w:fldChar w:fldCharType="end"/>
                      </w:r>
                      <w:r>
                        <w:rPr>
                          <w:lang w:val="en-GB"/>
                        </w:rPr>
                        <w:t xml:space="preserve"> </w:t>
                      </w:r>
                    </w:p>
                    <w:p w14:paraId="321492C8" w14:textId="77777777" w:rsidR="003110EB" w:rsidRDefault="003110EB" w:rsidP="001D6479">
                      <w:pPr>
                        <w:pStyle w:val="BodyText"/>
                        <w:numPr>
                          <w:ilvl w:val="0"/>
                          <w:numId w:val="11"/>
                        </w:numPr>
                        <w:spacing w:before="155" w:line="359" w:lineRule="auto"/>
                        <w:ind w:right="288"/>
                        <w:rPr>
                          <w:lang w:val="en-GB"/>
                        </w:rPr>
                      </w:pPr>
                      <w:r>
                        <w:rPr>
                          <w:lang w:val="en-GB"/>
                        </w:rPr>
                        <w:t>Skill mix / care assistant staffing (numerous studies op. cit.)</w:t>
                      </w:r>
                    </w:p>
                    <w:p w14:paraId="5A4FE2A3" w14:textId="77777777" w:rsidR="003110EB" w:rsidRPr="001D6479" w:rsidRDefault="003110EB" w:rsidP="001D6479">
                      <w:pPr>
                        <w:pStyle w:val="BodyText"/>
                        <w:numPr>
                          <w:ilvl w:val="0"/>
                          <w:numId w:val="11"/>
                        </w:numPr>
                        <w:spacing w:before="155" w:line="359" w:lineRule="auto"/>
                        <w:ind w:right="288"/>
                        <w:rPr>
                          <w:lang w:val="en-GB"/>
                        </w:rPr>
                      </w:pPr>
                      <w:r>
                        <w:rPr>
                          <w:lang w:val="en-GB"/>
                        </w:rPr>
                        <w:t xml:space="preserve">The nurse practice environment (e.g. </w:t>
                      </w:r>
                      <w:r>
                        <w:rPr>
                          <w:lang w:val="en-GB"/>
                        </w:rPr>
                        <w:fldChar w:fldCharType="begin"/>
                      </w:r>
                      <w:r>
                        <w:rPr>
                          <w:lang w:val="en-GB"/>
                        </w:rPr>
                        <w:instrText xml:space="preserve"> ADDIN EN.CITE &lt;EndNote&gt;&lt;Cite AuthorYear="1"&gt;&lt;Author&gt;Christopher R. Friese&lt;/Author&gt;&lt;Year&gt;2008&lt;/Year&gt;&lt;RecNum&gt;31721&lt;/RecNum&gt;&lt;DisplayText&gt;Friese et al. (2008)&lt;/DisplayText&gt;&lt;record&gt;&lt;rec-number&gt;31721&lt;/rec-number&gt;&lt;foreign-keys&gt;&lt;key app="EN" db-id="9szzaf5xbwsxt5ezwsapa29xasw2z0v25v5r" timestamp="1354020205"&gt;31721&lt;/key&gt;&lt;/foreign-keys&gt;&lt;ref-type name="Journal Article"&gt;17&lt;/ref-type&gt;&lt;contributors&gt;&lt;authors&gt;&lt;author&gt;Christopher R. Friese&lt;/author&gt;&lt;author&gt; Eileen T. Lake&lt;/author&gt;&lt;author&gt;Linda H. Aiken&lt;/author&gt;&lt;author&gt;Jeffrey H. Silber&lt;/author&gt;&lt;author&gt;Julie Sochalski,&lt;/author&gt;&lt;/authors&gt;&lt;/contributors&gt;&lt;auth-address&gt;Dana-Farber Cancer Institute, Harvard School of Public Health, 44 Binney Street SM 271, Boston, MA 02115|Center for Outcomes and Policy Research, University of Pennsylvania School of Nursing, Philadelphia, PA|University of Pennsylvania and with the Center for Outcomes Research, The Children&amp;apos;s Hospital of Philadelphia, Philadelphia, PA|University of Pennsylvania, Philadelphia, PA&lt;/auth-address&gt;&lt;titles&gt;&lt;title&gt;Hospital Nurse Practice Environments and Outcomes for Surgical Oncology Patients&lt;/title&gt;&lt;secondary-title&gt;Health Services Research&lt;/secondary-title&gt;&lt;/titles&gt;&lt;periodical&gt;&lt;full-title&gt;Health Services Research&lt;/full-title&gt;&lt;abbr-1&gt;Health Serv. Res.&lt;/abbr-1&gt;&lt;abbr-2&gt;Health Serv Res&lt;/abbr-2&gt;&lt;/periodical&gt;&lt;pages&gt;1145-1163&lt;/pages&gt;&lt;volume&gt;43&lt;/volume&gt;&lt;number&gt;4&lt;/number&gt;&lt;dates&gt;&lt;year&gt;2008&lt;/year&gt;&lt;/dates&gt;&lt;isbn&gt;1475-6773&lt;/isbn&gt;&lt;urls&gt;&lt;related-urls&gt;&lt;url&gt;http://dx.doi.org/10.1111/j.1475-6773.2007.00825.x&lt;/url&gt;&lt;/related-urls&gt;&lt;/urls&gt;&lt;/record&gt;&lt;/Cite&gt;&lt;/EndNote&gt;</w:instrText>
                      </w:r>
                      <w:r>
                        <w:rPr>
                          <w:lang w:val="en-GB"/>
                        </w:rPr>
                        <w:fldChar w:fldCharType="separate"/>
                      </w:r>
                      <w:r>
                        <w:rPr>
                          <w:noProof/>
                          <w:lang w:val="en-GB"/>
                        </w:rPr>
                        <w:t>Friese et al. (2008)</w:t>
                      </w:r>
                      <w:r>
                        <w:rPr>
                          <w:lang w:val="en-GB"/>
                        </w:rPr>
                        <w:fldChar w:fldCharType="end"/>
                      </w:r>
                    </w:p>
                    <w:p w14:paraId="0D1F3CD7" w14:textId="77777777" w:rsidR="003110EB" w:rsidRDefault="003110EB"/>
                  </w:txbxContent>
                </v:textbox>
                <w10:wrap type="square"/>
              </v:shape>
            </w:pict>
          </mc:Fallback>
        </mc:AlternateContent>
      </w:r>
      <w:r w:rsidR="009A46F2">
        <w:rPr>
          <w:lang w:val="en-GB"/>
        </w:rPr>
        <w:t xml:space="preserve">Competence of nurses and medical staffing are but two examples of variables with known relevance to the causal relationship that is to be estimated if the effect of nurse staffing levels is to be determined without bias. We have not exhaustively catalogued the range of variables that have been modelled alongside nurse staffing levels, either as ‘control’ variables (not of direct interest to the researchers) or as additional staffing variables that were </w:t>
      </w:r>
      <w:r w:rsidR="00C82549">
        <w:rPr>
          <w:lang w:val="en-GB"/>
        </w:rPr>
        <w:t>a focus of interest</w:t>
      </w:r>
      <w:r w:rsidR="00813BC9">
        <w:rPr>
          <w:lang w:val="en-GB"/>
        </w:rPr>
        <w:t>,</w:t>
      </w:r>
      <w:r w:rsidR="00E35985">
        <w:rPr>
          <w:lang w:val="en-GB"/>
        </w:rPr>
        <w:t xml:space="preserve"> but we list a number of examples in figure </w:t>
      </w:r>
      <w:r w:rsidR="009175DC">
        <w:rPr>
          <w:lang w:val="en-GB"/>
        </w:rPr>
        <w:t>1</w:t>
      </w:r>
      <w:r w:rsidR="00C82549">
        <w:rPr>
          <w:lang w:val="en-GB"/>
        </w:rPr>
        <w:t xml:space="preserve">. </w:t>
      </w:r>
    </w:p>
    <w:p w14:paraId="2DBAD0DE" w14:textId="29B3D80C" w:rsidR="00613D25" w:rsidRDefault="00417062" w:rsidP="00B91D07">
      <w:pPr>
        <w:pStyle w:val="BodyText"/>
        <w:spacing w:before="155" w:line="359" w:lineRule="auto"/>
        <w:ind w:left="0" w:right="288"/>
        <w:rPr>
          <w:lang w:val="en-GB"/>
        </w:rPr>
      </w:pPr>
      <w:r>
        <w:rPr>
          <w:lang w:val="en-GB"/>
        </w:rPr>
        <w:t>In addition</w:t>
      </w:r>
      <w:r w:rsidR="00D41449">
        <w:rPr>
          <w:lang w:val="en-GB"/>
        </w:rPr>
        <w:t>,</w:t>
      </w:r>
      <w:r>
        <w:rPr>
          <w:lang w:val="en-GB"/>
        </w:rPr>
        <w:t xml:space="preserve"> patient case mix and underlying differences in </w:t>
      </w:r>
      <w:r w:rsidR="001D6479">
        <w:rPr>
          <w:lang w:val="en-GB"/>
        </w:rPr>
        <w:t xml:space="preserve">individual </w:t>
      </w:r>
      <w:r>
        <w:rPr>
          <w:lang w:val="en-GB"/>
        </w:rPr>
        <w:t xml:space="preserve">risk clearly </w:t>
      </w:r>
      <w:r w:rsidR="00613D25">
        <w:rPr>
          <w:lang w:val="en-GB"/>
        </w:rPr>
        <w:t>affect</w:t>
      </w:r>
      <w:r>
        <w:rPr>
          <w:lang w:val="en-GB"/>
        </w:rPr>
        <w:t xml:space="preserve"> patient outcomes. </w:t>
      </w:r>
      <w:r w:rsidR="004E2FA2">
        <w:rPr>
          <w:lang w:val="en-GB"/>
        </w:rPr>
        <w:t>R</w:t>
      </w:r>
      <w:r>
        <w:rPr>
          <w:lang w:val="en-GB"/>
        </w:rPr>
        <w:t xml:space="preserve">isk models (and hence </w:t>
      </w:r>
      <w:r w:rsidR="00613D25">
        <w:rPr>
          <w:lang w:val="en-GB"/>
        </w:rPr>
        <w:t>variables that should be included</w:t>
      </w:r>
      <w:r>
        <w:rPr>
          <w:lang w:val="en-GB"/>
        </w:rPr>
        <w:t>) are relatively well</w:t>
      </w:r>
      <w:r w:rsidR="00562936">
        <w:rPr>
          <w:lang w:val="en-GB"/>
        </w:rPr>
        <w:t>-</w:t>
      </w:r>
      <w:r>
        <w:rPr>
          <w:lang w:val="en-GB"/>
        </w:rPr>
        <w:t xml:space="preserve">developed </w:t>
      </w:r>
      <w:r w:rsidR="00D41449">
        <w:rPr>
          <w:lang w:val="en-GB"/>
        </w:rPr>
        <w:t xml:space="preserve">and validated </w:t>
      </w:r>
      <w:r>
        <w:rPr>
          <w:lang w:val="en-GB"/>
        </w:rPr>
        <w:t>for mortality based measures</w:t>
      </w:r>
      <w:r w:rsidR="00D41449">
        <w:rPr>
          <w:lang w:val="en-GB"/>
        </w:rPr>
        <w:t xml:space="preserve"> </w:t>
      </w:r>
      <w:r w:rsidR="00D41449">
        <w:rPr>
          <w:lang w:val="en-GB"/>
        </w:rPr>
        <w:fldChar w:fldCharType="begin">
          <w:fldData xml:space="preserve">PEVuZE5vdGU+PENpdGU+PEF1dGhvcj5Cb3R0bGU8L0F1dGhvcj48WWVhcj4yMDExPC9ZZWFyPjxS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</w:fldData>
        </w:fldChar>
      </w:r>
      <w:r w:rsidR="00243A15">
        <w:rPr>
          <w:lang w:val="en-GB"/>
        </w:rPr>
        <w:instrText xml:space="preserve"> ADDIN EN.CITE </w:instrText>
      </w:r>
      <w:r w:rsidR="00243A15">
        <w:rPr>
          <w:lang w:val="en-GB"/>
        </w:rPr>
        <w:fldChar w:fldCharType="begin">
          <w:fldData xml:space="preserve">PEVuZE5vdGU+PENpdGU+PEF1dGhvcj5Cb3R0bGU8L0F1dGhvcj48WWVhcj4yMDExPC9ZZWFyPjxS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</w:fldData>
        </w:fldChar>
      </w:r>
      <w:r w:rsidR="00243A15">
        <w:rPr>
          <w:lang w:val="en-GB"/>
        </w:rPr>
        <w:instrText xml:space="preserve"> ADDIN EN.CITE.DATA </w:instrText>
      </w:r>
      <w:r w:rsidR="00243A15">
        <w:rPr>
          <w:lang w:val="en-GB"/>
        </w:rPr>
      </w:r>
      <w:r w:rsidR="00243A15">
        <w:rPr>
          <w:lang w:val="en-GB"/>
        </w:rPr>
        <w:fldChar w:fldCharType="end"/>
      </w:r>
      <w:r w:rsidR="00D41449">
        <w:rPr>
          <w:lang w:val="en-GB"/>
        </w:rPr>
      </w:r>
      <w:r w:rsidR="00D41449">
        <w:rPr>
          <w:lang w:val="en-GB"/>
        </w:rPr>
        <w:fldChar w:fldCharType="separate"/>
      </w:r>
      <w:r w:rsidR="00243A15">
        <w:rPr>
          <w:noProof/>
          <w:lang w:val="en-GB"/>
        </w:rPr>
        <w:t>( e.g. Aylin et al., 2007, Bottle et al., 2011)</w:t>
      </w:r>
      <w:r w:rsidR="00D41449">
        <w:rPr>
          <w:lang w:val="en-GB"/>
        </w:rPr>
        <w:fldChar w:fldCharType="end"/>
      </w:r>
      <w:r w:rsidR="00D41449">
        <w:rPr>
          <w:lang w:val="en-GB"/>
        </w:rPr>
        <w:t>.  However</w:t>
      </w:r>
      <w:r w:rsidR="00DB2E0D">
        <w:rPr>
          <w:lang w:val="en-GB"/>
        </w:rPr>
        <w:t>,</w:t>
      </w:r>
      <w:r w:rsidR="00D41449">
        <w:rPr>
          <w:lang w:val="en-GB"/>
        </w:rPr>
        <w:t xml:space="preserve"> this is not the case for all patient outcomes and inadequate adjustment for variation in underlying patient risk, omitting important </w:t>
      </w:r>
      <w:r w:rsidR="00613D25">
        <w:rPr>
          <w:lang w:val="en-GB"/>
        </w:rPr>
        <w:t>variables, may explain the in</w:t>
      </w:r>
      <w:r w:rsidR="00D41449">
        <w:rPr>
          <w:lang w:val="en-GB"/>
        </w:rPr>
        <w:t>c</w:t>
      </w:r>
      <w:r w:rsidR="00613D25">
        <w:rPr>
          <w:lang w:val="en-GB"/>
        </w:rPr>
        <w:t>onsistent results for some</w:t>
      </w:r>
      <w:r w:rsidR="00D41449">
        <w:rPr>
          <w:lang w:val="en-GB"/>
        </w:rPr>
        <w:t xml:space="preserve"> patient outcomes. This i</w:t>
      </w:r>
      <w:r w:rsidR="00613D25">
        <w:rPr>
          <w:lang w:val="en-GB"/>
        </w:rPr>
        <w:t>s particularly problematic for</w:t>
      </w:r>
      <w:r w:rsidR="00D41449">
        <w:rPr>
          <w:lang w:val="en-GB"/>
        </w:rPr>
        <w:t xml:space="preserve"> outcomes </w:t>
      </w:r>
      <w:r w:rsidR="00613D25">
        <w:rPr>
          <w:lang w:val="en-GB"/>
        </w:rPr>
        <w:t xml:space="preserve">that </w:t>
      </w:r>
      <w:r w:rsidR="00D41449">
        <w:rPr>
          <w:lang w:val="en-GB"/>
        </w:rPr>
        <w:t>may be more directly influenced by nurse staffing levels than mortality</w:t>
      </w:r>
      <w:r w:rsidR="00C82549">
        <w:rPr>
          <w:lang w:val="en-GB"/>
        </w:rPr>
        <w:t xml:space="preserve"> and so</w:t>
      </w:r>
      <w:r w:rsidR="00613D25">
        <w:rPr>
          <w:lang w:val="en-GB"/>
        </w:rPr>
        <w:t>,</w:t>
      </w:r>
      <w:r w:rsidR="00C82549">
        <w:rPr>
          <w:lang w:val="en-GB"/>
        </w:rPr>
        <w:t xml:space="preserve"> </w:t>
      </w:r>
      <w:r w:rsidR="00D41449">
        <w:rPr>
          <w:lang w:val="en-GB"/>
        </w:rPr>
        <w:t>in other respects</w:t>
      </w:r>
      <w:r w:rsidR="00613D25">
        <w:rPr>
          <w:lang w:val="en-GB"/>
        </w:rPr>
        <w:t>,</w:t>
      </w:r>
      <w:r w:rsidR="00D41449">
        <w:rPr>
          <w:lang w:val="en-GB"/>
        </w:rPr>
        <w:t xml:space="preserve"> hold promise for reducing the problem of omitted variables on the causal path. </w:t>
      </w:r>
      <w:r w:rsidR="00686E48">
        <w:rPr>
          <w:lang w:val="en-GB"/>
        </w:rPr>
        <w:t>O</w:t>
      </w:r>
      <w:r w:rsidR="00D41449">
        <w:rPr>
          <w:lang w:val="en-GB"/>
        </w:rPr>
        <w:t xml:space="preserve">ne such example is pressure ulcers, </w:t>
      </w:r>
      <w:r w:rsidR="00C82549">
        <w:rPr>
          <w:lang w:val="en-GB"/>
        </w:rPr>
        <w:t xml:space="preserve">which </w:t>
      </w:r>
      <w:r w:rsidR="00613D25">
        <w:rPr>
          <w:lang w:val="en-GB"/>
        </w:rPr>
        <w:t>may</w:t>
      </w:r>
      <w:r w:rsidR="00C82549">
        <w:rPr>
          <w:lang w:val="en-GB"/>
        </w:rPr>
        <w:t xml:space="preserve"> to be less influenced by medical staffing levels</w:t>
      </w:r>
      <w:r w:rsidR="00613D25">
        <w:rPr>
          <w:lang w:val="en-GB"/>
        </w:rPr>
        <w:t xml:space="preserve"> but where models for variation in individual risk are underdeveloped and relevant patient variables often omitted</w:t>
      </w:r>
      <w:r w:rsidR="00C82549">
        <w:rPr>
          <w:lang w:val="en-GB"/>
        </w:rPr>
        <w:t xml:space="preserve">. </w:t>
      </w:r>
    </w:p>
    <w:p w14:paraId="511AC7BE" w14:textId="796746B6" w:rsidR="00417062" w:rsidRDefault="00C82549" w:rsidP="00B91D07">
      <w:pPr>
        <w:pStyle w:val="BodyText"/>
        <w:spacing w:before="155" w:line="359" w:lineRule="auto"/>
        <w:ind w:left="0" w:right="288"/>
        <w:rPr>
          <w:lang w:val="en-GB"/>
        </w:rPr>
      </w:pPr>
      <w:r>
        <w:rPr>
          <w:lang w:val="en-GB"/>
        </w:rPr>
        <w:t>The apparently contradictory evidence on pressure ulcers</w:t>
      </w:r>
      <w:r w:rsidR="00D41449">
        <w:rPr>
          <w:lang w:val="en-GB"/>
        </w:rPr>
        <w:t xml:space="preserve"> can also be used to introduce the second </w:t>
      </w:r>
      <w:r w:rsidR="00E516DD">
        <w:rPr>
          <w:lang w:val="en-GB"/>
        </w:rPr>
        <w:t xml:space="preserve">expected </w:t>
      </w:r>
      <w:r w:rsidR="00D41449">
        <w:rPr>
          <w:lang w:val="en-GB"/>
        </w:rPr>
        <w:t>source of endogeneity: simultaneity.</w:t>
      </w:r>
    </w:p>
    <w:p w14:paraId="0B6DB0E6" w14:textId="77777777" w:rsidR="0043732C" w:rsidRPr="002D6D03" w:rsidRDefault="002D6D03" w:rsidP="002D6D03">
      <w:pPr>
        <w:pStyle w:val="BodyText"/>
        <w:spacing w:before="155" w:line="359" w:lineRule="auto"/>
        <w:ind w:left="720" w:right="288"/>
        <w:rPr>
          <w:i/>
          <w:lang w:val="en-GB"/>
        </w:rPr>
      </w:pPr>
      <w:r w:rsidRPr="002D6D03">
        <w:rPr>
          <w:i/>
          <w:lang w:val="en-GB"/>
        </w:rPr>
        <w:t>Simultaneity</w:t>
      </w:r>
    </w:p>
    <w:p w14:paraId="1A357911" w14:textId="62AA88FF" w:rsidR="0065287F" w:rsidRDefault="0065287F" w:rsidP="0065287F">
      <w:pPr>
        <w:autoSpaceDE w:val="0"/>
        <w:autoSpaceDN w:val="0"/>
        <w:adjustRightInd w:val="0"/>
        <w:spacing w:after="0" w:line="240" w:lineRule="auto"/>
        <w:rPr>
          <w:rFonts w:ascii="Calibri" w:hAnsi="Calibri"/>
          <w:sz w:val="24"/>
          <w:lang w:val="en-US"/>
        </w:rPr>
      </w:pPr>
      <w:r>
        <w:rPr>
          <w:rFonts w:ascii="Calibri" w:hAnsi="Calibri"/>
          <w:sz w:val="24"/>
          <w:lang w:val="en-US"/>
        </w:rPr>
        <w:t xml:space="preserve">Figure </w:t>
      </w:r>
      <w:r w:rsidR="009175DC">
        <w:rPr>
          <w:rFonts w:ascii="Calibri" w:hAnsi="Calibri"/>
          <w:sz w:val="24"/>
          <w:lang w:val="en-US"/>
        </w:rPr>
        <w:t>2</w:t>
      </w:r>
      <w:r>
        <w:rPr>
          <w:rFonts w:ascii="Calibri" w:hAnsi="Calibri"/>
          <w:sz w:val="24"/>
          <w:lang w:val="en-US"/>
        </w:rPr>
        <w:t xml:space="preserve"> a b &amp; c. Simplified causal model of staffing outcome relationship</w:t>
      </w:r>
    </w:p>
    <w:p w14:paraId="107251E0" w14:textId="77777777" w:rsidR="0065287F" w:rsidRPr="00540C70" w:rsidRDefault="0065287F" w:rsidP="0065287F">
      <w:pPr>
        <w:pStyle w:val="ListParagraph"/>
        <w:numPr>
          <w:ilvl w:val="0"/>
          <w:numId w:val="14"/>
        </w:numPr>
        <w:autoSpaceDE w:val="0"/>
        <w:autoSpaceDN w:val="0"/>
        <w:adjustRightInd w:val="0"/>
        <w:spacing w:after="0" w:line="240" w:lineRule="auto"/>
        <w:rPr>
          <w:rFonts w:ascii="Calibri" w:hAnsi="Calibri"/>
          <w:sz w:val="24"/>
          <w:lang w:val="en-US"/>
        </w:rPr>
      </w:pPr>
      <w:r>
        <w:rPr>
          <w:rFonts w:ascii="Calibri" w:hAnsi="Calibri"/>
          <w:sz w:val="24"/>
          <w:lang w:val="en-US"/>
        </w:rPr>
        <w:t>Simple model: patient factors and staffing influence outcomes</w:t>
      </w:r>
    </w:p>
    <w:p w14:paraId="7C54FEA1" w14:textId="6BB8A2CC" w:rsidR="00B675BC" w:rsidRDefault="0065287F" w:rsidP="00B675BC">
      <w:pPr>
        <w:autoSpaceDE w:val="0"/>
        <w:autoSpaceDN w:val="0"/>
        <w:adjustRightInd w:val="0"/>
        <w:spacing w:after="0" w:line="240" w:lineRule="auto"/>
        <w:rPr>
          <w:rFonts w:ascii="Calibri" w:hAnsi="Calibri"/>
          <w:sz w:val="24"/>
          <w:lang w:val="en-US"/>
        </w:rPr>
      </w:pPr>
      <w:r w:rsidRPr="00A65060">
        <w:rPr>
          <w:rFonts w:ascii="Sabon-Roman" w:hAnsi="Sabon-Roman" w:cs="Sabon-Roman"/>
          <w:noProof/>
          <w:sz w:val="16"/>
          <w:szCs w:val="16"/>
          <w:lang w:eastAsia="zh-CN"/>
        </w:rPr>
        <w:drawing>
          <wp:inline distT="0" distB="0" distL="0" distR="0" wp14:anchorId="3E02BDDC" wp14:editId="1B4400E4">
            <wp:extent cx="3535200" cy="1440000"/>
            <wp:effectExtent l="0" t="19050" r="0" b="2730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B3D805B" w14:textId="77777777" w:rsidR="0065287F" w:rsidRDefault="0065287F" w:rsidP="0065287F">
      <w:pPr>
        <w:pStyle w:val="ListParagraph"/>
        <w:numPr>
          <w:ilvl w:val="0"/>
          <w:numId w:val="14"/>
        </w:numPr>
        <w:autoSpaceDE w:val="0"/>
        <w:autoSpaceDN w:val="0"/>
        <w:adjustRightInd w:val="0"/>
        <w:spacing w:after="0" w:line="240" w:lineRule="auto"/>
        <w:rPr>
          <w:rFonts w:ascii="Calibri" w:hAnsi="Calibri"/>
          <w:sz w:val="24"/>
          <w:lang w:val="en-US"/>
        </w:rPr>
      </w:pPr>
      <w:r>
        <w:rPr>
          <w:rFonts w:ascii="Calibri" w:hAnsi="Calibri"/>
          <w:sz w:val="24"/>
          <w:lang w:val="en-US"/>
        </w:rPr>
        <w:t>Simple model + patient factors influencing staffing</w:t>
      </w:r>
    </w:p>
    <w:p w14:paraId="704D1983" w14:textId="25A8E621" w:rsidR="008F7B09" w:rsidRDefault="0065287F" w:rsidP="0065287F">
      <w:pPr>
        <w:autoSpaceDE w:val="0"/>
        <w:autoSpaceDN w:val="0"/>
        <w:adjustRightInd w:val="0"/>
        <w:spacing w:after="0" w:line="240" w:lineRule="auto"/>
        <w:rPr>
          <w:rFonts w:ascii="Calibri" w:hAnsi="Calibri"/>
          <w:sz w:val="24"/>
          <w:lang w:val="en-US"/>
        </w:rPr>
      </w:pPr>
      <w:r>
        <w:rPr>
          <w:rFonts w:ascii="Sabon-Roman" w:hAnsi="Sabon-Roman" w:cs="Sabon-Roman"/>
          <w:noProof/>
          <w:sz w:val="16"/>
          <w:szCs w:val="16"/>
          <w:lang w:eastAsia="zh-CN"/>
        </w:rPr>
        <mc:AlternateContent>
          <mc:Choice Requires="wps">
            <w:drawing>
              <wp:anchor distT="0" distB="0" distL="114300" distR="114300" simplePos="0" relativeHeight="251674112" behindDoc="0" locked="0" layoutInCell="1" allowOverlap="1" wp14:anchorId="7D905E85" wp14:editId="1F4CFBA5">
                <wp:simplePos x="0" y="0"/>
                <wp:positionH relativeFrom="column">
                  <wp:posOffset>1333500</wp:posOffset>
                </wp:positionH>
                <wp:positionV relativeFrom="paragraph">
                  <wp:posOffset>223520</wp:posOffset>
                </wp:positionV>
                <wp:extent cx="771525" cy="257175"/>
                <wp:effectExtent l="0" t="0" r="9525" b="9525"/>
                <wp:wrapNone/>
                <wp:docPr id="7" name="Right Arrow 7"/>
                <wp:cNvGraphicFramePr/>
                <a:graphic xmlns:a="http://schemas.openxmlformats.org/drawingml/2006/main">
                  <a:graphicData uri="http://schemas.microsoft.com/office/word/2010/wordprocessingShape">
                    <wps:wsp>
                      <wps:cNvSpPr/>
                      <wps:spPr>
                        <a:xfrm>
                          <a:off x="0" y="0"/>
                          <a:ext cx="771525" cy="257175"/>
                        </a:xfrm>
                        <a:prstGeom prst="rightArrow">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911CD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05pt;margin-top:17.6pt;width:60.75pt;height:20.2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" adj="18000" fillcolor="gray [1629]" stroked="f" strokeweight="1pt"/>
            </w:pict>
          </mc:Fallback>
        </mc:AlternateContent>
      </w:r>
      <w:r w:rsidRPr="00A65060">
        <w:rPr>
          <w:rFonts w:ascii="Sabon-Roman" w:hAnsi="Sabon-Roman" w:cs="Sabon-Roman"/>
          <w:noProof/>
          <w:sz w:val="16"/>
          <w:szCs w:val="16"/>
          <w:lang w:eastAsia="zh-CN"/>
        </w:rPr>
        <w:drawing>
          <wp:inline distT="0" distB="0" distL="0" distR="0" wp14:anchorId="288C943C" wp14:editId="0FD86115">
            <wp:extent cx="3535200" cy="1440000"/>
            <wp:effectExtent l="0" t="19050" r="0" b="27305"/>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2A2895F3" w14:textId="49A0544C" w:rsidR="0065287F" w:rsidRDefault="0065287F" w:rsidP="0065287F">
      <w:pPr>
        <w:pStyle w:val="ListParagraph"/>
        <w:keepNext/>
        <w:numPr>
          <w:ilvl w:val="0"/>
          <w:numId w:val="14"/>
        </w:numPr>
        <w:autoSpaceDE w:val="0"/>
        <w:autoSpaceDN w:val="0"/>
        <w:adjustRightInd w:val="0"/>
        <w:spacing w:after="0" w:line="240" w:lineRule="auto"/>
        <w:ind w:left="714" w:hanging="357"/>
        <w:rPr>
          <w:rFonts w:ascii="Calibri" w:hAnsi="Calibri"/>
          <w:sz w:val="24"/>
          <w:lang w:val="en-US"/>
        </w:rPr>
      </w:pPr>
      <w:r w:rsidRPr="00540C70">
        <w:rPr>
          <w:rFonts w:ascii="Calibri" w:hAnsi="Calibri"/>
          <w:sz w:val="24"/>
          <w:lang w:val="en-US"/>
        </w:rPr>
        <w:t>Simple model + patient factors &amp; outcomes influencing staffing</w:t>
      </w:r>
    </w:p>
    <w:p w14:paraId="720D451F" w14:textId="008391BA" w:rsidR="0065287F" w:rsidRPr="00B27DEB" w:rsidRDefault="0065287F" w:rsidP="0065287F">
      <w:pPr>
        <w:pStyle w:val="ListParagraph"/>
        <w:keepNext/>
        <w:autoSpaceDE w:val="0"/>
        <w:autoSpaceDN w:val="0"/>
        <w:adjustRightInd w:val="0"/>
        <w:spacing w:after="0" w:line="240" w:lineRule="auto"/>
        <w:ind w:left="714"/>
        <w:rPr>
          <w:rFonts w:ascii="Calibri" w:hAnsi="Calibri"/>
          <w:sz w:val="24"/>
          <w:lang w:val="en-US"/>
        </w:rPr>
      </w:pPr>
    </w:p>
    <w:p w14:paraId="022198CC" w14:textId="3476B75C" w:rsidR="0065287F" w:rsidRDefault="0065287F" w:rsidP="0065287F">
      <w:pPr>
        <w:rPr>
          <w:rFonts w:ascii="Calibri" w:hAnsi="Calibri"/>
          <w:sz w:val="24"/>
          <w:lang w:val="en-US"/>
        </w:rPr>
      </w:pPr>
      <w:r>
        <w:rPr>
          <w:rFonts w:ascii="Sabon-Roman" w:hAnsi="Sabon-Roman" w:cs="Sabon-Roman"/>
          <w:noProof/>
          <w:sz w:val="16"/>
          <w:szCs w:val="16"/>
          <w:lang w:eastAsia="zh-CN"/>
        </w:rPr>
        <mc:AlternateContent>
          <mc:Choice Requires="wps">
            <w:drawing>
              <wp:anchor distT="0" distB="0" distL="114300" distR="114300" simplePos="0" relativeHeight="251676160" behindDoc="0" locked="0" layoutInCell="1" allowOverlap="1" wp14:anchorId="1C6E5DFD" wp14:editId="44F97C86">
                <wp:simplePos x="0" y="0"/>
                <wp:positionH relativeFrom="column">
                  <wp:posOffset>1333500</wp:posOffset>
                </wp:positionH>
                <wp:positionV relativeFrom="paragraph">
                  <wp:posOffset>184785</wp:posOffset>
                </wp:positionV>
                <wp:extent cx="771525" cy="257175"/>
                <wp:effectExtent l="0" t="0" r="9525" b="9525"/>
                <wp:wrapNone/>
                <wp:docPr id="15" name="Right Arrow 15"/>
                <wp:cNvGraphicFramePr/>
                <a:graphic xmlns:a="http://schemas.openxmlformats.org/drawingml/2006/main">
                  <a:graphicData uri="http://schemas.microsoft.com/office/word/2010/wordprocessingShape">
                    <wps:wsp>
                      <wps:cNvSpPr/>
                      <wps:spPr>
                        <a:xfrm>
                          <a:off x="0" y="0"/>
                          <a:ext cx="771525" cy="257175"/>
                        </a:xfrm>
                        <a:prstGeom prst="rightArrow">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218B4" id="Right Arrow 15" o:spid="_x0000_s1026" type="#_x0000_t13" style="position:absolute;margin-left:105pt;margin-top:14.55pt;width:60.75pt;height:20.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" adj="18000" fillcolor="gray [1629]" stroked="f" strokeweight="1pt"/>
            </w:pict>
          </mc:Fallback>
        </mc:AlternateContent>
      </w:r>
      <w:r w:rsidRPr="00A65060">
        <w:rPr>
          <w:rFonts w:ascii="Sabon-Roman" w:hAnsi="Sabon-Roman" w:cs="Sabon-Roman"/>
          <w:noProof/>
          <w:sz w:val="16"/>
          <w:szCs w:val="16"/>
          <w:lang w:eastAsia="zh-CN"/>
        </w:rPr>
        <w:drawing>
          <wp:inline distT="0" distB="0" distL="0" distR="0" wp14:anchorId="67C8E466" wp14:editId="6A2AF3C2">
            <wp:extent cx="3535200" cy="1440000"/>
            <wp:effectExtent l="0" t="19050" r="0" b="27305"/>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5DEF7830" w14:textId="6EA3948D" w:rsidR="0065287F" w:rsidRDefault="0065287F" w:rsidP="0065287F">
      <w:pPr>
        <w:rPr>
          <w:rFonts w:ascii="Calibri" w:hAnsi="Calibri"/>
          <w:sz w:val="24"/>
          <w:lang w:val="en-US"/>
        </w:rPr>
      </w:pPr>
    </w:p>
    <w:p w14:paraId="0A28181D" w14:textId="5F2F3C54" w:rsidR="00F141AD" w:rsidRPr="002D6D03" w:rsidRDefault="002D6D03" w:rsidP="002D6D03">
      <w:pPr>
        <w:pStyle w:val="BodyText"/>
        <w:spacing w:before="155" w:line="359" w:lineRule="auto"/>
        <w:ind w:left="0" w:right="288"/>
        <w:rPr>
          <w:lang w:val="en-GB"/>
        </w:rPr>
      </w:pPr>
      <w:r w:rsidRPr="002D6D03">
        <w:rPr>
          <w:lang w:val="en-GB"/>
        </w:rPr>
        <w:t xml:space="preserve">In simple terms, studies examining the association between staffing and outcomes assume a direct causal relationship between staffing levels and outcomes. Obviously, other variables also affect the outcome as noted above. In figure </w:t>
      </w:r>
      <w:r w:rsidR="009175DC">
        <w:rPr>
          <w:lang w:val="en-GB"/>
        </w:rPr>
        <w:t>2</w:t>
      </w:r>
      <w:r w:rsidRPr="002D6D03">
        <w:rPr>
          <w:lang w:val="en-GB"/>
        </w:rPr>
        <w:t xml:space="preserve"> this is simplified and only patient level risk factors </w:t>
      </w:r>
      <w:r w:rsidR="008B0D76">
        <w:rPr>
          <w:lang w:val="en-GB"/>
        </w:rPr>
        <w:t xml:space="preserve">and nurse staffing levels </w:t>
      </w:r>
      <w:r w:rsidRPr="002D6D03">
        <w:rPr>
          <w:lang w:val="en-GB"/>
        </w:rPr>
        <w:t xml:space="preserve">are considered. </w:t>
      </w:r>
      <w:r w:rsidR="00C82549">
        <w:rPr>
          <w:lang w:val="en-GB"/>
        </w:rPr>
        <w:t>In analysing results from studies, t</w:t>
      </w:r>
      <w:r w:rsidRPr="002D6D03">
        <w:rPr>
          <w:lang w:val="en-GB"/>
        </w:rPr>
        <w:t>hese variables are entered into a regression model and the effect of staffing can be estimated after controlling for variation in outcome caused by variation in patient factors</w:t>
      </w:r>
      <w:r w:rsidR="00686E48">
        <w:rPr>
          <w:lang w:val="en-GB"/>
        </w:rPr>
        <w:t xml:space="preserve"> (</w:t>
      </w:r>
      <w:r w:rsidR="00813BC9">
        <w:rPr>
          <w:lang w:val="en-GB"/>
        </w:rPr>
        <w:t>F</w:t>
      </w:r>
      <w:r w:rsidR="00686E48">
        <w:rPr>
          <w:lang w:val="en-GB"/>
        </w:rPr>
        <w:t xml:space="preserve">igure </w:t>
      </w:r>
      <w:r w:rsidR="009175DC">
        <w:rPr>
          <w:lang w:val="en-GB"/>
        </w:rPr>
        <w:t>2a</w:t>
      </w:r>
      <w:r w:rsidR="00686E48">
        <w:rPr>
          <w:lang w:val="en-GB"/>
        </w:rPr>
        <w:t>)</w:t>
      </w:r>
      <w:r w:rsidRPr="002D6D03">
        <w:rPr>
          <w:lang w:val="en-GB"/>
        </w:rPr>
        <w:t>. However, nurse s</w:t>
      </w:r>
      <w:r w:rsidR="008B0D76">
        <w:rPr>
          <w:lang w:val="en-GB"/>
        </w:rPr>
        <w:t>taffing levels are typically set with</w:t>
      </w:r>
      <w:r w:rsidRPr="002D6D03">
        <w:rPr>
          <w:lang w:val="en-GB"/>
        </w:rPr>
        <w:t xml:space="preserve"> regard to patient </w:t>
      </w:r>
      <w:r w:rsidR="008B0D76">
        <w:rPr>
          <w:lang w:val="en-GB"/>
        </w:rPr>
        <w:t>need and so t</w:t>
      </w:r>
      <w:r w:rsidRPr="002D6D03">
        <w:rPr>
          <w:lang w:val="en-GB"/>
        </w:rPr>
        <w:t>he same patient factors that influence the outcome may also influence staffing levels (</w:t>
      </w:r>
      <w:r w:rsidR="00813BC9">
        <w:rPr>
          <w:lang w:val="en-GB"/>
        </w:rPr>
        <w:t>F</w:t>
      </w:r>
      <w:r w:rsidRPr="002D6D03">
        <w:rPr>
          <w:lang w:val="en-GB"/>
        </w:rPr>
        <w:t xml:space="preserve">igure </w:t>
      </w:r>
      <w:r w:rsidR="009175DC">
        <w:rPr>
          <w:lang w:val="en-GB"/>
        </w:rPr>
        <w:t>2</w:t>
      </w:r>
      <w:r w:rsidRPr="002D6D03">
        <w:rPr>
          <w:lang w:val="en-GB"/>
        </w:rPr>
        <w:t xml:space="preserve">b). </w:t>
      </w:r>
      <w:r w:rsidR="00F141AD">
        <w:rPr>
          <w:lang w:val="en-GB"/>
        </w:rPr>
        <w:t xml:space="preserve">As an example, nursing workload tools often estimate required staffing based on measures of patient acuity which, in turn, is influenced by patient factors </w:t>
      </w:r>
      <w:r w:rsidR="000811B1">
        <w:rPr>
          <w:lang w:val="en-GB"/>
        </w:rPr>
        <w:t>that</w:t>
      </w:r>
      <w:r w:rsidR="00F141AD">
        <w:rPr>
          <w:lang w:val="en-GB"/>
        </w:rPr>
        <w:t xml:space="preserve"> influence the outcome</w:t>
      </w:r>
      <w:r w:rsidR="000811B1">
        <w:rPr>
          <w:lang w:val="en-GB"/>
        </w:rPr>
        <w:t>. Furthermore, because increase in patient risk is sometimes registered primarily due to increases in adverse outcomes, the outcome itself can causally influence staffing levels at the same time as staffing levels influence the outcome (</w:t>
      </w:r>
      <w:r w:rsidR="00813BC9">
        <w:rPr>
          <w:lang w:val="en-GB"/>
        </w:rPr>
        <w:t>F</w:t>
      </w:r>
      <w:r w:rsidR="000811B1">
        <w:rPr>
          <w:lang w:val="en-GB"/>
        </w:rPr>
        <w:t xml:space="preserve">igure </w:t>
      </w:r>
      <w:r w:rsidR="009175DC">
        <w:rPr>
          <w:lang w:val="en-GB"/>
        </w:rPr>
        <w:t>2</w:t>
      </w:r>
      <w:r w:rsidR="000811B1">
        <w:rPr>
          <w:lang w:val="en-GB"/>
        </w:rPr>
        <w:t>c)</w:t>
      </w:r>
    </w:p>
    <w:p w14:paraId="3F31B89F" w14:textId="70AC4C83" w:rsidR="00F141AD" w:rsidRDefault="0065287F" w:rsidP="002D6D03">
      <w:pPr>
        <w:pStyle w:val="BodyText"/>
        <w:spacing w:before="155" w:line="359" w:lineRule="auto"/>
        <w:ind w:left="0" w:right="288"/>
        <w:rPr>
          <w:lang w:val="en-GB"/>
        </w:rPr>
      </w:pPr>
      <w:r>
        <w:rPr>
          <w:lang w:val="en-GB"/>
        </w:rPr>
        <w:t>While simultaneity can bias estimates in either direction, it may lead to a systematic underestimate of nurse staffing effects.  W</w:t>
      </w:r>
      <w:r w:rsidR="00F141AD" w:rsidRPr="002D6D03">
        <w:rPr>
          <w:lang w:val="en-GB"/>
        </w:rPr>
        <w:t xml:space="preserve">ards with </w:t>
      </w:r>
      <w:r w:rsidR="008B0D76">
        <w:rPr>
          <w:lang w:val="en-GB"/>
        </w:rPr>
        <w:t>more acutely ill patients</w:t>
      </w:r>
      <w:r>
        <w:rPr>
          <w:lang w:val="en-GB"/>
        </w:rPr>
        <w:t>, with higher mortality risk, may</w:t>
      </w:r>
      <w:r w:rsidR="008B0D76">
        <w:rPr>
          <w:lang w:val="en-GB"/>
        </w:rPr>
        <w:t xml:space="preserve"> have </w:t>
      </w:r>
      <w:r w:rsidR="00F141AD" w:rsidRPr="002D6D03">
        <w:rPr>
          <w:lang w:val="en-GB"/>
        </w:rPr>
        <w:t xml:space="preserve">higher staffing levels to </w:t>
      </w:r>
      <w:r w:rsidR="008B0D76">
        <w:rPr>
          <w:lang w:val="en-GB"/>
        </w:rPr>
        <w:t xml:space="preserve">meet patient need. Since these wards will </w:t>
      </w:r>
      <w:r w:rsidR="00F141AD" w:rsidRPr="002D6D03">
        <w:rPr>
          <w:lang w:val="en-GB"/>
        </w:rPr>
        <w:t>have worse patient outcomes</w:t>
      </w:r>
      <w:r>
        <w:rPr>
          <w:lang w:val="en-GB"/>
        </w:rPr>
        <w:t xml:space="preserve"> and higher staffing levels</w:t>
      </w:r>
      <w:r w:rsidR="00F141AD" w:rsidRPr="002D6D03">
        <w:rPr>
          <w:lang w:val="en-GB"/>
        </w:rPr>
        <w:t xml:space="preserve"> before any effect from variation in staffing levels is taken into</w:t>
      </w:r>
      <w:r w:rsidR="008B0D76">
        <w:rPr>
          <w:lang w:val="en-GB"/>
        </w:rPr>
        <w:t xml:space="preserve"> account</w:t>
      </w:r>
      <w:r w:rsidR="00356AB8">
        <w:rPr>
          <w:lang w:val="en-GB"/>
        </w:rPr>
        <w:t xml:space="preserve">, </w:t>
      </w:r>
      <w:r w:rsidR="000811B1">
        <w:rPr>
          <w:lang w:val="en-GB"/>
        </w:rPr>
        <w:t xml:space="preserve">estimates of the effect of nurse staffing derived from regression models </w:t>
      </w:r>
      <w:r w:rsidR="008B0D76">
        <w:rPr>
          <w:lang w:val="en-GB"/>
        </w:rPr>
        <w:t xml:space="preserve">may </w:t>
      </w:r>
      <w:r w:rsidR="000811B1">
        <w:rPr>
          <w:lang w:val="en-GB"/>
        </w:rPr>
        <w:t>systematically underestimate the true effect.</w:t>
      </w:r>
    </w:p>
    <w:p w14:paraId="71848C6B" w14:textId="326EE312" w:rsidR="008B0D76" w:rsidRDefault="00414D61" w:rsidP="001454D1">
      <w:pPr>
        <w:pStyle w:val="BodyText"/>
        <w:spacing w:before="155" w:line="359" w:lineRule="auto"/>
        <w:ind w:left="0" w:right="288"/>
        <w:rPr>
          <w:lang w:val="en-GB"/>
        </w:rPr>
      </w:pPr>
      <w:r>
        <w:rPr>
          <w:lang w:val="en-GB"/>
        </w:rPr>
        <w:t xml:space="preserve">The effect of nurse staffing can be underestimated to such an extent that it appears to operate in the opposite direction. </w:t>
      </w:r>
      <w:r w:rsidR="002D6D03" w:rsidRPr="002D6D03">
        <w:rPr>
          <w:lang w:val="en-GB"/>
        </w:rPr>
        <w:t xml:space="preserve">A number of studies we reviewed, including some of </w:t>
      </w:r>
      <w:r w:rsidR="00303980">
        <w:rPr>
          <w:lang w:val="en-GB"/>
        </w:rPr>
        <w:t xml:space="preserve">relatively </w:t>
      </w:r>
      <w:r w:rsidR="002D6D03" w:rsidRPr="002D6D03">
        <w:rPr>
          <w:lang w:val="en-GB"/>
        </w:rPr>
        <w:t xml:space="preserve">high quality </w:t>
      </w:r>
      <w:r w:rsidR="002D6D03" w:rsidRPr="002D6D03">
        <w:rPr>
          <w:lang w:val="en-GB"/>
        </w:rPr>
        <w:fldChar w:fldCharType="begin">
          <w:fldData xml:space="preserve">PEVuZE5vdGU+PENpdGU+PEF1dGhvcj5DaG88L0F1dGhvcj48WWVhcj4yMDAzPC9ZZWFyPjxSZWNO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</w:fldData>
        </w:fldChar>
      </w:r>
      <w:r w:rsidR="001454D1">
        <w:rPr>
          <w:lang w:val="en-GB"/>
        </w:rPr>
        <w:instrText xml:space="preserve"> ADDIN EN.CITE </w:instrText>
      </w:r>
      <w:r w:rsidR="001454D1">
        <w:rPr>
          <w:lang w:val="en-GB"/>
        </w:rPr>
        <w:fldChar w:fldCharType="begin">
          <w:fldData xml:space="preserve">PEVuZE5vdGU+PENpdGU+PEF1dGhvcj5DaG88L0F1dGhvcj48WWVhcj4yMDAzPC9ZZWFyPjxSZWNO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</w:fldData>
        </w:fldChar>
      </w:r>
      <w:r w:rsidR="001454D1">
        <w:rPr>
          <w:lang w:val="en-GB"/>
        </w:rPr>
        <w:instrText xml:space="preserve"> ADDIN EN.CITE.DATA </w:instrText>
      </w:r>
      <w:r w:rsidR="001454D1">
        <w:rPr>
          <w:lang w:val="en-GB"/>
        </w:rPr>
      </w:r>
      <w:r w:rsidR="001454D1">
        <w:rPr>
          <w:lang w:val="en-GB"/>
        </w:rPr>
        <w:fldChar w:fldCharType="end"/>
      </w:r>
      <w:r w:rsidR="002D6D03" w:rsidRPr="002D6D03">
        <w:rPr>
          <w:lang w:val="en-GB"/>
        </w:rPr>
      </w:r>
      <w:r w:rsidR="002D6D03" w:rsidRPr="002D6D03">
        <w:rPr>
          <w:lang w:val="en-GB"/>
        </w:rPr>
        <w:fldChar w:fldCharType="separate"/>
      </w:r>
      <w:r w:rsidR="001454D1">
        <w:rPr>
          <w:noProof/>
          <w:lang w:val="en-GB"/>
        </w:rPr>
        <w:t>(e.g.Cho et al., 2003)</w:t>
      </w:r>
      <w:r w:rsidR="002D6D03" w:rsidRPr="002D6D03">
        <w:rPr>
          <w:lang w:val="en-GB"/>
        </w:rPr>
        <w:fldChar w:fldCharType="end"/>
      </w:r>
      <w:r w:rsidR="002D6D03" w:rsidRPr="002D6D03">
        <w:rPr>
          <w:lang w:val="en-GB"/>
        </w:rPr>
        <w:t>, found that hospitals or wards with higher levels of nurse staffing had higher rates of pressure ulcers.</w:t>
      </w:r>
      <w:r w:rsidR="009D41C0">
        <w:rPr>
          <w:lang w:val="en-GB"/>
        </w:rPr>
        <w:t xml:space="preserve"> </w:t>
      </w:r>
      <w:r w:rsidR="002D6D03" w:rsidRPr="002D6D03">
        <w:rPr>
          <w:lang w:val="en-GB"/>
        </w:rPr>
        <w:t>That higher levels of nurse staffing should be the cause of the higher rates seems</w:t>
      </w:r>
      <w:r w:rsidR="00373C86">
        <w:rPr>
          <w:lang w:val="en-GB"/>
        </w:rPr>
        <w:t xml:space="preserve"> initially</w:t>
      </w:r>
      <w:r w:rsidR="002D6D03" w:rsidRPr="002D6D03">
        <w:rPr>
          <w:lang w:val="en-GB"/>
        </w:rPr>
        <w:t xml:space="preserve"> implausible (although such explanations should not always be dismissed out of hand). The intuitively more plausible explanation is that </w:t>
      </w:r>
      <w:r w:rsidR="009D41C0">
        <w:rPr>
          <w:lang w:val="en-GB"/>
        </w:rPr>
        <w:t>patients</w:t>
      </w:r>
      <w:r w:rsidR="002D6D03" w:rsidRPr="002D6D03">
        <w:rPr>
          <w:lang w:val="en-GB"/>
        </w:rPr>
        <w:t xml:space="preserve"> who are at higher risk of pressure ulcers </w:t>
      </w:r>
      <w:r w:rsidR="00686E48">
        <w:rPr>
          <w:lang w:val="en-GB"/>
        </w:rPr>
        <w:t xml:space="preserve">or, </w:t>
      </w:r>
      <w:r w:rsidR="000811B1">
        <w:rPr>
          <w:lang w:val="en-GB"/>
        </w:rPr>
        <w:t xml:space="preserve">indeed </w:t>
      </w:r>
      <w:r w:rsidR="008B0D76">
        <w:rPr>
          <w:lang w:val="en-GB"/>
        </w:rPr>
        <w:t xml:space="preserve">those who </w:t>
      </w:r>
      <w:r w:rsidR="000811B1">
        <w:rPr>
          <w:lang w:val="en-GB"/>
        </w:rPr>
        <w:t>have an ulcer</w:t>
      </w:r>
      <w:r w:rsidR="00686E48">
        <w:rPr>
          <w:lang w:val="en-GB"/>
        </w:rPr>
        <w:t>,</w:t>
      </w:r>
      <w:r w:rsidR="000811B1">
        <w:rPr>
          <w:lang w:val="en-GB"/>
        </w:rPr>
        <w:t xml:space="preserve"> </w:t>
      </w:r>
      <w:r w:rsidR="002D6D03" w:rsidRPr="002D6D03">
        <w:rPr>
          <w:lang w:val="en-GB"/>
        </w:rPr>
        <w:t xml:space="preserve">have a higher need for nursing care and it is the variation in staffing levels in </w:t>
      </w:r>
      <w:r w:rsidR="000811B1" w:rsidRPr="002D6D03">
        <w:rPr>
          <w:lang w:val="en-GB"/>
        </w:rPr>
        <w:t>response</w:t>
      </w:r>
      <w:r w:rsidR="002D6D03" w:rsidRPr="002D6D03">
        <w:rPr>
          <w:lang w:val="en-GB"/>
        </w:rPr>
        <w:t xml:space="preserve"> to this that explains the observed association</w:t>
      </w:r>
      <w:r w:rsidR="000811B1">
        <w:rPr>
          <w:lang w:val="en-GB"/>
        </w:rPr>
        <w:t xml:space="preserve">. </w:t>
      </w:r>
      <w:r w:rsidR="008B0D76">
        <w:rPr>
          <w:lang w:val="en-GB"/>
        </w:rPr>
        <w:t>Thus</w:t>
      </w:r>
      <w:r w:rsidR="000811B1">
        <w:rPr>
          <w:lang w:val="en-GB"/>
        </w:rPr>
        <w:t xml:space="preserve"> a (supposed) beneficial effect from increased nurse staffing can still result in a coefficient</w:t>
      </w:r>
      <w:r w:rsidR="009D41C0">
        <w:rPr>
          <w:lang w:val="en-GB"/>
        </w:rPr>
        <w:t xml:space="preserve"> whic</w:t>
      </w:r>
      <w:r w:rsidR="008B0D76">
        <w:rPr>
          <w:lang w:val="en-GB"/>
        </w:rPr>
        <w:t>h indicates the opposite effect</w:t>
      </w:r>
      <w:r w:rsidR="009D41C0">
        <w:rPr>
          <w:lang w:val="en-GB"/>
        </w:rPr>
        <w:t xml:space="preserve">. </w:t>
      </w:r>
    </w:p>
    <w:p w14:paraId="050BCADA" w14:textId="22E50AEE" w:rsidR="00AE0209" w:rsidRDefault="0023545F" w:rsidP="001454D1">
      <w:pPr>
        <w:pStyle w:val="BodyText"/>
        <w:spacing w:before="155" w:line="359" w:lineRule="auto"/>
        <w:ind w:left="0" w:right="288"/>
        <w:rPr>
          <w:lang w:val="en-GB"/>
        </w:rPr>
      </w:pPr>
      <w:r>
        <w:rPr>
          <w:lang w:val="en-GB"/>
        </w:rPr>
        <w:t>S</w:t>
      </w:r>
      <w:r w:rsidR="009D41C0">
        <w:rPr>
          <w:lang w:val="en-GB"/>
        </w:rPr>
        <w:t>tudies clearly</w:t>
      </w:r>
      <w:r>
        <w:rPr>
          <w:lang w:val="en-GB"/>
        </w:rPr>
        <w:t xml:space="preserve"> demonstrat</w:t>
      </w:r>
      <w:r w:rsidR="001454D1">
        <w:rPr>
          <w:lang w:val="en-GB"/>
        </w:rPr>
        <w:t>ing that</w:t>
      </w:r>
      <w:r w:rsidR="009D41C0">
        <w:rPr>
          <w:lang w:val="en-GB"/>
        </w:rPr>
        <w:t xml:space="preserve"> changes in </w:t>
      </w:r>
      <w:r w:rsidR="005E0737">
        <w:rPr>
          <w:lang w:val="en-GB"/>
        </w:rPr>
        <w:t xml:space="preserve">nurse staffing levels precede </w:t>
      </w:r>
      <w:r w:rsidR="00303980">
        <w:rPr>
          <w:lang w:val="en-GB"/>
        </w:rPr>
        <w:t xml:space="preserve">a </w:t>
      </w:r>
      <w:r w:rsidR="005E0737">
        <w:rPr>
          <w:lang w:val="en-GB"/>
        </w:rPr>
        <w:t>change</w:t>
      </w:r>
      <w:r w:rsidR="009D41C0">
        <w:rPr>
          <w:lang w:val="en-GB"/>
        </w:rPr>
        <w:t xml:space="preserve"> in outcomes can result in more confident causal inferences</w:t>
      </w:r>
      <w:r w:rsidR="00303980">
        <w:rPr>
          <w:lang w:val="en-GB"/>
        </w:rPr>
        <w:t xml:space="preserve"> </w:t>
      </w:r>
      <w:r w:rsidR="00303980">
        <w:rPr>
          <w:lang w:val="en-GB"/>
        </w:rPr>
        <w:fldChar w:fldCharType="begin"/>
      </w:r>
      <w:r w:rsidR="00303980">
        <w:rPr>
          <w:lang w:val="en-GB"/>
        </w:rPr>
        <w:instrText xml:space="preserve"> ADDIN EN.CITE &lt;EndNote&gt;&lt;Cite&gt;&lt;Author&gt;Hill&lt;/Author&gt;&lt;Year&gt;1965&lt;/Year&gt;&lt;RecNum&gt;38585&lt;/RecNum&gt;&lt;DisplayText&gt;(Hill, 1965)&lt;/DisplayText&gt;&lt;record&gt;&lt;rec-number&gt;38585&lt;/rec-number&gt;&lt;foreign-keys&gt;&lt;key app="EN" db-id="9szzaf5xbwsxt5ezwsapa29xasw2z0v25v5r" timestamp="1439563203"&gt;38585&lt;/key&gt;&lt;/foreign-keys&gt;&lt;ref-type name="Journal Article"&gt;17&lt;/ref-type&gt;&lt;contributors&gt;&lt;authors&gt;&lt;author&gt;Hill, Austin Bradford&lt;/author&gt;&lt;/authors&gt;&lt;/contributors&gt;&lt;titles&gt;&lt;title&gt;The Environment and Disease: Association or Causation?&lt;/title&gt;&lt;secondary-title&gt;Proceedings of the Royal Society of Medicine&lt;/secondary-title&gt;&lt;/titles&gt;&lt;periodical&gt;&lt;full-title&gt;Proceedings of the Royal Society of Medicine&lt;/full-title&gt;&lt;abbr-1&gt;Proc. R. Soc. Med.&lt;/abbr-1&gt;&lt;abbr-2&gt;Proc R Soc Med&lt;/abbr-2&gt;&lt;/periodical&gt;&lt;pages&gt;295-300&lt;/pages&gt;&lt;volume&gt;58&lt;/volume&gt;&lt;number&gt;5&lt;/number&gt;&lt;dates&gt;&lt;year&gt;1965&lt;/year&gt;&lt;/dates&gt;&lt;isbn&gt;0035-9157&lt;/isbn&gt;&lt;accession-num&gt;PMC1898525&lt;/accession-num&gt;&lt;urls&gt;&lt;related-urls&gt;&lt;url&gt;http://www.ncbi.nlm.nih.gov/pmc/articles/PMC1898525/&lt;/url&gt;&lt;/related-urls&gt;&lt;/urls&gt;&lt;remote-database-name&gt;PMC&lt;/remote-database-name&gt;&lt;/record&gt;&lt;/Cite&gt;&lt;/EndNote&gt;</w:instrText>
      </w:r>
      <w:r w:rsidR="00303980">
        <w:rPr>
          <w:lang w:val="en-GB"/>
        </w:rPr>
        <w:fldChar w:fldCharType="separate"/>
      </w:r>
      <w:r w:rsidR="00303980">
        <w:rPr>
          <w:noProof/>
          <w:lang w:val="en-GB"/>
        </w:rPr>
        <w:t>(Hill, 1965)</w:t>
      </w:r>
      <w:r w:rsidR="00303980">
        <w:rPr>
          <w:lang w:val="en-GB"/>
        </w:rPr>
        <w:fldChar w:fldCharType="end"/>
      </w:r>
      <w:r w:rsidR="00414D61">
        <w:rPr>
          <w:lang w:val="en-GB"/>
        </w:rPr>
        <w:t xml:space="preserve"> and eliminate the extreme issue of simultaneity</w:t>
      </w:r>
      <w:r>
        <w:rPr>
          <w:lang w:val="en-GB"/>
        </w:rPr>
        <w:t xml:space="preserve">, although </w:t>
      </w:r>
      <w:r w:rsidR="009D41C0">
        <w:rPr>
          <w:lang w:val="en-GB"/>
        </w:rPr>
        <w:t xml:space="preserve">the potential for bias is not completely </w:t>
      </w:r>
      <w:r w:rsidR="00414D61">
        <w:rPr>
          <w:lang w:val="en-GB"/>
        </w:rPr>
        <w:t>eliminated</w:t>
      </w:r>
      <w:r w:rsidR="00373C86">
        <w:rPr>
          <w:lang w:val="en-GB"/>
        </w:rPr>
        <w:t>,</w:t>
      </w:r>
      <w:r w:rsidR="00414D61">
        <w:rPr>
          <w:lang w:val="en-GB"/>
        </w:rPr>
        <w:t xml:space="preserve"> as staffing levels may also respond to changes in pati</w:t>
      </w:r>
      <w:r w:rsidR="00DB6233">
        <w:rPr>
          <w:lang w:val="en-GB"/>
        </w:rPr>
        <w:t>ent risk preceding the outcome.</w:t>
      </w:r>
      <w:r w:rsidR="005E0737">
        <w:rPr>
          <w:lang w:val="en-GB"/>
        </w:rPr>
        <w:t xml:space="preserve"> </w:t>
      </w:r>
      <w:r w:rsidR="008F7AB4">
        <w:rPr>
          <w:lang w:val="en-GB"/>
        </w:rPr>
        <w:t>If patient risk factors fully</w:t>
      </w:r>
      <w:r w:rsidR="00DB6233">
        <w:rPr>
          <w:lang w:val="en-GB"/>
        </w:rPr>
        <w:t xml:space="preserve"> predict staffing requirements</w:t>
      </w:r>
      <w:r w:rsidR="008F7AB4">
        <w:rPr>
          <w:lang w:val="en-GB"/>
        </w:rPr>
        <w:t xml:space="preserve"> </w:t>
      </w:r>
      <w:r w:rsidR="00DB6233">
        <w:rPr>
          <w:lang w:val="en-GB"/>
        </w:rPr>
        <w:t>the problem can be eliminated w</w:t>
      </w:r>
      <w:r w:rsidR="008F7AB4">
        <w:rPr>
          <w:lang w:val="en-GB"/>
        </w:rPr>
        <w:t>ith careful model specification,</w:t>
      </w:r>
      <w:r w:rsidR="00DB6233">
        <w:rPr>
          <w:lang w:val="en-GB"/>
        </w:rPr>
        <w:t xml:space="preserve"> as the residu</w:t>
      </w:r>
      <w:r w:rsidR="008B0D76">
        <w:rPr>
          <w:lang w:val="en-GB"/>
        </w:rPr>
        <w:t>al effect of staffing levels</w:t>
      </w:r>
      <w:r w:rsidR="008F7AB4">
        <w:rPr>
          <w:lang w:val="en-GB"/>
        </w:rPr>
        <w:t xml:space="preserve"> after controlling for patient risk</w:t>
      </w:r>
      <w:r w:rsidR="008B0D76">
        <w:rPr>
          <w:lang w:val="en-GB"/>
        </w:rPr>
        <w:t xml:space="preserve"> is, in effect</w:t>
      </w:r>
      <w:r w:rsidR="008F7AB4">
        <w:rPr>
          <w:lang w:val="en-GB"/>
        </w:rPr>
        <w:t xml:space="preserve">, the effect of </w:t>
      </w:r>
      <w:r w:rsidR="00DB6233">
        <w:rPr>
          <w:lang w:val="en-GB"/>
        </w:rPr>
        <w:t>deviat</w:t>
      </w:r>
      <w:r w:rsidR="008B0D76">
        <w:rPr>
          <w:lang w:val="en-GB"/>
        </w:rPr>
        <w:t>i</w:t>
      </w:r>
      <w:r w:rsidR="00DB6233">
        <w:rPr>
          <w:lang w:val="en-GB"/>
        </w:rPr>
        <w:t>on from required</w:t>
      </w:r>
      <w:r w:rsidR="008F7AB4">
        <w:rPr>
          <w:lang w:val="en-GB"/>
        </w:rPr>
        <w:t xml:space="preserve"> staffing</w:t>
      </w:r>
      <w:r w:rsidR="00DB6233">
        <w:rPr>
          <w:lang w:val="en-GB"/>
        </w:rPr>
        <w:t xml:space="preserve">. </w:t>
      </w:r>
      <w:r w:rsidR="008F7AB4">
        <w:rPr>
          <w:lang w:val="en-GB"/>
        </w:rPr>
        <w:t xml:space="preserve"> Similarly if nurse staffing requirements are accurately measured and modelled, the effect of risk on staffing levels can be accounted for. </w:t>
      </w:r>
      <w:r w:rsidR="00DB6233">
        <w:rPr>
          <w:lang w:val="en-GB"/>
        </w:rPr>
        <w:t xml:space="preserve"> </w:t>
      </w:r>
      <w:r w:rsidR="009D77FA">
        <w:rPr>
          <w:lang w:val="en-GB"/>
        </w:rPr>
        <w:t xml:space="preserve">However, </w:t>
      </w:r>
      <w:r w:rsidR="00DB6233">
        <w:rPr>
          <w:lang w:val="en-GB"/>
        </w:rPr>
        <w:t xml:space="preserve">accurate prediction of staffing requirements </w:t>
      </w:r>
      <w:r w:rsidR="00AE0209">
        <w:rPr>
          <w:lang w:val="en-GB"/>
        </w:rPr>
        <w:t>related to pati</w:t>
      </w:r>
      <w:r w:rsidR="009D77FA">
        <w:rPr>
          <w:lang w:val="en-GB"/>
        </w:rPr>
        <w:t xml:space="preserve">ent need is </w:t>
      </w:r>
      <w:r w:rsidR="005E0737">
        <w:rPr>
          <w:lang w:val="en-GB"/>
        </w:rPr>
        <w:t>problematic</w:t>
      </w:r>
      <w:r w:rsidR="009D77FA">
        <w:rPr>
          <w:lang w:val="en-GB"/>
        </w:rPr>
        <w:t xml:space="preserve">, with limited evidence </w:t>
      </w:r>
      <w:r w:rsidR="009D77FA">
        <w:rPr>
          <w:lang w:val="en-GB"/>
        </w:rPr>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9D77FA">
        <w:rPr>
          <w:lang w:val="en-GB"/>
        </w:rPr>
        <w:instrText xml:space="preserve"> ADDIN EN.CITE </w:instrText>
      </w:r>
      <w:r w:rsidR="009D77FA">
        <w:rPr>
          <w:lang w:val="en-GB"/>
        </w:rPr>
        <w:fldChar w:fldCharType="begin">
          <w:fldData xml:space="preserve">PEVuZE5vdGU+PENpdGU+PEF1dGhvcj5GYXNvbGk8L0F1dGhvcj48WWVhcj4yMDEwPC9ZZWFyPjxS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</w:fldData>
        </w:fldChar>
      </w:r>
      <w:r w:rsidR="009D77FA">
        <w:rPr>
          <w:lang w:val="en-GB"/>
        </w:rPr>
        <w:instrText xml:space="preserve"> ADDIN EN.CITE.DATA </w:instrText>
      </w:r>
      <w:r w:rsidR="009D77FA">
        <w:rPr>
          <w:lang w:val="en-GB"/>
        </w:rPr>
      </w:r>
      <w:r w:rsidR="009D77FA">
        <w:rPr>
          <w:lang w:val="en-GB"/>
        </w:rPr>
        <w:fldChar w:fldCharType="end"/>
      </w:r>
      <w:r w:rsidR="009D77FA">
        <w:rPr>
          <w:lang w:val="en-GB"/>
        </w:rPr>
      </w:r>
      <w:r w:rsidR="009D77FA">
        <w:rPr>
          <w:lang w:val="en-GB"/>
        </w:rPr>
        <w:fldChar w:fldCharType="separate"/>
      </w:r>
      <w:r w:rsidR="009D77FA">
        <w:rPr>
          <w:noProof/>
          <w:lang w:val="en-GB"/>
        </w:rPr>
        <w:t>(Fasoli and Haddock, 2010)</w:t>
      </w:r>
      <w:r w:rsidR="009D77FA">
        <w:rPr>
          <w:lang w:val="en-GB"/>
        </w:rPr>
        <w:fldChar w:fldCharType="end"/>
      </w:r>
      <w:r w:rsidR="005E0737">
        <w:rPr>
          <w:lang w:val="en-GB"/>
        </w:rPr>
        <w:t xml:space="preserve">. </w:t>
      </w:r>
    </w:p>
    <w:p w14:paraId="3071C8EA" w14:textId="2EB98FDD" w:rsidR="00AE0209" w:rsidRDefault="00AE0209" w:rsidP="002D6D03">
      <w:pPr>
        <w:pStyle w:val="BodyText"/>
        <w:spacing w:before="155" w:line="359" w:lineRule="auto"/>
        <w:ind w:left="0" w:right="288"/>
        <w:rPr>
          <w:lang w:val="en-GB"/>
        </w:rPr>
      </w:pPr>
      <w:r>
        <w:rPr>
          <w:lang w:val="en-GB"/>
        </w:rPr>
        <w:t>Some of the problems identified above may appear more easily solved when considering nursing processes and outcomes such as burnout and job sa</w:t>
      </w:r>
      <w:r w:rsidR="009D77FA">
        <w:rPr>
          <w:lang w:val="en-GB"/>
        </w:rPr>
        <w:t>tisfaction for nurses</w:t>
      </w:r>
      <w:r>
        <w:rPr>
          <w:lang w:val="en-GB"/>
        </w:rPr>
        <w:t xml:space="preserve">. However, much of the literature exploring these factors is subject to a third source of endogeneity: </w:t>
      </w:r>
      <w:r w:rsidR="006735C8">
        <w:rPr>
          <w:lang w:val="en-GB"/>
        </w:rPr>
        <w:t xml:space="preserve">common source / common method </w:t>
      </w:r>
      <w:r w:rsidRPr="00AE0209">
        <w:rPr>
          <w:lang w:val="en-GB"/>
        </w:rPr>
        <w:t>variance</w:t>
      </w:r>
      <w:r w:rsidR="006735C8">
        <w:rPr>
          <w:lang w:val="en-GB"/>
        </w:rPr>
        <w:t xml:space="preserve"> </w:t>
      </w:r>
      <w:r w:rsidR="006735C8">
        <w:rPr>
          <w:lang w:val="en-GB"/>
        </w:rPr>
        <w:fldChar w:fldCharType="begin"/>
      </w:r>
      <w:r w:rsidR="006735C8">
        <w:rPr>
          <w:lang w:val="en-GB"/>
        </w:rPr>
        <w:instrText xml:space="preserve"> ADDIN EN.CITE &lt;EndNote&gt;&lt;Cite&gt;&lt;Author&gt;Chang&lt;/Author&gt;&lt;Year&gt;2010&lt;/Year&gt;&lt;RecNum&gt;31505&lt;/RecNum&gt;&lt;DisplayText&gt;(Antonakis et al., 2010, Chang et al., 2010)&lt;/DisplayText&gt;&lt;record&gt;&lt;rec-number&gt;31505&lt;/rec-number&gt;&lt;foreign-keys&gt;&lt;key app="EN" db-id="9szzaf5xbwsxt5ezwsapa29xasw2z0v25v5r" timestamp="1352208739"&gt;31505&lt;/key&gt;&lt;/foreign-keys&gt;&lt;ref-type name="Journal Article"&gt;17&lt;/ref-type&gt;&lt;contributors&gt;&lt;authors&gt;&lt;author&gt;Chang, S.J.&lt;/author&gt;&lt;author&gt;Van Witteloostuijn, A.&lt;/author&gt;&lt;author&gt;Eden, L.&lt;/author&gt;&lt;/authors&gt;&lt;/contributors&gt;&lt;titles&gt;&lt;title&gt;From the editors: Common method variance in international business research&lt;/title&gt;&lt;secondary-title&gt;Journal of International Business Studies&lt;/secondary-title&gt;&lt;/titles&gt;&lt;periodical&gt;&lt;full-title&gt;Journal of International Business Studies&lt;/full-title&gt;&lt;/periodical&gt;&lt;pages&gt;178-184&lt;/pages&gt;&lt;volume&gt;41&lt;/volume&gt;&lt;number&gt;2&lt;/number&gt;&lt;dates&gt;&lt;year&gt;2010&lt;/year&gt;&lt;/dates&gt;&lt;isbn&gt;0047-2506&lt;/isbn&gt;&lt;urls&gt;&lt;/urls&gt;&lt;/record&gt;&lt;/Cite&gt;&lt;Cite&gt;&lt;Author&gt;Antonakis&lt;/Author&gt;&lt;Year&gt;2010&lt;/Year&gt;&lt;RecNum&gt;38598&lt;/RecNum&gt;&lt;record&gt;&lt;rec-number&gt;38598&lt;/rec-number&gt;&lt;foreign-keys&gt;&lt;key app="EN" db-id="9szzaf5xbwsxt5ezwsapa29xasw2z0v25v5r" timestamp="1444035097"&gt;38598&lt;/key&gt;&lt;key app="ENWeb" db-id=""&gt;0&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electronic-resource-num&gt;10.1016/j.leaqua.2010.10.010&lt;/electronic-resource-num&gt;&lt;/record&gt;&lt;/Cite&gt;&lt;/EndNote&gt;</w:instrText>
      </w:r>
      <w:r w:rsidR="006735C8">
        <w:rPr>
          <w:lang w:val="en-GB"/>
        </w:rPr>
        <w:fldChar w:fldCharType="separate"/>
      </w:r>
      <w:r w:rsidR="006735C8">
        <w:rPr>
          <w:noProof/>
          <w:lang w:val="en-GB"/>
        </w:rPr>
        <w:t>(Antonakis et al., 2010, Chang et al., 2010)</w:t>
      </w:r>
      <w:r w:rsidR="006735C8">
        <w:rPr>
          <w:lang w:val="en-GB"/>
        </w:rPr>
        <w:fldChar w:fldCharType="end"/>
      </w:r>
      <w:r w:rsidR="006735C8">
        <w:rPr>
          <w:lang w:val="en-GB"/>
        </w:rPr>
        <w:t xml:space="preserve"> </w:t>
      </w:r>
      <w:r>
        <w:rPr>
          <w:lang w:val="en-GB"/>
        </w:rPr>
        <w:t xml:space="preserve">. </w:t>
      </w:r>
    </w:p>
    <w:p w14:paraId="183589EF" w14:textId="77777777" w:rsidR="006735C8" w:rsidRPr="006735C8" w:rsidRDefault="006735C8" w:rsidP="006735C8">
      <w:pPr>
        <w:pStyle w:val="BodyText"/>
        <w:spacing w:before="155" w:line="359" w:lineRule="auto"/>
        <w:ind w:left="720" w:right="288"/>
        <w:rPr>
          <w:i/>
          <w:lang w:val="en-GB"/>
        </w:rPr>
      </w:pPr>
      <w:r w:rsidRPr="006735C8">
        <w:rPr>
          <w:i/>
          <w:lang w:val="en-GB"/>
        </w:rPr>
        <w:t>Common-method variance</w:t>
      </w:r>
    </w:p>
    <w:p w14:paraId="58F94FE4" w14:textId="1CB139B6" w:rsidR="00356AB8" w:rsidRDefault="009D77FA" w:rsidP="006735C8">
      <w:pPr>
        <w:pStyle w:val="BodyText"/>
        <w:spacing w:before="155" w:line="359" w:lineRule="auto"/>
        <w:ind w:left="0" w:right="288"/>
        <w:rPr>
          <w:lang w:val="en-GB"/>
        </w:rPr>
      </w:pPr>
      <w:r>
        <w:rPr>
          <w:lang w:val="en-GB"/>
        </w:rPr>
        <w:t>Many</w:t>
      </w:r>
      <w:r w:rsidR="0023545F">
        <w:rPr>
          <w:lang w:val="en-GB"/>
        </w:rPr>
        <w:t xml:space="preserve"> studies </w:t>
      </w:r>
      <w:r w:rsidR="008F756B">
        <w:rPr>
          <w:lang w:val="en-GB"/>
        </w:rPr>
        <w:t xml:space="preserve">of nurse staffing </w:t>
      </w:r>
      <w:r w:rsidR="0023545F">
        <w:rPr>
          <w:lang w:val="en-GB"/>
        </w:rPr>
        <w:t>use</w:t>
      </w:r>
      <w:r w:rsidR="006735C8" w:rsidRPr="006735C8">
        <w:rPr>
          <w:lang w:val="en-GB"/>
        </w:rPr>
        <w:t xml:space="preserve"> one common data source</w:t>
      </w:r>
      <w:r w:rsidR="00BE5D8B">
        <w:rPr>
          <w:lang w:val="en-GB"/>
        </w:rPr>
        <w:t>, surveys of nurses,</w:t>
      </w:r>
      <w:r w:rsidR="006735C8" w:rsidRPr="006735C8">
        <w:rPr>
          <w:lang w:val="en-GB"/>
        </w:rPr>
        <w:t xml:space="preserve"> for measuring staffing, work environment variables and </w:t>
      </w:r>
      <w:r w:rsidR="003D5440">
        <w:rPr>
          <w:lang w:val="en-GB"/>
        </w:rPr>
        <w:t>outcomes such as job</w:t>
      </w:r>
      <w:r w:rsidR="0023545F">
        <w:rPr>
          <w:lang w:val="en-GB"/>
        </w:rPr>
        <w:t xml:space="preserve"> satisfaction and perceived care quality</w:t>
      </w:r>
      <w:r w:rsidR="00604A36">
        <w:rPr>
          <w:lang w:val="en-GB"/>
        </w:rPr>
        <w:t xml:space="preserve"> </w:t>
      </w:r>
      <w:r w:rsidR="00604A36">
        <w:rPr>
          <w:lang w:val="en-GB"/>
        </w:rPr>
        <w:fldChar w:fldCharType="begin">
          <w:fldData xml:space="preserve">PEVuZE5vdGU+PENpdGU+PEF1dGhvcj5BaWtlbjwvQXV0aG9yPjxZZWFyPjIwMDI8L1llYXI+PFJl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</w:fldData>
        </w:fldChar>
      </w:r>
      <w:r w:rsidR="003110EB">
        <w:rPr>
          <w:lang w:val="en-GB"/>
        </w:rPr>
        <w:instrText xml:space="preserve"> ADDIN EN.CITE </w:instrText>
      </w:r>
      <w:r w:rsidR="003110EB">
        <w:rPr>
          <w:lang w:val="en-GB"/>
        </w:rPr>
        <w:fldChar w:fldCharType="begin">
          <w:fldData xml:space="preserve">PEVuZE5vdGU+PENpdGU+PEF1dGhvcj5BaWtlbjwvQXV0aG9yPjxZZWFyPjIwMDI8L1llYXI+PFJl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</w:fldData>
        </w:fldChar>
      </w:r>
      <w:r w:rsidR="003110EB">
        <w:rPr>
          <w:lang w:val="en-GB"/>
        </w:rPr>
        <w:instrText xml:space="preserve"> ADDIN EN.CITE.DATA </w:instrText>
      </w:r>
      <w:r w:rsidR="003110EB">
        <w:rPr>
          <w:lang w:val="en-GB"/>
        </w:rPr>
      </w:r>
      <w:r w:rsidR="003110EB">
        <w:rPr>
          <w:lang w:val="en-GB"/>
        </w:rPr>
        <w:fldChar w:fldCharType="end"/>
      </w:r>
      <w:r w:rsidR="00604A36">
        <w:rPr>
          <w:lang w:val="en-GB"/>
        </w:rPr>
      </w:r>
      <w:r w:rsidR="00604A36">
        <w:rPr>
          <w:lang w:val="en-GB"/>
        </w:rPr>
        <w:fldChar w:fldCharType="separate"/>
      </w:r>
      <w:r w:rsidR="00604A36">
        <w:rPr>
          <w:noProof/>
          <w:lang w:val="en-GB"/>
        </w:rPr>
        <w:t>(e.g. Aiken et al., 2002, Aiken et al., 2012, Ball et al., 2014)</w:t>
      </w:r>
      <w:r w:rsidR="00604A36">
        <w:rPr>
          <w:lang w:val="en-GB"/>
        </w:rPr>
        <w:fldChar w:fldCharType="end"/>
      </w:r>
      <w:r w:rsidR="003D5440">
        <w:rPr>
          <w:lang w:val="en-GB"/>
        </w:rPr>
        <w:t xml:space="preserve">. </w:t>
      </w:r>
      <w:r w:rsidR="006735C8" w:rsidRPr="006735C8">
        <w:rPr>
          <w:lang w:val="en-GB"/>
        </w:rPr>
        <w:t>T</w:t>
      </w:r>
      <w:r>
        <w:rPr>
          <w:lang w:val="en-GB"/>
        </w:rPr>
        <w:t>his can bias</w:t>
      </w:r>
      <w:r w:rsidR="006735C8" w:rsidRPr="006735C8">
        <w:rPr>
          <w:lang w:val="en-GB"/>
        </w:rPr>
        <w:t xml:space="preserve"> effect estimates because respondents to a survey</w:t>
      </w:r>
      <w:r w:rsidR="00BE5D8B">
        <w:rPr>
          <w:lang w:val="en-GB"/>
        </w:rPr>
        <w:t xml:space="preserve"> tend to provide answers that </w:t>
      </w:r>
      <w:r w:rsidR="006735C8" w:rsidRPr="006735C8">
        <w:rPr>
          <w:lang w:val="en-GB"/>
        </w:rPr>
        <w:t>are consistent in their point of view</w:t>
      </w:r>
      <w:r w:rsidR="00813BC9">
        <w:rPr>
          <w:lang w:val="en-GB"/>
        </w:rPr>
        <w:t>,</w:t>
      </w:r>
      <w:r w:rsidR="006735C8" w:rsidRPr="006735C8">
        <w:rPr>
          <w:lang w:val="en-GB"/>
        </w:rPr>
        <w:t xml:space="preserve"> </w:t>
      </w:r>
      <w:r>
        <w:rPr>
          <w:lang w:val="en-GB"/>
        </w:rPr>
        <w:t xml:space="preserve">leading </w:t>
      </w:r>
      <w:r w:rsidR="006735C8" w:rsidRPr="006735C8">
        <w:rPr>
          <w:lang w:val="en-GB"/>
        </w:rPr>
        <w:t xml:space="preserve"> to halo effects or effects of social desirability </w:t>
      </w:r>
      <w:r w:rsidR="006735C8" w:rsidRPr="006735C8">
        <w:rPr>
          <w:lang w:val="en-GB"/>
        </w:rPr>
        <w:fldChar w:fldCharType="begin"/>
      </w:r>
      <w:r w:rsidR="006735C8" w:rsidRPr="006735C8">
        <w:rPr>
          <w:lang w:val="en-GB"/>
        </w:rPr>
        <w:instrText xml:space="preserve"> ADDIN EN.CITE &lt;EndNote&gt;&lt;Cite&gt;&lt;Author&gt;Antonakis&lt;/Author&gt;&lt;Year&gt;2010&lt;/Year&gt;&lt;RecNum&gt;38598&lt;/RecNum&gt;&lt;DisplayText&gt;(Antonakis et al., 2010)&lt;/DisplayText&gt;&lt;record&gt;&lt;rec-number&gt;38598&lt;/rec-number&gt;&lt;foreign-keys&gt;&lt;key app="EN" db-id="9szzaf5xbwsxt5ezwsapa29xasw2z0v25v5r" timestamp="1444035097"&gt;38598&lt;/key&gt;&lt;key app="ENWeb" db-id=""&gt;0&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electronic-resource-num&gt;10.1016/j.leaqua.2010.10.010&lt;/electronic-resource-num&gt;&lt;/record&gt;&lt;/Cite&gt;&lt;/EndNote&gt;</w:instrText>
      </w:r>
      <w:r w:rsidR="006735C8" w:rsidRPr="006735C8">
        <w:rPr>
          <w:lang w:val="en-GB"/>
        </w:rPr>
        <w:fldChar w:fldCharType="separate"/>
      </w:r>
      <w:r w:rsidR="006735C8" w:rsidRPr="006735C8">
        <w:rPr>
          <w:lang w:val="en-GB"/>
        </w:rPr>
        <w:t>(Antonakis et al., 2010)</w:t>
      </w:r>
      <w:r w:rsidR="006735C8" w:rsidRPr="006735C8">
        <w:rPr>
          <w:lang w:val="en-GB"/>
        </w:rPr>
        <w:fldChar w:fldCharType="end"/>
      </w:r>
      <w:r w:rsidR="006735C8" w:rsidRPr="006735C8">
        <w:rPr>
          <w:lang w:val="en-GB"/>
        </w:rPr>
        <w:t>.</w:t>
      </w:r>
      <w:r w:rsidR="002330A0">
        <w:rPr>
          <w:lang w:val="en-GB"/>
        </w:rPr>
        <w:t xml:space="preserve"> </w:t>
      </w:r>
      <w:r w:rsidR="006F30EB">
        <w:rPr>
          <w:lang w:val="en-GB"/>
        </w:rPr>
        <w:t xml:space="preserve">Adverse reports of the practice environment may be related to reports of adverse outcomes not because one causes the other but because both reflect a global negative response. </w:t>
      </w:r>
      <w:r w:rsidR="00582C90">
        <w:rPr>
          <w:lang w:val="en-GB"/>
        </w:rPr>
        <w:t xml:space="preserve">The extent to which nurse reports of apparently ‘objective’ matters, </w:t>
      </w:r>
      <w:r w:rsidR="006F30EB">
        <w:rPr>
          <w:lang w:val="en-GB"/>
        </w:rPr>
        <w:t>such as staffing levels are</w:t>
      </w:r>
      <w:r w:rsidR="00582C90">
        <w:rPr>
          <w:lang w:val="en-GB"/>
        </w:rPr>
        <w:t xml:space="preserve"> subject to the same effect is less clear.  </w:t>
      </w:r>
    </w:p>
    <w:p w14:paraId="6F7AD543" w14:textId="322A3DEE" w:rsidR="00604A36" w:rsidRDefault="002330A0" w:rsidP="006735C8">
      <w:pPr>
        <w:pStyle w:val="BodyText"/>
        <w:spacing w:before="155" w:line="359" w:lineRule="auto"/>
        <w:ind w:left="0" w:right="288"/>
        <w:rPr>
          <w:lang w:val="en-GB"/>
        </w:rPr>
      </w:pPr>
      <w:r>
        <w:rPr>
          <w:lang w:val="en-GB"/>
        </w:rPr>
        <w:t>Our review for NICE highlighted the promise of measures of necessary nursing care left undone as an indicator of nurse staffing adequacy. While not immune to all the potential sources of bias already discussed</w:t>
      </w:r>
      <w:r w:rsidR="0003196C">
        <w:rPr>
          <w:lang w:val="en-GB"/>
        </w:rPr>
        <w:t>,</w:t>
      </w:r>
      <w:r>
        <w:rPr>
          <w:lang w:val="en-GB"/>
        </w:rPr>
        <w:t xml:space="preserve"> </w:t>
      </w:r>
      <w:r w:rsidR="00813BC9">
        <w:rPr>
          <w:lang w:val="en-GB"/>
        </w:rPr>
        <w:t>this</w:t>
      </w:r>
      <w:r>
        <w:rPr>
          <w:lang w:val="en-GB"/>
        </w:rPr>
        <w:t xml:space="preserve"> has a substantial advantage of being the direct result of acts (or omissions) by nurses themselves in most instances. There is a significant body of evidence showing that reports of missed care are increased </w:t>
      </w:r>
      <w:r w:rsidR="00200BDA">
        <w:rPr>
          <w:lang w:val="en-GB"/>
        </w:rPr>
        <w:t xml:space="preserve">when staffing levels are lower. </w:t>
      </w:r>
      <w:r w:rsidR="00356AB8">
        <w:rPr>
          <w:lang w:val="en-GB"/>
        </w:rPr>
        <w:t>However, the current ‘state of the art’</w:t>
      </w:r>
      <w:r w:rsidR="006F30EB">
        <w:rPr>
          <w:lang w:val="en-GB"/>
        </w:rPr>
        <w:t xml:space="preserve"> in measuring missed care (</w:t>
      </w:r>
      <w:r w:rsidR="00356AB8">
        <w:rPr>
          <w:lang w:val="en-GB"/>
        </w:rPr>
        <w:t>sometimes referred to as implicit rationing or</w:t>
      </w:r>
      <w:r w:rsidR="008F756B">
        <w:rPr>
          <w:lang w:val="en-GB"/>
        </w:rPr>
        <w:t xml:space="preserve"> care left undone) relies </w:t>
      </w:r>
      <w:r w:rsidR="006F30EB">
        <w:rPr>
          <w:lang w:val="en-GB"/>
        </w:rPr>
        <w:t xml:space="preserve">almost </w:t>
      </w:r>
      <w:r w:rsidR="008F756B">
        <w:rPr>
          <w:lang w:val="en-GB"/>
        </w:rPr>
        <w:t>e</w:t>
      </w:r>
      <w:r w:rsidR="00356AB8">
        <w:rPr>
          <w:lang w:val="en-GB"/>
        </w:rPr>
        <w:t>xclusively on nurses</w:t>
      </w:r>
      <w:r w:rsidR="0003196C">
        <w:rPr>
          <w:lang w:val="en-GB"/>
        </w:rPr>
        <w:t>’</w:t>
      </w:r>
      <w:r w:rsidR="00356AB8">
        <w:rPr>
          <w:lang w:val="en-GB"/>
        </w:rPr>
        <w:t xml:space="preserve"> report</w:t>
      </w:r>
      <w:r w:rsidR="0003196C">
        <w:rPr>
          <w:lang w:val="en-GB"/>
        </w:rPr>
        <w:t xml:space="preserve">s </w:t>
      </w:r>
      <w:r w:rsidR="00356AB8">
        <w:rPr>
          <w:lang w:val="en-GB"/>
        </w:rPr>
        <w:fldChar w:fldCharType="begin"/>
      </w:r>
      <w:r w:rsidR="00356AB8">
        <w:rPr>
          <w:lang w:val="en-GB"/>
        </w:rPr>
        <w:instrText xml:space="preserve"> ADDIN EN.CITE &lt;EndNote&gt;&lt;Cite&gt;&lt;Author&gt;Jones&lt;/Author&gt;&lt;Year&gt;2015&lt;/Year&gt;&lt;RecNum&gt;38574&lt;/RecNum&gt;&lt;DisplayText&gt;(Jones et al., 2015)&lt;/DisplayText&gt;&lt;record&gt;&lt;rec-number&gt;38574&lt;/rec-number&gt;&lt;foreign-keys&gt;&lt;key app="EN" db-id="9szzaf5xbwsxt5ezwsapa29xasw2z0v25v5r" timestamp="1439390455"&gt;38574&lt;/key&gt;&lt;key app="ENWeb" db-id=""&gt;0&lt;/key&gt;&lt;/foreign-keys&gt;&lt;ref-type name="Journal Article"&gt;17&lt;/ref-type&gt;&lt;contributors&gt;&lt;authors&gt;&lt;author&gt;Jones, T. L.&lt;/author&gt;&lt;author&gt;Hamilton, P.&lt;/author&gt;&lt;author&gt;Murry, N.&lt;/author&gt;&lt;/authors&gt;&lt;/contributors&gt;&lt;auth-address&gt;The University of Texas at Austin, United States. Electronic address: tjones0222@aol.com.&amp;#xD;Texas Woman&amp;apos;s University, United States.&amp;#xD;The University of Texas at Austin, United States.&lt;/auth-address&gt;&lt;titles&gt;&lt;title&gt;Unfinished nursing care, missed care, and implicitly rationed care: State of the science review&lt;/title&gt;&lt;secondary-title&gt;Int J Nurs Stud&lt;/secondary-title&gt;&lt;/titles&gt;&lt;periodical&gt;&lt;full-title&gt;International Journal of Nursing Studies&lt;/full-title&gt;&lt;abbr-1&gt;Int. J. Nurs. Stud.&lt;/abbr-1&gt;&lt;abbr-2&gt;Int J Nurs Stud&lt;/abbr-2&gt;&lt;/periodical&gt;&lt;pages&gt;1121-37&lt;/pages&gt;&lt;volume&gt;52&lt;/volume&gt;&lt;number&gt;6&lt;/number&gt;&lt;keywords&gt;&lt;keyword&gt;Care left undone&lt;/keyword&gt;&lt;keyword&gt;Decision making&lt;/keyword&gt;&lt;keyword&gt;Delivery of health care&lt;/keyword&gt;&lt;keyword&gt;Health care rationing&lt;/keyword&gt;&lt;keyword&gt;Health services&lt;/keyword&gt;&lt;keyword&gt;Medical errors&lt;/keyword&gt;&lt;keyword&gt;Missed care&lt;/keyword&gt;&lt;keyword&gt;Nursing process&lt;/keyword&gt;&lt;keyword&gt;Resource allocation&lt;/keyword&gt;&lt;keyword&gt;Workload&lt;/keyword&gt;&lt;/keywords&gt;&lt;dates&gt;&lt;year&gt;2015&lt;/year&gt;&lt;pub-dates&gt;&lt;date&gt;Jun&lt;/date&gt;&lt;/pub-dates&gt;&lt;/dates&gt;&lt;isbn&gt;1873-491X (Electronic)&amp;#xD;0020-7489 (Linking)&lt;/isbn&gt;&lt;accession-num&gt;25794946&lt;/accession-num&gt;&lt;urls&gt;&lt;related-urls&gt;&lt;url&gt;http://www.ncbi.nlm.nih.gov/pubmed/25794946&lt;/url&gt;&lt;/related-urls&gt;&lt;/urls&gt;&lt;electronic-resource-num&gt;10.1016/j.ijnurstu.2015.02.012&lt;/electronic-resource-num&gt;&lt;/record&gt;&lt;/Cite&gt;&lt;/EndNote&gt;</w:instrText>
      </w:r>
      <w:r w:rsidR="00356AB8">
        <w:rPr>
          <w:lang w:val="en-GB"/>
        </w:rPr>
        <w:fldChar w:fldCharType="separate"/>
      </w:r>
      <w:r w:rsidR="00356AB8">
        <w:rPr>
          <w:noProof/>
          <w:lang w:val="en-GB"/>
        </w:rPr>
        <w:t>(Jones et al., 2015)</w:t>
      </w:r>
      <w:r w:rsidR="00356AB8">
        <w:rPr>
          <w:lang w:val="en-GB"/>
        </w:rPr>
        <w:fldChar w:fldCharType="end"/>
      </w:r>
      <w:r w:rsidR="008F756B">
        <w:rPr>
          <w:lang w:val="en-GB"/>
        </w:rPr>
        <w:t xml:space="preserve"> and so, d</w:t>
      </w:r>
      <w:r w:rsidR="00356AB8">
        <w:rPr>
          <w:lang w:val="en-GB"/>
        </w:rPr>
        <w:t>espite some evidence for the validity of these measures</w:t>
      </w:r>
      <w:r w:rsidR="008F756B">
        <w:rPr>
          <w:lang w:val="en-GB"/>
        </w:rPr>
        <w:t xml:space="preserve">, </w:t>
      </w:r>
      <w:r w:rsidR="00604A36">
        <w:rPr>
          <w:lang w:val="en-GB"/>
        </w:rPr>
        <w:t>studies are potentially</w:t>
      </w:r>
      <w:r w:rsidR="008F756B">
        <w:rPr>
          <w:lang w:val="en-GB"/>
        </w:rPr>
        <w:t xml:space="preserve"> subject to common method bias. Another frequently studied variable is intention to leave, used as a proxy for nurse turnover. Again there is evidence tha</w:t>
      </w:r>
      <w:r w:rsidR="006F30EB">
        <w:rPr>
          <w:lang w:val="en-GB"/>
        </w:rPr>
        <w:t>t the measure is valid</w:t>
      </w:r>
      <w:r w:rsidR="00192098">
        <w:rPr>
          <w:lang w:val="en-GB"/>
        </w:rPr>
        <w:t>,</w:t>
      </w:r>
      <w:r w:rsidR="006F30EB">
        <w:rPr>
          <w:lang w:val="en-GB"/>
        </w:rPr>
        <w:t xml:space="preserve"> but</w:t>
      </w:r>
      <w:r w:rsidR="008F756B">
        <w:rPr>
          <w:lang w:val="en-GB"/>
        </w:rPr>
        <w:t xml:space="preserve"> if independent </w:t>
      </w:r>
      <w:r w:rsidR="00604A36">
        <w:rPr>
          <w:lang w:val="en-GB"/>
        </w:rPr>
        <w:t xml:space="preserve">staffing </w:t>
      </w:r>
      <w:r w:rsidR="008F756B">
        <w:rPr>
          <w:lang w:val="en-GB"/>
        </w:rPr>
        <w:t>variables are derived from the same source</w:t>
      </w:r>
      <w:r w:rsidR="00604A36">
        <w:rPr>
          <w:lang w:val="en-GB"/>
        </w:rPr>
        <w:t>,</w:t>
      </w:r>
      <w:r w:rsidR="008F756B">
        <w:rPr>
          <w:lang w:val="en-GB"/>
        </w:rPr>
        <w:t xml:space="preserve"> there is a risk of bias.</w:t>
      </w:r>
      <w:r w:rsidR="00604A36">
        <w:rPr>
          <w:lang w:val="en-GB"/>
        </w:rPr>
        <w:t xml:space="preserve"> </w:t>
      </w:r>
    </w:p>
    <w:p w14:paraId="565459B5" w14:textId="1B24450E" w:rsidR="005E0737" w:rsidRDefault="00604A36" w:rsidP="006735C8">
      <w:pPr>
        <w:pStyle w:val="BodyText"/>
        <w:spacing w:before="155" w:line="359" w:lineRule="auto"/>
        <w:ind w:left="0" w:right="288"/>
        <w:rPr>
          <w:lang w:val="en-GB"/>
        </w:rPr>
      </w:pPr>
      <w:r w:rsidRPr="006F30EB">
        <w:rPr>
          <w:lang w:val="en-GB"/>
        </w:rPr>
        <w:t>The increasing availability of electronic care records and workforce data open up new possibilities for research which would avoid this bias completely for some areas of interest including missed care.  One example where bias could readily be reduced is in the use of measures of leaving intention as a proxy for turnover behaviours. When considering this potential bias</w:t>
      </w:r>
      <w:r w:rsidR="0003196C" w:rsidRPr="006F30EB">
        <w:rPr>
          <w:lang w:val="en-GB"/>
        </w:rPr>
        <w:t>,</w:t>
      </w:r>
      <w:r w:rsidRPr="006F30EB">
        <w:rPr>
          <w:lang w:val="en-GB"/>
        </w:rPr>
        <w:t xml:space="preserve"> the added value of seeking objective data on actual turnover is much clearer. While it seems unavoidable that some aspects of nurses’ experiences and their subjective outcomes must be assessed using a ‘common’ method and generally a single source</w:t>
      </w:r>
      <w:r w:rsidR="006F23F0" w:rsidRPr="006F30EB">
        <w:rPr>
          <w:lang w:val="en-GB"/>
        </w:rPr>
        <w:t>,</w:t>
      </w:r>
      <w:r w:rsidRPr="006F30EB">
        <w:rPr>
          <w:lang w:val="en-GB"/>
        </w:rPr>
        <w:t xml:space="preserve"> it is important that common </w:t>
      </w:r>
      <w:r w:rsidR="002C33D5" w:rsidRPr="006F30EB">
        <w:rPr>
          <w:lang w:val="en-GB"/>
        </w:rPr>
        <w:t xml:space="preserve">method variance is </w:t>
      </w:r>
      <w:r w:rsidR="008F756B" w:rsidRPr="006F30EB">
        <w:rPr>
          <w:lang w:val="en-GB"/>
        </w:rPr>
        <w:t>considered and properly accounted for at the design or analysis stage. A range of techniques exist</w:t>
      </w:r>
      <w:r w:rsidR="006F23F0" w:rsidRPr="006F30EB">
        <w:rPr>
          <w:lang w:val="en-GB"/>
        </w:rPr>
        <w:t>s</w:t>
      </w:r>
      <w:r w:rsidR="008F756B" w:rsidRPr="006F30EB">
        <w:rPr>
          <w:lang w:val="en-GB"/>
        </w:rPr>
        <w:t xml:space="preserve"> </w:t>
      </w:r>
      <w:r w:rsidR="004B55D4" w:rsidRPr="006F30EB">
        <w:rPr>
          <w:lang w:val="en-GB"/>
        </w:rPr>
        <w:fldChar w:fldCharType="begin">
          <w:fldData xml:space="preserve">PEVuZE5vdGU+PENpdGU+PEF1dGhvcj5BbnRvbmFraXM8L0F1dGhvcj48WWVhcj4yMDEwPC9ZZWFy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==
</w:fldData>
        </w:fldChar>
      </w:r>
      <w:r w:rsidR="008F756B" w:rsidRPr="006F30EB">
        <w:rPr>
          <w:lang w:val="en-GB"/>
        </w:rPr>
        <w:instrText xml:space="preserve"> ADDIN EN.CITE </w:instrText>
      </w:r>
      <w:r w:rsidR="008F756B" w:rsidRPr="006F30EB">
        <w:rPr>
          <w:lang w:val="en-GB"/>
        </w:rPr>
        <w:fldChar w:fldCharType="begin">
          <w:fldData xml:space="preserve">PEVuZE5vdGU+PENpdGU+PEF1dGhvcj5BbnRvbmFraXM8L0F1dGhvcj48WWVhcj4yMDEwPC9ZZWFy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==
</w:fldData>
        </w:fldChar>
      </w:r>
      <w:r w:rsidR="008F756B" w:rsidRPr="006F30EB">
        <w:rPr>
          <w:lang w:val="en-GB"/>
        </w:rPr>
        <w:instrText xml:space="preserve"> ADDIN EN.CITE.DATA </w:instrText>
      </w:r>
      <w:r w:rsidR="008F756B" w:rsidRPr="006F30EB">
        <w:rPr>
          <w:lang w:val="en-GB"/>
        </w:rPr>
      </w:r>
      <w:r w:rsidR="008F756B" w:rsidRPr="006F30EB">
        <w:rPr>
          <w:lang w:val="en-GB"/>
        </w:rPr>
        <w:fldChar w:fldCharType="end"/>
      </w:r>
      <w:r w:rsidR="004B55D4" w:rsidRPr="006F30EB">
        <w:rPr>
          <w:lang w:val="en-GB"/>
        </w:rPr>
      </w:r>
      <w:r w:rsidR="004B55D4" w:rsidRPr="006F30EB">
        <w:rPr>
          <w:lang w:val="en-GB"/>
        </w:rPr>
        <w:fldChar w:fldCharType="separate"/>
      </w:r>
      <w:r w:rsidR="008F756B" w:rsidRPr="006F30EB">
        <w:rPr>
          <w:noProof/>
          <w:lang w:val="en-GB"/>
        </w:rPr>
        <w:t>(see for example Antonakis et al., 2010, Chang et al., 2010)</w:t>
      </w:r>
      <w:r w:rsidR="004B55D4" w:rsidRPr="006F30EB">
        <w:rPr>
          <w:lang w:val="en-GB"/>
        </w:rPr>
        <w:fldChar w:fldCharType="end"/>
      </w:r>
      <w:r w:rsidR="002C33D5" w:rsidRPr="006F30EB">
        <w:rPr>
          <w:lang w:val="en-GB"/>
        </w:rPr>
        <w:t>.</w:t>
      </w:r>
    </w:p>
    <w:p w14:paraId="7D026405" w14:textId="77777777" w:rsidR="005E0737" w:rsidRPr="005E0737" w:rsidRDefault="005E0737" w:rsidP="006735C8">
      <w:pPr>
        <w:pStyle w:val="BodyText"/>
        <w:spacing w:before="155" w:line="359" w:lineRule="auto"/>
        <w:ind w:left="0" w:right="288"/>
        <w:rPr>
          <w:i/>
          <w:lang w:val="en-GB"/>
        </w:rPr>
      </w:pPr>
      <w:r>
        <w:rPr>
          <w:i/>
          <w:lang w:val="en-GB"/>
        </w:rPr>
        <w:t>Other Challenges</w:t>
      </w:r>
    </w:p>
    <w:p w14:paraId="5FC409E7" w14:textId="6511725F" w:rsidR="005A0AE3" w:rsidRDefault="005A0AE3" w:rsidP="005A0AE3">
      <w:pPr>
        <w:pStyle w:val="BodyText"/>
        <w:spacing w:before="155" w:line="359" w:lineRule="auto"/>
        <w:ind w:left="0" w:right="288"/>
        <w:rPr>
          <w:lang w:val="en-GB"/>
        </w:rPr>
      </w:pPr>
      <w:r>
        <w:rPr>
          <w:lang w:val="en-GB"/>
        </w:rPr>
        <w:t xml:space="preserve">Leaving aside the potential bias associated with estimates derived from individual studies, a number of questions are not easily answered from the current evidence. For example, should an increase in staffing be applied uniformly across all wards? Will the same benefit be obtained regardless of baseline staffing or the case mix on the ward? For most studies </w:t>
      </w:r>
      <w:r w:rsidR="00036E73">
        <w:rPr>
          <w:lang w:val="en-GB"/>
        </w:rPr>
        <w:t xml:space="preserve">the </w:t>
      </w:r>
      <w:r>
        <w:rPr>
          <w:lang w:val="en-GB"/>
        </w:rPr>
        <w:t>analysis is, in effect, undertaken at the level of the hospital</w:t>
      </w:r>
      <w:r w:rsidR="00601162">
        <w:rPr>
          <w:lang w:val="en-GB"/>
        </w:rPr>
        <w:t>, even where data is derived from ward based nurses</w:t>
      </w:r>
      <w:r>
        <w:rPr>
          <w:lang w:val="en-GB"/>
        </w:rPr>
        <w:t xml:space="preserve">. The resulting coefficients estimate the effect of staffing being the same for all patients (or else large and diverse sub groups) in all hospitals. For a large number of studies the outcomes reported derive from a subgroup of surgical patients, providing a sensitive indicator, while staffing levels are averaged across the whole hospital </w:t>
      </w:r>
      <w:r>
        <w:rPr>
          <w:lang w:val="en-GB"/>
        </w:rPr>
        <w:fldChar w:fldCharType="begin">
          <w:fldData xml:space="preserve">PEVuZE5vdGU+PENpdGU+PEF1dGhvcj5BaWtlbjwvQXV0aG9yPjxZZWFyPjIwMDI8L1llYXI+PFJl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</w:fldData>
        </w:fldChar>
      </w:r>
      <w:r w:rsidR="003110EB">
        <w:rPr>
          <w:lang w:val="en-GB"/>
        </w:rPr>
        <w:instrText xml:space="preserve"> ADDIN EN.CITE </w:instrText>
      </w:r>
      <w:r w:rsidR="003110EB">
        <w:rPr>
          <w:lang w:val="en-GB"/>
        </w:rPr>
        <w:fldChar w:fldCharType="begin">
          <w:fldData xml:space="preserve">PEVuZE5vdGU+PENpdGU+PEF1dGhvcj5BaWtlbjwvQXV0aG9yPjxZZWFyPjIwMDI8L1llYXI+PFJl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</w:fldData>
        </w:fldChar>
      </w:r>
      <w:r w:rsidR="003110EB">
        <w:rPr>
          <w:lang w:val="en-GB"/>
        </w:rPr>
        <w:instrText xml:space="preserve"> ADDIN EN.CITE.DATA </w:instrText>
      </w:r>
      <w:r w:rsidR="003110EB">
        <w:rPr>
          <w:lang w:val="en-GB"/>
        </w:rPr>
      </w:r>
      <w:r w:rsidR="003110EB">
        <w:rPr>
          <w:lang w:val="en-GB"/>
        </w:rPr>
        <w:fldChar w:fldCharType="end"/>
      </w:r>
      <w:r>
        <w:rPr>
          <w:lang w:val="en-GB"/>
        </w:rPr>
      </w:r>
      <w:r>
        <w:rPr>
          <w:lang w:val="en-GB"/>
        </w:rPr>
        <w:fldChar w:fldCharType="separate"/>
      </w:r>
      <w:r w:rsidR="003110EB">
        <w:rPr>
          <w:noProof/>
          <w:lang w:val="en-GB"/>
        </w:rPr>
        <w:t>( e.g. Aiken et al., 2002, Aiken et al., 2014)</w:t>
      </w:r>
      <w:r>
        <w:rPr>
          <w:lang w:val="en-GB"/>
        </w:rPr>
        <w:fldChar w:fldCharType="end"/>
      </w:r>
      <w:r>
        <w:rPr>
          <w:lang w:val="en-GB"/>
        </w:rPr>
        <w:t xml:space="preserve">. This evidence can inform broad policy decisions about the possible consequences of change in nurse staffing, but can do little to directly inform deployment decisions </w:t>
      </w:r>
      <w:r w:rsidR="00601162">
        <w:rPr>
          <w:lang w:val="en-GB"/>
        </w:rPr>
        <w:t>for specific wards or patient groups</w:t>
      </w:r>
      <w:r>
        <w:rPr>
          <w:lang w:val="en-GB"/>
        </w:rPr>
        <w:t>.</w:t>
      </w:r>
    </w:p>
    <w:p w14:paraId="7EBCC6F2" w14:textId="08A8E8D7" w:rsidR="00F027DE" w:rsidRDefault="000526C6" w:rsidP="001454D1">
      <w:pPr>
        <w:pStyle w:val="BodyText"/>
        <w:spacing w:before="155" w:line="359" w:lineRule="auto"/>
        <w:ind w:left="0" w:right="288"/>
        <w:rPr>
          <w:lang w:val="en-GB"/>
        </w:rPr>
      </w:pPr>
      <w:r>
        <w:rPr>
          <w:lang w:val="en-GB"/>
        </w:rPr>
        <w:t>In most studies</w:t>
      </w:r>
      <w:r w:rsidR="005A0AE3">
        <w:rPr>
          <w:lang w:val="en-GB"/>
        </w:rPr>
        <w:t xml:space="preserve"> nurse staffing and patient outcomes</w:t>
      </w:r>
      <w:r>
        <w:rPr>
          <w:lang w:val="en-GB"/>
        </w:rPr>
        <w:t xml:space="preserve"> are collated</w:t>
      </w:r>
      <w:r w:rsidR="005A0AE3">
        <w:rPr>
          <w:lang w:val="en-GB"/>
        </w:rPr>
        <w:t xml:space="preserve"> at hospital level </w:t>
      </w:r>
      <w:r>
        <w:rPr>
          <w:lang w:val="en-GB"/>
        </w:rPr>
        <w:t xml:space="preserve">to </w:t>
      </w:r>
      <w:r w:rsidR="005A0AE3" w:rsidRPr="00DB5441">
        <w:rPr>
          <w:lang w:val="en-GB"/>
        </w:rPr>
        <w:t>explore cross sectional associations</w:t>
      </w:r>
      <w:r w:rsidRPr="00DB5441">
        <w:rPr>
          <w:lang w:val="en-GB"/>
        </w:rPr>
        <w:t xml:space="preserve"> but the average nurse staffing level gives little indication of the care available and received by an individual patient at a particular moment of time and the relationships that are studied have multiple contributing causes operating at many levels. </w:t>
      </w:r>
      <w:r w:rsidR="00F027DE" w:rsidRPr="00DB5441">
        <w:rPr>
          <w:lang w:val="en-GB"/>
        </w:rPr>
        <w:t xml:space="preserve">The allocation of resources relative to patient need will vary by ward, by time of day and by patient, depending on how nursing work is allocated and organised.  </w:t>
      </w:r>
      <w:r w:rsidRPr="00DB5441">
        <w:rPr>
          <w:lang w:val="en-GB"/>
        </w:rPr>
        <w:t>The interaction between nurses and patients may have important but only marginal effects relative to the patients</w:t>
      </w:r>
      <w:r w:rsidR="00CA3F07">
        <w:rPr>
          <w:lang w:val="en-GB"/>
        </w:rPr>
        <w:t>’</w:t>
      </w:r>
      <w:r w:rsidRPr="00DB5441">
        <w:rPr>
          <w:lang w:val="en-GB"/>
        </w:rPr>
        <w:t xml:space="preserve"> underlying conditions and the acts of other team members. </w:t>
      </w:r>
      <w:r w:rsidR="00F027DE" w:rsidRPr="00DB5441">
        <w:rPr>
          <w:lang w:val="en-GB"/>
        </w:rPr>
        <w:t>The mechanisms</w:t>
      </w:r>
      <w:r w:rsidR="00F027DE">
        <w:rPr>
          <w:lang w:val="en-GB"/>
        </w:rPr>
        <w:t xml:space="preserve"> through which nurse staffing can influence outcomes, including missed care, have been hypothesised and a relationship with staffing levels established </w:t>
      </w:r>
      <w:r w:rsidR="00F027DE">
        <w:rPr>
          <w:lang w:val="en-GB"/>
        </w:rPr>
        <w:fldChar w:fldCharType="begin"/>
      </w:r>
      <w:r w:rsidR="001454D1">
        <w:rPr>
          <w:lang w:val="en-GB"/>
        </w:rPr>
        <w:instrText xml:space="preserve"> ADDIN EN.CITE &lt;EndNote&gt;&lt;Cite&gt;&lt;Author&gt;Ball&lt;/Author&gt;&lt;Year&gt;2014&lt;/Year&gt;&lt;RecNum&gt;38062&lt;/RecNum&gt;&lt;Prefix&gt;e.g.&lt;/Prefix&gt;&lt;DisplayText&gt;(e.g.Ball et al., 2014)&lt;/DisplayText&gt;&lt;record&gt;&lt;rec-number&gt;38062&lt;/rec-number&gt;&lt;foreign-keys&gt;&lt;key app="EN" db-id="9szzaf5xbwsxt5ezwsapa29xasw2z0v25v5r" timestamp="1376296664"&gt;38062&lt;/key&gt;&lt;/foreign-keys&gt;&lt;ref-type name="Journal Article"&gt;17&lt;/ref-type&gt;&lt;contributors&gt;&lt;authors&gt;&lt;author&gt;Ball, J. E.&lt;/author&gt;&lt;author&gt;Murrells, T.&lt;/author&gt;&lt;author&gt;Rafferty, A. M.&lt;/author&gt;&lt;author&gt;Morrow, E.&lt;/author&gt;&lt;author&gt;Griffiths, P.&lt;/author&gt;&lt;/authors&gt;&lt;/contributors&gt;&lt;auth-address&gt;National Nursing Research Unit, Florence Nightingale School of Nursing and Midwifery, King&amp;apos;s College London, , London, UK.&lt;/auth-address&gt;&lt;titles&gt;&lt;title&gt;&amp;apos;Care left undone&amp;apos; during nursing shifts: associations with workload and perceived quality of care&lt;/title&gt;&lt;secondary-title&gt;BMJ Qual Saf&lt;/secondary-title&gt;&lt;alt-title&gt;BMJ quality &amp;amp; safety&lt;/alt-title&gt;&lt;/titles&gt;&lt;alt-periodical&gt;&lt;full-title&gt;BMJ Quality &amp;amp; Safety&lt;/full-title&gt;&lt;/alt-periodical&gt;&lt;pages&gt;116-25&lt;/pages&gt;&lt;volume&gt;23&lt;/volume&gt;&lt;number&gt;2&lt;/number&gt;&lt;dates&gt;&lt;year&gt;2014&lt;/year&gt;&lt;pub-dates&gt;&lt;date&gt;Feb&lt;/date&gt;&lt;/pub-dates&gt;&lt;/dates&gt;&lt;isbn&gt;2044-5423 (Electronic)&amp;#xD;2044-5415 (Linking)&lt;/isbn&gt;&lt;accession-num&gt;23898215&lt;/accession-num&gt;&lt;urls&gt;&lt;related-urls&gt;&lt;url&gt;http://www.ncbi.nlm.nih.gov/pubmed/23898215&lt;/url&gt;&lt;/related-urls&gt;&lt;/urls&gt;&lt;electronic-resource-num&gt;10.1136/bmjqs-2012-001767&lt;/electronic-resource-num&gt;&lt;/record&gt;&lt;/Cite&gt;&lt;/EndNote&gt;</w:instrText>
      </w:r>
      <w:r w:rsidR="00F027DE">
        <w:rPr>
          <w:lang w:val="en-GB"/>
        </w:rPr>
        <w:fldChar w:fldCharType="separate"/>
      </w:r>
      <w:r w:rsidR="001454D1">
        <w:rPr>
          <w:noProof/>
          <w:lang w:val="en-GB"/>
        </w:rPr>
        <w:t>(e.g.Ball et al., 2014)</w:t>
      </w:r>
      <w:r w:rsidR="00F027DE">
        <w:rPr>
          <w:lang w:val="en-GB"/>
        </w:rPr>
        <w:fldChar w:fldCharType="end"/>
      </w:r>
      <w:r>
        <w:rPr>
          <w:lang w:val="en-GB"/>
        </w:rPr>
        <w:t xml:space="preserve"> but the</w:t>
      </w:r>
      <w:r w:rsidR="00F027DE">
        <w:rPr>
          <w:lang w:val="en-GB"/>
        </w:rPr>
        <w:t xml:space="preserve"> role</w:t>
      </w:r>
      <w:r>
        <w:rPr>
          <w:lang w:val="en-GB"/>
        </w:rPr>
        <w:t xml:space="preserve"> of these mechanisms</w:t>
      </w:r>
      <w:r w:rsidR="00F027DE">
        <w:rPr>
          <w:lang w:val="en-GB"/>
        </w:rPr>
        <w:t xml:space="preserve"> in the causal path has rarely been directly demonstrated through studies testing their role as moderators of outcome</w:t>
      </w:r>
      <w:r w:rsidR="006F23F0">
        <w:rPr>
          <w:lang w:val="en-GB"/>
        </w:rPr>
        <w:t>,</w:t>
      </w:r>
      <w:r w:rsidR="00E50916">
        <w:rPr>
          <w:lang w:val="en-GB"/>
        </w:rPr>
        <w:t xml:space="preserve"> although studies are now beginning to explore this. For example </w:t>
      </w:r>
      <w:r w:rsidR="00E50916">
        <w:rPr>
          <w:lang w:val="en-GB"/>
        </w:rPr>
        <w:fldChar w:fldCharType="begin"/>
      </w:r>
      <w:r w:rsidR="00E50916">
        <w:rPr>
          <w:lang w:val="en-GB"/>
        </w:rPr>
        <w:instrText xml:space="preserve"> ADDIN EN.CITE &lt;EndNote&gt;&lt;Cite AuthorYear="1"&gt;&lt;Author&gt;Bruyneel&lt;/Author&gt;&lt;Year&gt;2015&lt;/Year&gt;&lt;RecNum&gt;38612&lt;/RecNum&gt;&lt;DisplayText&gt;Bruyneel et al. (2015)&lt;/DisplayText&gt;&lt;record&gt;&lt;rec-number&gt;38612&lt;/rec-number&gt;&lt;foreign-keys&gt;&lt;key app="EN" db-id="9szzaf5xbwsxt5ezwsapa29xasw2z0v25v5r" timestamp="1446927056"&gt;38612&lt;/key&gt;&lt;/foreign-keys&gt;&lt;ref-type name="Journal Article"&gt;17&lt;/ref-type&gt;&lt;contributors&gt;&lt;authors&gt;&lt;author&gt;Bruyneel, Luk&lt;/author&gt;&lt;author&gt;Li, Baoyue&lt;/author&gt;&lt;author&gt;Ausserhofer, Dietmar&lt;/author&gt;&lt;author&gt;Lesaffre, Emmanuel&lt;/author&gt;&lt;author&gt;Dumitrescu, Irina&lt;/author&gt;&lt;author&gt;Smith, Herbert L.&lt;/author&gt;&lt;author&gt;Sloane, Douglas M.&lt;/author&gt;&lt;author&gt;Aiken, Linda H.&lt;/author&gt;&lt;author&gt;Sermeus, Walter&lt;/author&gt;&lt;/authors&gt;&lt;/contributors&gt;&lt;titles&gt;&lt;title&gt;Organization of Hospital Nursing, Provision of Nursing Care, and Patient Experiences With Care in Europe&lt;/title&gt;&lt;secondary-title&gt;Medical Care Research and Review&lt;/secondary-title&gt;&lt;/titles&gt;&lt;periodical&gt;&lt;full-title&gt;Medical Care Research and Review&lt;/full-title&gt;&lt;abbr-1&gt;Med. Care Res. Rev.&lt;/abbr-1&gt;&lt;abbr-2&gt;Med Care Res Rev&lt;/abbr-2&gt;&lt;abbr-3&gt;Medical Care Research &amp;amp; Review&lt;/abbr-3&gt;&lt;/periodical&gt;&lt;pages&gt;643-664&lt;/pages&gt;&lt;volume&gt;72&lt;/volume&gt;&lt;number&gt;6&lt;/number&gt;&lt;dates&gt;&lt;year&gt;2015&lt;/year&gt;&lt;pub-dates&gt;&lt;date&gt;December 1, 2015&lt;/date&gt;&lt;/pub-dates&gt;&lt;/dates&gt;&lt;urls&gt;&lt;related-urls&gt;&lt;url&gt;http://mcr.sagepub.com/content/72/6/643.abstract&lt;/url&gt;&lt;/related-urls&gt;&lt;/urls&gt;&lt;electronic-resource-num&gt;10.1177/1077558715589188&lt;/electronic-resource-num&gt;&lt;/record&gt;&lt;/Cite&gt;&lt;/EndNote&gt;</w:instrText>
      </w:r>
      <w:r w:rsidR="00E50916">
        <w:rPr>
          <w:lang w:val="en-GB"/>
        </w:rPr>
        <w:fldChar w:fldCharType="separate"/>
      </w:r>
      <w:r w:rsidR="00E50916">
        <w:rPr>
          <w:noProof/>
          <w:lang w:val="en-GB"/>
        </w:rPr>
        <w:t>Bruyneel et al. (2015)</w:t>
      </w:r>
      <w:r w:rsidR="00E50916">
        <w:rPr>
          <w:lang w:val="en-GB"/>
        </w:rPr>
        <w:fldChar w:fldCharType="end"/>
      </w:r>
      <w:r>
        <w:rPr>
          <w:lang w:val="en-GB"/>
        </w:rPr>
        <w:t xml:space="preserve"> demonstrated how care left undone mediated </w:t>
      </w:r>
      <w:r w:rsidR="00E50916">
        <w:rPr>
          <w:lang w:val="en-GB"/>
        </w:rPr>
        <w:t xml:space="preserve">the relationship between staffing and </w:t>
      </w:r>
      <w:r>
        <w:rPr>
          <w:lang w:val="en-GB"/>
        </w:rPr>
        <w:t xml:space="preserve">patient </w:t>
      </w:r>
      <w:r w:rsidR="00E50916">
        <w:rPr>
          <w:lang w:val="en-GB"/>
        </w:rPr>
        <w:t>experiences.</w:t>
      </w:r>
    </w:p>
    <w:p w14:paraId="2B291E90" w14:textId="77777777" w:rsidR="009B4212" w:rsidRDefault="00141DCD" w:rsidP="005C77EE">
      <w:pPr>
        <w:pStyle w:val="BodyText"/>
        <w:spacing w:before="155" w:line="359" w:lineRule="auto"/>
        <w:ind w:left="0" w:right="288"/>
        <w:rPr>
          <w:i/>
          <w:lang w:val="en-GB"/>
        </w:rPr>
      </w:pPr>
      <w:r>
        <w:rPr>
          <w:i/>
          <w:lang w:val="en-GB"/>
        </w:rPr>
        <w:t>The way forward</w:t>
      </w:r>
    </w:p>
    <w:p w14:paraId="63863C79" w14:textId="73F00E3E" w:rsidR="00E50916" w:rsidRDefault="00AF0F62" w:rsidP="00E50916">
      <w:pPr>
        <w:pStyle w:val="BodyText"/>
        <w:spacing w:before="155" w:line="359" w:lineRule="auto"/>
        <w:ind w:left="0" w:right="288"/>
        <w:rPr>
          <w:lang w:val="en-GB"/>
        </w:rPr>
      </w:pPr>
      <w:r>
        <w:rPr>
          <w:lang w:val="en-GB"/>
        </w:rPr>
        <w:t>The literature on nurse staffing has grown substantially in the past 20 years</w:t>
      </w:r>
      <w:r w:rsidR="00944DA3">
        <w:rPr>
          <w:lang w:val="en-GB"/>
        </w:rPr>
        <w:t>. T</w:t>
      </w:r>
      <w:r>
        <w:rPr>
          <w:lang w:val="en-GB"/>
        </w:rPr>
        <w:t xml:space="preserve">he </w:t>
      </w:r>
      <w:r w:rsidR="00E50916">
        <w:rPr>
          <w:lang w:val="en-GB"/>
        </w:rPr>
        <w:t xml:space="preserve">evidence generated has been highly influential in a number of countries and is widely cited by policy makers, professional bodies and trade unions. The evidence establishes the potential risks associated with reductions in nurse staffing and shows the potential to benefit from increasing it. However, </w:t>
      </w:r>
      <w:r w:rsidR="00C259D0">
        <w:rPr>
          <w:lang w:val="en-GB"/>
        </w:rPr>
        <w:t>there are serious</w:t>
      </w:r>
      <w:r w:rsidR="00E50916">
        <w:rPr>
          <w:lang w:val="en-GB"/>
        </w:rPr>
        <w:t xml:space="preserve"> limitations </w:t>
      </w:r>
      <w:r w:rsidR="00C259D0">
        <w:rPr>
          <w:lang w:val="en-GB"/>
        </w:rPr>
        <w:t xml:space="preserve">in </w:t>
      </w:r>
      <w:r w:rsidR="00E50916">
        <w:rPr>
          <w:lang w:val="en-GB"/>
        </w:rPr>
        <w:t xml:space="preserve">the study designs used. </w:t>
      </w:r>
      <w:r w:rsidR="00C259D0">
        <w:rPr>
          <w:lang w:val="en-GB"/>
        </w:rPr>
        <w:t>W</w:t>
      </w:r>
      <w:r w:rsidR="00E50916">
        <w:rPr>
          <w:lang w:val="en-GB"/>
        </w:rPr>
        <w:t>e cannot reliably estimate the cost effectiveness of changes in nurse staffing because we can estimate neither costs nor effects without bias. These biases could result in either over or underestimation of the effects of nurse staffing, or indeed both, depending on the outcomes considered.</w:t>
      </w:r>
    </w:p>
    <w:p w14:paraId="2FCAD6B5" w14:textId="46450995" w:rsidR="00381138" w:rsidRDefault="00381138" w:rsidP="00381138">
      <w:pPr>
        <w:pStyle w:val="BodyText"/>
        <w:spacing w:before="155" w:line="359" w:lineRule="auto"/>
        <w:ind w:left="0" w:right="288"/>
        <w:rPr>
          <w:lang w:val="en-GB"/>
        </w:rPr>
      </w:pPr>
      <w:r>
        <w:rPr>
          <w:lang w:val="en-GB"/>
        </w:rPr>
        <w:t>Th</w:t>
      </w:r>
      <w:r w:rsidR="00C259D0">
        <w:rPr>
          <w:lang w:val="en-GB"/>
        </w:rPr>
        <w:t xml:space="preserve">is paper highlights </w:t>
      </w:r>
      <w:r>
        <w:rPr>
          <w:lang w:val="en-GB"/>
        </w:rPr>
        <w:t>why NICE was able to conclude</w:t>
      </w:r>
      <w:r w:rsidR="00FD0FF2">
        <w:rPr>
          <w:lang w:val="en-GB"/>
        </w:rPr>
        <w:t xml:space="preserve"> that there was a lack of high quality studies quantifying the relationship between nurse staffing and outcomes. </w:t>
      </w:r>
      <w:r>
        <w:rPr>
          <w:lang w:val="en-GB"/>
        </w:rPr>
        <w:t xml:space="preserve">The </w:t>
      </w:r>
      <w:r w:rsidR="00C259D0">
        <w:rPr>
          <w:lang w:val="en-GB"/>
        </w:rPr>
        <w:t xml:space="preserve">problem </w:t>
      </w:r>
      <w:r w:rsidR="00D27338">
        <w:rPr>
          <w:lang w:val="en-GB"/>
        </w:rPr>
        <w:t>is not</w:t>
      </w:r>
      <w:r>
        <w:rPr>
          <w:lang w:val="en-GB"/>
        </w:rPr>
        <w:t xml:space="preserve"> </w:t>
      </w:r>
      <w:r w:rsidR="00C259D0">
        <w:rPr>
          <w:lang w:val="en-GB"/>
        </w:rPr>
        <w:t>a</w:t>
      </w:r>
      <w:r>
        <w:rPr>
          <w:lang w:val="en-GB"/>
        </w:rPr>
        <w:t xml:space="preserve"> lack of evidence. Nor is it, in absolute terms, about the quality of those studies. Many of the individual studies are strong examples of observational studies. Taken as a whole the pattern of evidence is consistent with benefits arising from improved nurse staffing levels. In this sense, those who describe the evidence as ‘overwhelming’ also have some basis in fact, although the comment does appear somewhat hyperbolic after close</w:t>
      </w:r>
      <w:r w:rsidR="00C259D0">
        <w:rPr>
          <w:lang w:val="en-GB"/>
        </w:rPr>
        <w:t>r</w:t>
      </w:r>
      <w:r>
        <w:rPr>
          <w:lang w:val="en-GB"/>
        </w:rPr>
        <w:t xml:space="preserve"> scrutiny of the evidence. </w:t>
      </w:r>
      <w:r w:rsidR="00E50916">
        <w:rPr>
          <w:lang w:val="en-GB"/>
        </w:rPr>
        <w:t xml:space="preserve">But if evidence is to exert more influence on policy </w:t>
      </w:r>
      <w:r w:rsidR="00944DA3">
        <w:rPr>
          <w:lang w:val="en-GB"/>
        </w:rPr>
        <w:t>and</w:t>
      </w:r>
      <w:r w:rsidR="00E50916">
        <w:rPr>
          <w:lang w:val="en-GB"/>
        </w:rPr>
        <w:t xml:space="preserve"> be more useful to</w:t>
      </w:r>
      <w:r w:rsidR="00944DA3">
        <w:rPr>
          <w:lang w:val="en-GB"/>
        </w:rPr>
        <w:t xml:space="preserve"> those delivering services it must more directly </w:t>
      </w:r>
      <w:r w:rsidR="00E50916">
        <w:rPr>
          <w:lang w:val="en-GB"/>
        </w:rPr>
        <w:t xml:space="preserve">guide </w:t>
      </w:r>
      <w:r w:rsidR="00944DA3">
        <w:rPr>
          <w:lang w:val="en-GB"/>
        </w:rPr>
        <w:t>decisions on</w:t>
      </w:r>
      <w:r w:rsidR="00E50916">
        <w:rPr>
          <w:lang w:val="en-GB"/>
        </w:rPr>
        <w:t xml:space="preserve"> how many staff are needed</w:t>
      </w:r>
      <w:r w:rsidR="00944DA3">
        <w:rPr>
          <w:lang w:val="en-GB"/>
        </w:rPr>
        <w:t xml:space="preserve">  which </w:t>
      </w:r>
      <w:r w:rsidR="00B12D48">
        <w:rPr>
          <w:lang w:val="en-GB"/>
        </w:rPr>
        <w:t xml:space="preserve">in turn </w:t>
      </w:r>
      <w:r w:rsidR="00944DA3">
        <w:rPr>
          <w:lang w:val="en-GB"/>
        </w:rPr>
        <w:t xml:space="preserve">requires </w:t>
      </w:r>
      <w:r w:rsidR="00B12D48">
        <w:rPr>
          <w:lang w:val="en-GB"/>
        </w:rPr>
        <w:t xml:space="preserve">that research </w:t>
      </w:r>
      <w:r w:rsidR="00944DA3">
        <w:rPr>
          <w:lang w:val="en-GB"/>
        </w:rPr>
        <w:t xml:space="preserve">can give more robust estimates of causal effects. </w:t>
      </w:r>
    </w:p>
    <w:p w14:paraId="577D5849" w14:textId="19969E04" w:rsidR="00577E37" w:rsidRPr="00E35985" w:rsidRDefault="00577E37" w:rsidP="00E35985">
      <w:pPr>
        <w:pStyle w:val="BodyText"/>
        <w:spacing w:before="163" w:line="360" w:lineRule="auto"/>
        <w:ind w:left="0" w:right="170"/>
        <w:rPr>
          <w:spacing w:val="-1"/>
          <w:lang w:val="en-GB"/>
        </w:rPr>
      </w:pPr>
      <w:r>
        <w:rPr>
          <w:spacing w:val="-1"/>
          <w:lang w:val="en-GB"/>
        </w:rPr>
        <w:t>T</w:t>
      </w:r>
      <w:r w:rsidRPr="00CD7857">
        <w:rPr>
          <w:spacing w:val="-1"/>
          <w:lang w:val="en-GB"/>
        </w:rPr>
        <w:t xml:space="preserve">he programme of work undertaken by NICE was intended to generate guidance for safe nurse staffing in a range of settings, </w:t>
      </w:r>
      <w:r>
        <w:rPr>
          <w:spacing w:val="-1"/>
          <w:lang w:val="en-GB"/>
        </w:rPr>
        <w:t>although</w:t>
      </w:r>
      <w:r w:rsidRPr="00CD7857">
        <w:rPr>
          <w:spacing w:val="-1"/>
          <w:lang w:val="en-GB"/>
        </w:rPr>
        <w:t xml:space="preserve"> initial</w:t>
      </w:r>
      <w:r w:rsidR="00C259D0">
        <w:rPr>
          <w:spacing w:val="-1"/>
          <w:lang w:val="en-GB"/>
        </w:rPr>
        <w:t>ly the</w:t>
      </w:r>
      <w:r w:rsidRPr="00CD7857">
        <w:rPr>
          <w:spacing w:val="-1"/>
          <w:lang w:val="en-GB"/>
        </w:rPr>
        <w:t xml:space="preserve"> guidance focussed on acute hospital care. While some evidence exists about associations between nu</w:t>
      </w:r>
      <w:r w:rsidR="00FD0FF2">
        <w:rPr>
          <w:spacing w:val="-1"/>
          <w:lang w:val="en-GB"/>
        </w:rPr>
        <w:t xml:space="preserve">rse staffing levels and </w:t>
      </w:r>
      <w:r w:rsidRPr="00CD7857">
        <w:rPr>
          <w:spacing w:val="-1"/>
          <w:lang w:val="en-GB"/>
        </w:rPr>
        <w:t xml:space="preserve">outcomes </w:t>
      </w:r>
      <w:r w:rsidR="00FD0FF2">
        <w:rPr>
          <w:spacing w:val="-1"/>
          <w:lang w:val="en-GB"/>
        </w:rPr>
        <w:t>in other</w:t>
      </w:r>
      <w:r w:rsidRPr="00CD7857">
        <w:rPr>
          <w:spacing w:val="-1"/>
          <w:lang w:val="en-GB"/>
        </w:rPr>
        <w:t xml:space="preserve"> setting</w:t>
      </w:r>
      <w:r w:rsidR="00FD0FF2">
        <w:rPr>
          <w:spacing w:val="-1"/>
          <w:lang w:val="en-GB"/>
        </w:rPr>
        <w:t>s</w:t>
      </w:r>
      <w:r w:rsidRPr="00CD7857">
        <w:rPr>
          <w:spacing w:val="-1"/>
          <w:lang w:val="en-GB"/>
        </w:rPr>
        <w:t>; including emergency department</w:t>
      </w:r>
      <w:r w:rsidR="00FD0FF2">
        <w:rPr>
          <w:spacing w:val="-1"/>
          <w:lang w:val="en-GB"/>
        </w:rPr>
        <w:t xml:space="preserve">s </w:t>
      </w:r>
      <w:r>
        <w:rPr>
          <w:spacing w:val="-1"/>
          <w:lang w:val="en-GB"/>
        </w:rPr>
        <w:fldChar w:fldCharType="begin"/>
      </w:r>
      <w:r w:rsidR="003110EB">
        <w:rPr>
          <w:spacing w:val="-1"/>
          <w:lang w:val="en-GB"/>
        </w:rPr>
        <w:instrText xml:space="preserve"> ADDIN EN.CITE &lt;EndNote&gt;&lt;Cite&gt;&lt;Author&gt;Recio-Saucedo&lt;/Author&gt;&lt;Year&gt;2015&lt;/Year&gt;&lt;RecNum&gt;38589&lt;/RecNum&gt;&lt;DisplayText&gt;(Recio-Saucedo et al., 2015)&lt;/DisplayText&gt;&lt;record&gt;&lt;rec-number&gt;38589&lt;/rec-number&gt;&lt;foreign-keys&gt;&lt;key app="EN" db-id="9szzaf5xbwsxt5ezwsapa29xasw2z0v25v5r" timestamp="1441116167"&gt;38589&lt;/key&gt;&lt;/foreign-keys&gt;&lt;ref-type name="Journal Article"&gt;17&lt;/ref-type&gt;&lt;contributors&gt;&lt;authors&gt;&lt;author&gt;Recio-Saucedo, A.&lt;/author&gt;&lt;author&gt;Pope, C.&lt;/author&gt;&lt;author&gt;Dall&amp;apos;Ora, C.&lt;/author&gt;&lt;author&gt;Griffiths, P.&lt;/author&gt;&lt;author&gt;Jones, J.&lt;/author&gt;&lt;author&gt;Crouch, R.&lt;/author&gt;&lt;author&gt;Drennan, J.&lt;/author&gt;&lt;/authors&gt;&lt;/contributors&gt;&lt;auth-address&gt;National Institute for Health Research Collaboration for Leadership in Applied Health Research and Care (Wessex), University of Southampton, Southampton, UK.&amp;#xD;Faculty of Health Sciences, University of Southampton, Centre for Innovation and Leadership in Health Sciences, Southampton, UK.&amp;#xD;Faculty of Medicine, University of Southampton, Southampton Health Technology Assessment Centre, Southampton, UK.&amp;#xD;Emergency Department, University Hospitals Southampton NHS Trust, Southampton, UK.&lt;/auth-address&gt;&lt;titles&gt;&lt;title&gt;Safe staffing for nursing in emergency departments: evidence review&lt;/title&gt;&lt;secondary-title&gt;Emerg Med J&lt;/secondary-title&gt;&lt;/titles&gt;&lt;periodical&gt;&lt;full-title&gt;Emerg Med J&lt;/full-title&gt;&lt;/periodical&gt;&lt;pages&gt;888-94&lt;/pages&gt;&lt;volume&gt;32&lt;/volume&gt;&lt;number&gt;11&lt;/number&gt;&lt;keywords&gt;&lt;keyword&gt;emergency department&lt;/keyword&gt;&lt;keyword&gt;nursing, emergency departments&lt;/keyword&gt;&lt;/keywords&gt;&lt;dates&gt;&lt;year&gt;2015&lt;/year&gt;&lt;pub-dates&gt;&lt;date&gt;Nov&lt;/date&gt;&lt;/pub-dates&gt;&lt;/dates&gt;&lt;isbn&gt;1472-0213 (Electronic)&amp;#xD;1472-0205 (Linking)&lt;/isbn&gt;&lt;accession-num&gt;26273096&lt;/accession-num&gt;&lt;urls&gt;&lt;related-urls&gt;&lt;url&gt;http://www.ncbi.nlm.nih.gov/pubmed/26273096&lt;/url&gt;&lt;/related-urls&gt;&lt;/urls&gt;&lt;electronic-resource-num&gt;10.1136/emermed-2015-204936&lt;/electronic-resource-num&gt;&lt;/record&gt;&lt;/Cite&gt;&lt;/EndNote&gt;</w:instrText>
      </w:r>
      <w:r>
        <w:rPr>
          <w:spacing w:val="-1"/>
          <w:lang w:val="en-GB"/>
        </w:rPr>
        <w:fldChar w:fldCharType="separate"/>
      </w:r>
      <w:r>
        <w:rPr>
          <w:noProof/>
          <w:spacing w:val="-1"/>
          <w:lang w:val="en-GB"/>
        </w:rPr>
        <w:t>(Recio-Saucedo et al., 2015)</w:t>
      </w:r>
      <w:r>
        <w:rPr>
          <w:spacing w:val="-1"/>
          <w:lang w:val="en-GB"/>
        </w:rPr>
        <w:fldChar w:fldCharType="end"/>
      </w:r>
      <w:r w:rsidRPr="00CD7857">
        <w:rPr>
          <w:spacing w:val="-1"/>
          <w:lang w:val="en-GB"/>
        </w:rPr>
        <w:t xml:space="preserve">, nursing homes </w:t>
      </w:r>
      <w:r w:rsidRPr="00CD7857">
        <w:rPr>
          <w:spacing w:val="-1"/>
          <w:lang w:val="en-GB"/>
        </w:rPr>
        <w:fldChar w:fldCharType="begin"/>
      </w:r>
      <w:r w:rsidRPr="00CD7857">
        <w:rPr>
          <w:spacing w:val="-1"/>
          <w:lang w:val="en-GB"/>
        </w:rPr>
        <w:instrText xml:space="preserve"> ADDIN EN.CITE &lt;EndNote&gt;&lt;Cite&gt;&lt;Author&gt;Spilsbury&lt;/Author&gt;&lt;Year&gt;2011&lt;/Year&gt;&lt;RecNum&gt;38200&lt;/RecNum&gt;&lt;DisplayText&gt;(Spilsbury et al., 2011)&lt;/DisplayText&gt;&lt;record&gt;&lt;rec-number&gt;38200&lt;/rec-number&gt;&lt;foreign-keys&gt;&lt;key app="EN" db-id="9szzaf5xbwsxt5ezwsapa29xasw2z0v25v5r" timestamp="1381329747"&gt;38200&lt;/key&gt;&lt;/foreign-keys&gt;&lt;ref-type name="Journal Article"&gt;17&lt;/ref-type&gt;&lt;contributors&gt;&lt;authors&gt;&lt;author&gt;Spilsbury, Karen&lt;/author&gt;&lt;author&gt;Hewitt, Catherine&lt;/author&gt;&lt;author&gt;Stirk, Lisa&lt;/author&gt;&lt;author&gt;Bowman, Clive&lt;/author&gt;&lt;/authors&gt;&lt;/contributors&gt;&lt;titles&gt;&lt;title&gt;The relationship between nurse staffing and quality of care in nursing homes: A systematic review&lt;/title&gt;&lt;secondary-title&gt;International Journal of Nursing Studies&lt;/secondary-title&gt;&lt;/titles&gt;&lt;periodical&gt;&lt;full-title&gt;International Journal of Nursing Studies&lt;/full-title&gt;&lt;abbr-1&gt;Int. J. Nurs. Stud.&lt;/abbr-1&gt;&lt;abbr-2&gt;Int J Nurs Stud&lt;/abbr-2&gt;&lt;/periodical&gt;&lt;pages&gt;732-750&lt;/pages&gt;&lt;volume&gt;48&lt;/volume&gt;&lt;number&gt;6&lt;/number&gt;&lt;keywords&gt;&lt;keyword&gt;Clinical indicators&lt;/keyword&gt;&lt;keyword&gt;Geriatric nursing&lt;/keyword&gt;&lt;keyword&gt;Long-term care&lt;/keyword&gt;&lt;keyword&gt;Nurse staffing&lt;/keyword&gt;&lt;keyword&gt;Quality of care&lt;/keyword&gt;&lt;/keywords&gt;&lt;dates&gt;&lt;year&gt;2011&lt;/year&gt;&lt;pub-dates&gt;&lt;date&gt;6//&lt;/date&gt;&lt;/pub-dates&gt;&lt;/dates&gt;&lt;isbn&gt;0020-7489&lt;/isbn&gt;&lt;urls&gt;&lt;related-urls&gt;&lt;url&gt;http://www.sciencedirect.com/science/article/pii/S0020748911000538&lt;/url&gt;&lt;/related-urls&gt;&lt;/urls&gt;&lt;electronic-resource-num&gt;http://dx.doi.org/10.1016/j.ijnurstu.2011.02.014&lt;/electronic-resource-num&gt;&lt;/record&gt;&lt;/Cite&gt;&lt;/EndNote&gt;</w:instrText>
      </w:r>
      <w:r w:rsidRPr="00CD7857">
        <w:rPr>
          <w:spacing w:val="-1"/>
          <w:lang w:val="en-GB"/>
        </w:rPr>
        <w:fldChar w:fldCharType="separate"/>
      </w:r>
      <w:r w:rsidRPr="00CD7857">
        <w:rPr>
          <w:spacing w:val="-1"/>
          <w:lang w:val="en-GB"/>
        </w:rPr>
        <w:t>(Spilsbury et al., 2011)</w:t>
      </w:r>
      <w:r w:rsidRPr="00CD7857">
        <w:rPr>
          <w:spacing w:val="-1"/>
          <w:lang w:val="en-GB"/>
        </w:rPr>
        <w:fldChar w:fldCharType="end"/>
      </w:r>
      <w:r w:rsidRPr="00CD7857">
        <w:rPr>
          <w:spacing w:val="-1"/>
          <w:lang w:val="en-GB"/>
        </w:rPr>
        <w:t xml:space="preserve">, mental health </w:t>
      </w:r>
      <w:r w:rsidRPr="00CD7857">
        <w:rPr>
          <w:spacing w:val="-1"/>
          <w:lang w:val="en-GB"/>
        </w:rPr>
        <w:fldChar w:fldCharType="begin"/>
      </w:r>
      <w:r w:rsidRPr="00CD7857">
        <w:rPr>
          <w:spacing w:val="-1"/>
          <w:lang w:val="en-GB"/>
        </w:rPr>
        <w:instrText xml:space="preserve"> ADDIN EN.CITE &lt;EndNote&gt;&lt;Cite&gt;&lt;Author&gt;Bowers&lt;/Author&gt;&lt;Year&gt;2012&lt;/Year&gt;&lt;RecNum&gt;38576&lt;/RecNum&gt;&lt;DisplayText&gt;(Bowers and Crowder, 2012)&lt;/DisplayText&gt;&lt;record&gt;&lt;rec-number&gt;38576&lt;/rec-number&gt;&lt;foreign-keys&gt;&lt;key app="EN" db-id="9szzaf5xbwsxt5ezwsapa29xasw2z0v25v5r" timestamp="1439390760"&gt;38576&lt;/key&gt;&lt;/foreign-keys&gt;&lt;ref-type name="Journal Article"&gt;17&lt;/ref-type&gt;&lt;contributors&gt;&lt;authors&gt;&lt;author&gt;Bowers, Len&lt;/author&gt;&lt;author&gt;Crowder, Martin&lt;/author&gt;&lt;/authors&gt;&lt;/contributors&gt;&lt;titles&gt;&lt;title&gt;Nursing staff numbers and their relationship to conflict and containment rates on psychiatric wards—A cross sectional time series Poisson regression study&lt;/title&gt;&lt;secondary-title&gt;International Journal of Nursing Studies&lt;/secondary-title&gt;&lt;/titles&gt;&lt;periodical&gt;&lt;full-title&gt;International Journal of Nursing Studies&lt;/full-title&gt;&lt;abbr-1&gt;Int. J. Nurs. Stud.&lt;/abbr-1&gt;&lt;abbr-2&gt;Int J Nurs Stud&lt;/abbr-2&gt;&lt;/periodical&gt;&lt;pages&gt;15-20&lt;/pages&gt;&lt;volume&gt;49&lt;/volume&gt;&lt;number&gt;1&lt;/number&gt;&lt;keywords&gt;&lt;keyword&gt;Mental health nursing&lt;/keyword&gt;&lt;keyword&gt;Inpatients&lt;/keyword&gt;&lt;keyword&gt;Conflict&lt;/keyword&gt;&lt;keyword&gt;Containment&lt;/keyword&gt;&lt;keyword&gt;Staffing levels&lt;/keyword&gt;&lt;keyword&gt;Violence&lt;/keyword&gt;&lt;keyword&gt;Self-harm&lt;/keyword&gt;&lt;keyword&gt;Safety&lt;/keyword&gt;&lt;keyword&gt;Coercion&lt;/keyword&gt;&lt;/keywords&gt;&lt;dates&gt;&lt;year&gt;2012&lt;/year&gt;&lt;pub-dates&gt;&lt;date&gt;1//&lt;/date&gt;&lt;/pub-dates&gt;&lt;/dates&gt;&lt;isbn&gt;0020-7489&lt;/isbn&gt;&lt;urls&gt;&lt;related-urls&gt;&lt;url&gt;http://www.sciencedirect.com/science/article/pii/S0020748911002690&lt;/url&gt;&lt;url&gt;http://www.journalofnursingstudies.com/article/S0020-7489(11)00269-0/abstract&lt;/url&gt;&lt;/related-urls&gt;&lt;/urls&gt;&lt;electronic-resource-num&gt;http://dx.doi.org/10.1016/j.ijnurstu.2011.07.005&lt;/electronic-resource-num&gt;&lt;/record&gt;&lt;/Cite&gt;&lt;/EndNote&gt;</w:instrText>
      </w:r>
      <w:r w:rsidRPr="00CD7857">
        <w:rPr>
          <w:spacing w:val="-1"/>
          <w:lang w:val="en-GB"/>
        </w:rPr>
        <w:fldChar w:fldCharType="separate"/>
      </w:r>
      <w:r w:rsidRPr="00CD7857">
        <w:rPr>
          <w:spacing w:val="-1"/>
          <w:lang w:val="en-GB"/>
        </w:rPr>
        <w:t>(Bowers and Crowder, 2012)</w:t>
      </w:r>
      <w:r w:rsidRPr="00CD7857">
        <w:rPr>
          <w:spacing w:val="-1"/>
          <w:lang w:val="en-GB"/>
        </w:rPr>
        <w:fldChar w:fldCharType="end"/>
      </w:r>
      <w:r w:rsidRPr="00CD7857">
        <w:rPr>
          <w:spacing w:val="-1"/>
          <w:lang w:val="en-GB"/>
        </w:rPr>
        <w:t xml:space="preserve">, </w:t>
      </w:r>
      <w:r w:rsidR="00FD0FF2">
        <w:rPr>
          <w:spacing w:val="-1"/>
          <w:lang w:val="en-GB"/>
        </w:rPr>
        <w:t xml:space="preserve">cancer </w:t>
      </w:r>
      <w:r w:rsidRPr="00CD7857">
        <w:rPr>
          <w:spacing w:val="-1"/>
          <w:lang w:val="en-GB"/>
        </w:rPr>
        <w:fldChar w:fldCharType="begin"/>
      </w:r>
      <w:r w:rsidRPr="00CD7857">
        <w:rPr>
          <w:spacing w:val="-1"/>
          <w:lang w:val="en-GB"/>
        </w:rPr>
        <w:instrText xml:space="preserve"> ADDIN EN.CITE &lt;EndNote&gt;&lt;Cite&gt;&lt;Author&gt;Griffiths &lt;/Author&gt;&lt;Year&gt;2013&lt;/Year&gt;&lt;RecNum&gt;31148&lt;/RecNum&gt;&lt;DisplayText&gt;(Griffiths  et al., 2013)&lt;/DisplayText&gt;&lt;record&gt;&lt;rec-number&gt;31148&lt;/rec-number&gt;&lt;foreign-keys&gt;&lt;key app="EN" db-id="9szzaf5xbwsxt5ezwsapa29xasw2z0v25v5r" timestamp="1320068548"&gt;31148&lt;/key&gt;&lt;/foreign-keys&gt;&lt;ref-type name="Journal Article"&gt;17&lt;/ref-type&gt;&lt;contributors&gt;&lt;authors&gt;&lt;author&gt;Griffiths , P&lt;/author&gt;&lt;author&gt;Simon,M&lt;/author&gt;&lt;author&gt;Richardson, A&lt;/author&gt;&lt;author&gt;Corner, J&lt;/author&gt;&lt;/authors&gt;&lt;/contributors&gt;&lt;titles&gt;&lt;title&gt;Is a larger specialist nurse workforce in cancer care associated with better patient experience? Cross-sectional study.&lt;/title&gt;&lt;secondary-title&gt;Journal of Health Services Research and Policy&lt;/secondary-title&gt;&lt;/titles&gt;&lt;periodical&gt;&lt;full-title&gt;Journal of Health Services Research and Policy&lt;/full-title&gt;&lt;abbr-1&gt;J. Health Serv. Res. Policy&lt;/abbr-1&gt;&lt;abbr-2&gt;J Health Serv Res Policy&lt;/abbr-2&gt;&lt;abbr-3&gt;Journal of Health Services Research &amp;amp; Policy&lt;/abbr-3&gt;&lt;/periodical&gt;&lt;pages&gt;39–46&lt;/pages&gt;&lt;volume&gt;18&lt;/volume&gt;&lt;number&gt;Suppl. 1&lt;/number&gt;&lt;dates&gt;&lt;year&gt;2013&lt;/year&gt;&lt;/dates&gt;&lt;urls&gt;&lt;/urls&gt;&lt;/record&gt;&lt;/Cite&gt;&lt;/EndNote&gt;</w:instrText>
      </w:r>
      <w:r w:rsidRPr="00CD7857">
        <w:rPr>
          <w:spacing w:val="-1"/>
          <w:lang w:val="en-GB"/>
        </w:rPr>
        <w:fldChar w:fldCharType="separate"/>
      </w:r>
      <w:r w:rsidRPr="00CD7857">
        <w:rPr>
          <w:spacing w:val="-1"/>
          <w:lang w:val="en-GB"/>
        </w:rPr>
        <w:t>(Griffiths  et al., 2013)</w:t>
      </w:r>
      <w:r w:rsidRPr="00CD7857">
        <w:rPr>
          <w:spacing w:val="-1"/>
          <w:lang w:val="en-GB"/>
        </w:rPr>
        <w:fldChar w:fldCharType="end"/>
      </w:r>
      <w:r w:rsidR="00FD0FF2">
        <w:rPr>
          <w:spacing w:val="-1"/>
          <w:lang w:val="en-GB"/>
        </w:rPr>
        <w:t xml:space="preserve"> and primary care </w:t>
      </w:r>
      <w:r w:rsidRPr="00CD7857">
        <w:rPr>
          <w:spacing w:val="-1"/>
          <w:lang w:val="en-GB"/>
        </w:rPr>
        <w:fldChar w:fldCharType="begin">
          <w:fldData xml:space="preserve">PEVuZE5vdGU+PENpdGU+PEF1dGhvcj5HcmlmZml0aHM8L0F1dGhvcj48WWVhcj4yMDEwPC9ZZWFy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</w:fldData>
        </w:fldChar>
      </w:r>
      <w:r w:rsidRPr="00CD7857">
        <w:rPr>
          <w:spacing w:val="-1"/>
          <w:lang w:val="en-GB"/>
        </w:rPr>
        <w:instrText xml:space="preserve"> ADDIN EN.CITE </w:instrText>
      </w:r>
      <w:r w:rsidRPr="00CD7857">
        <w:rPr>
          <w:spacing w:val="-1"/>
          <w:lang w:val="en-GB"/>
        </w:rPr>
        <w:fldChar w:fldCharType="begin">
          <w:fldData xml:space="preserve">PEVuZE5vdGU+PENpdGU+PEF1dGhvcj5HcmlmZml0aHM8L0F1dGhvcj48WWVhcj4yMDEwPC9ZZWFy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</w:fldData>
        </w:fldChar>
      </w:r>
      <w:r w:rsidRPr="00CD7857">
        <w:rPr>
          <w:spacing w:val="-1"/>
          <w:lang w:val="en-GB"/>
        </w:rPr>
        <w:instrText xml:space="preserve"> ADDIN EN.CITE.DATA </w:instrText>
      </w:r>
      <w:r w:rsidRPr="00CD7857">
        <w:rPr>
          <w:spacing w:val="-1"/>
          <w:lang w:val="en-GB"/>
        </w:rPr>
      </w:r>
      <w:r w:rsidRPr="00CD7857">
        <w:rPr>
          <w:spacing w:val="-1"/>
          <w:lang w:val="en-GB"/>
        </w:rPr>
        <w:fldChar w:fldCharType="end"/>
      </w:r>
      <w:r w:rsidRPr="00CD7857">
        <w:rPr>
          <w:spacing w:val="-1"/>
          <w:lang w:val="en-GB"/>
        </w:rPr>
      </w:r>
      <w:r w:rsidRPr="00CD7857">
        <w:rPr>
          <w:spacing w:val="-1"/>
          <w:lang w:val="en-GB"/>
        </w:rPr>
        <w:fldChar w:fldCharType="separate"/>
      </w:r>
      <w:r w:rsidRPr="00CD7857">
        <w:rPr>
          <w:spacing w:val="-1"/>
          <w:lang w:val="en-GB"/>
        </w:rPr>
        <w:t>(Griffiths et al., 2010, Griffiths et al., 2011, Griffiths et al., 2010)</w:t>
      </w:r>
      <w:r w:rsidRPr="00CD7857">
        <w:rPr>
          <w:spacing w:val="-1"/>
          <w:lang w:val="en-GB"/>
        </w:rPr>
        <w:fldChar w:fldCharType="end"/>
      </w:r>
      <w:r>
        <w:rPr>
          <w:spacing w:val="-1"/>
          <w:lang w:val="en-GB"/>
        </w:rPr>
        <w:t>;</w:t>
      </w:r>
      <w:r w:rsidRPr="00CD7857">
        <w:rPr>
          <w:spacing w:val="-1"/>
          <w:lang w:val="en-GB"/>
        </w:rPr>
        <w:t xml:space="preserve"> the vast majority of studies are focussed on acute care hospitals. Lack of evidence beyond acute care was cited as one of the reasons that NICE was asked to discontinue its programme of work after completing only two sets of guidance </w:t>
      </w:r>
      <w:r w:rsidRPr="00CD7857">
        <w:rPr>
          <w:spacing w:val="-1"/>
          <w:lang w:val="en-GB"/>
        </w:rPr>
        <w:fldChar w:fldCharType="begin"/>
      </w:r>
      <w:r w:rsidRPr="00CD7857">
        <w:rPr>
          <w:spacing w:val="-1"/>
          <w:lang w:val="en-GB"/>
        </w:rPr>
        <w:instrText xml:space="preserve"> ADDIN EN.CITE &lt;EndNote&gt;&lt;Cite&gt;&lt;Author&gt;Lintern&lt;/Author&gt;&lt;Year&gt;2015&lt;/Year&gt;&lt;RecNum&gt;38578&lt;/RecNum&gt;&lt;DisplayText&gt;(Lintern, 2015)&lt;/DisplayText&gt;&lt;record&gt;&lt;rec-number&gt;38578&lt;/rec-number&gt;&lt;foreign-keys&gt;&lt;key app="EN" db-id="9szzaf5xbwsxt5ezwsapa29xasw2z0v25v5r" timestamp="1439394484"&gt;38578&lt;/key&gt;&lt;/foreign-keys&gt;&lt;ref-type name="Journal Article"&gt;17&lt;/ref-type&gt;&lt;contributors&gt;&lt;authors&gt;&lt;author&gt;Shaun Lintern&lt;/author&gt;&lt;/authors&gt;&lt;/contributors&gt;&lt;titles&gt;&lt;title&gt;Revealed: NICE safe staffing work cost £1m&lt;/title&gt;&lt;secondary-title&gt;Health Services Journal&lt;/secondary-title&gt;&lt;/titles&gt;&lt;periodical&gt;&lt;full-title&gt;Health Services Journal&lt;/full-title&gt;&lt;/periodical&gt;&lt;volume&gt;12 June&lt;/volume&gt;&lt;number&gt;http://www.hsj.co.uk/news/revealed-nice-safe-staffing-work-cost-1m/5086796.article#.VctqGflVikp&lt;/number&gt;&lt;dates&gt;&lt;year&gt;2015&lt;/year&gt;&lt;/dates&gt;&lt;pub-location&gt;London&lt;/pub-location&gt;&lt;publisher&gt;EMAP&lt;/publisher&gt;&lt;urls&gt;&lt;/urls&gt;&lt;/record&gt;&lt;/Cite&gt;&lt;/EndNote&gt;</w:instrText>
      </w:r>
      <w:r w:rsidRPr="00CD7857">
        <w:rPr>
          <w:spacing w:val="-1"/>
          <w:lang w:val="en-GB"/>
        </w:rPr>
        <w:fldChar w:fldCharType="separate"/>
      </w:r>
      <w:r w:rsidRPr="00CD7857">
        <w:rPr>
          <w:spacing w:val="-1"/>
          <w:lang w:val="en-GB"/>
        </w:rPr>
        <w:t>(Lintern, 2015)</w:t>
      </w:r>
      <w:r w:rsidRPr="00CD7857">
        <w:rPr>
          <w:spacing w:val="-1"/>
          <w:lang w:val="en-GB"/>
        </w:rPr>
        <w:fldChar w:fldCharType="end"/>
      </w:r>
      <w:r w:rsidRPr="00CD7857">
        <w:rPr>
          <w:spacing w:val="-1"/>
          <w:lang w:val="en-GB"/>
        </w:rPr>
        <w:t xml:space="preserve">. Consequently this paper </w:t>
      </w:r>
      <w:r>
        <w:rPr>
          <w:spacing w:val="-1"/>
          <w:lang w:val="en-GB"/>
        </w:rPr>
        <w:t xml:space="preserve">has focussed on </w:t>
      </w:r>
      <w:r w:rsidR="00FD0FF2">
        <w:rPr>
          <w:spacing w:val="-1"/>
          <w:lang w:val="en-GB"/>
        </w:rPr>
        <w:t>this evidence</w:t>
      </w:r>
      <w:r>
        <w:rPr>
          <w:spacing w:val="-1"/>
          <w:lang w:val="en-GB"/>
        </w:rPr>
        <w:t xml:space="preserve">. </w:t>
      </w:r>
      <w:r w:rsidRPr="00CD7857">
        <w:rPr>
          <w:spacing w:val="-1"/>
          <w:lang w:val="en-GB"/>
        </w:rPr>
        <w:t>However, while the evidence itself may not generalise</w:t>
      </w:r>
      <w:r w:rsidR="00FD0FF2">
        <w:rPr>
          <w:spacing w:val="-1"/>
        </w:rPr>
        <w:t xml:space="preserve"> the challenges and limitations of the research are the same</w:t>
      </w:r>
      <w:r w:rsidRPr="00CD7857">
        <w:rPr>
          <w:spacing w:val="-1"/>
          <w:lang w:val="en-GB"/>
        </w:rPr>
        <w:t>.</w:t>
      </w:r>
    </w:p>
    <w:p w14:paraId="61CBEAAC" w14:textId="487404BC" w:rsidR="0099279E" w:rsidRDefault="00DA742B" w:rsidP="0099279E">
      <w:pPr>
        <w:pStyle w:val="BodyText"/>
        <w:spacing w:before="155" w:line="359" w:lineRule="auto"/>
        <w:ind w:left="0" w:right="288"/>
        <w:rPr>
          <w:lang w:val="en-GB"/>
        </w:rPr>
      </w:pPr>
      <w:r>
        <w:rPr>
          <w:lang w:val="en-GB"/>
        </w:rPr>
        <w:t xml:space="preserve">The </w:t>
      </w:r>
      <w:r w:rsidR="00B12D48">
        <w:rPr>
          <w:lang w:val="en-GB"/>
        </w:rPr>
        <w:t xml:space="preserve">added </w:t>
      </w:r>
      <w:r>
        <w:rPr>
          <w:lang w:val="en-GB"/>
        </w:rPr>
        <w:t xml:space="preserve">value of </w:t>
      </w:r>
      <w:r w:rsidR="00577E37">
        <w:rPr>
          <w:lang w:val="en-GB"/>
        </w:rPr>
        <w:t>further</w:t>
      </w:r>
      <w:r>
        <w:rPr>
          <w:lang w:val="en-GB"/>
        </w:rPr>
        <w:t xml:space="preserve"> </w:t>
      </w:r>
      <w:r w:rsidR="00B06BBE">
        <w:rPr>
          <w:lang w:val="en-GB"/>
        </w:rPr>
        <w:t xml:space="preserve">cross sectional </w:t>
      </w:r>
      <w:r w:rsidR="00182A22">
        <w:rPr>
          <w:lang w:val="en-GB"/>
        </w:rPr>
        <w:t>studies</w:t>
      </w:r>
      <w:r w:rsidR="00966ECC">
        <w:rPr>
          <w:lang w:val="en-GB"/>
        </w:rPr>
        <w:t xml:space="preserve"> that suffer the same limitations as existing research</w:t>
      </w:r>
      <w:r>
        <w:rPr>
          <w:lang w:val="en-GB"/>
        </w:rPr>
        <w:t xml:space="preserve"> is relatively low.</w:t>
      </w:r>
      <w:r w:rsidR="00B06BBE">
        <w:rPr>
          <w:lang w:val="en-GB"/>
        </w:rPr>
        <w:t xml:space="preserve"> </w:t>
      </w:r>
      <w:r w:rsidR="00C259D0">
        <w:rPr>
          <w:lang w:val="en-GB"/>
        </w:rPr>
        <w:t>R</w:t>
      </w:r>
      <w:r w:rsidR="00B06BBE">
        <w:rPr>
          <w:lang w:val="en-GB"/>
        </w:rPr>
        <w:t>ather than simply applying tried and tested approaches</w:t>
      </w:r>
      <w:r w:rsidR="00577E37">
        <w:rPr>
          <w:lang w:val="en-GB"/>
        </w:rPr>
        <w:t>,</w:t>
      </w:r>
      <w:r w:rsidR="00B06BBE">
        <w:rPr>
          <w:lang w:val="en-GB"/>
        </w:rPr>
        <w:t xml:space="preserve"> future researchers should look to see what opportunities there are to address some of the challenges we have identified. The ‘gold standard’ of studies for causal inference – the randomised controlled trial – may not be easily undertaken in this field</w:t>
      </w:r>
      <w:r w:rsidR="00B01F94">
        <w:rPr>
          <w:lang w:val="en-GB"/>
        </w:rPr>
        <w:t>,</w:t>
      </w:r>
      <w:r w:rsidR="00B06BBE">
        <w:rPr>
          <w:lang w:val="en-GB"/>
        </w:rPr>
        <w:t xml:space="preserve"> but it is by no means theoretically impossible. Further observation</w:t>
      </w:r>
      <w:r w:rsidR="00182A22">
        <w:rPr>
          <w:lang w:val="en-GB"/>
        </w:rPr>
        <w:t>al</w:t>
      </w:r>
      <w:r w:rsidR="00B06BBE">
        <w:rPr>
          <w:lang w:val="en-GB"/>
        </w:rPr>
        <w:t xml:space="preserve"> research can </w:t>
      </w:r>
      <w:r w:rsidR="00FD0FF2">
        <w:rPr>
          <w:lang w:val="en-GB"/>
        </w:rPr>
        <w:t xml:space="preserve">still </w:t>
      </w:r>
      <w:r w:rsidR="00B06BBE">
        <w:rPr>
          <w:lang w:val="en-GB"/>
        </w:rPr>
        <w:t xml:space="preserve">contribute much. </w:t>
      </w:r>
      <w:r>
        <w:rPr>
          <w:lang w:val="en-GB"/>
        </w:rPr>
        <w:t xml:space="preserve">Technological developments are creating opportunities for far richer data to be accessed to explore the relationships between nurse staffing levels and </w:t>
      </w:r>
      <w:r w:rsidR="0019545C">
        <w:rPr>
          <w:lang w:val="en-GB"/>
        </w:rPr>
        <w:t>quality of care. In this regard Needleman’s 2011 study stands out because it used shift</w:t>
      </w:r>
      <w:r w:rsidR="0003196C">
        <w:rPr>
          <w:lang w:val="en-GB"/>
        </w:rPr>
        <w:t>-</w:t>
      </w:r>
      <w:r w:rsidR="0019545C">
        <w:rPr>
          <w:lang w:val="en-GB"/>
        </w:rPr>
        <w:t>by</w:t>
      </w:r>
      <w:r w:rsidR="0003196C">
        <w:rPr>
          <w:lang w:val="en-GB"/>
        </w:rPr>
        <w:t>-</w:t>
      </w:r>
      <w:r w:rsidR="0019545C">
        <w:rPr>
          <w:lang w:val="en-GB"/>
        </w:rPr>
        <w:t>shift staffing data and established that i</w:t>
      </w:r>
      <w:r w:rsidR="00FD0FF2">
        <w:rPr>
          <w:lang w:val="en-GB"/>
        </w:rPr>
        <w:t xml:space="preserve">ncreases in death followed periods of low </w:t>
      </w:r>
      <w:r w:rsidR="0019545C">
        <w:rPr>
          <w:lang w:val="en-GB"/>
        </w:rPr>
        <w:t xml:space="preserve">staffing </w:t>
      </w:r>
      <w:r w:rsidR="0019545C">
        <w:rPr>
          <w:lang w:val="en-GB"/>
        </w:rPr>
        <w:fldChar w:fldCharType="begin">
          <w:fldData xml:space="preserve">PEVuZE5vdGU+PENpdGU+PEF1dGhvcj5OZWVkbGVtYW48L0F1dGhvcj48WWVhcj4yMDExPC9ZZWFy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</w:fldData>
        </w:fldChar>
      </w:r>
      <w:r w:rsidR="0019545C">
        <w:rPr>
          <w:lang w:val="en-GB"/>
        </w:rPr>
        <w:instrText xml:space="preserve"> ADDIN EN.CITE </w:instrText>
      </w:r>
      <w:r w:rsidR="0019545C">
        <w:rPr>
          <w:lang w:val="en-GB"/>
        </w:rPr>
        <w:fldChar w:fldCharType="begin">
          <w:fldData xml:space="preserve">PEVuZE5vdGU+PENpdGU+PEF1dGhvcj5OZWVkbGVtYW48L0F1dGhvcj48WWVhcj4yMDExPC9ZZWFy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</w:fldData>
        </w:fldChar>
      </w:r>
      <w:r w:rsidR="0019545C">
        <w:rPr>
          <w:lang w:val="en-GB"/>
        </w:rPr>
        <w:instrText xml:space="preserve"> ADDIN EN.CITE.DATA </w:instrText>
      </w:r>
      <w:r w:rsidR="0019545C">
        <w:rPr>
          <w:lang w:val="en-GB"/>
        </w:rPr>
      </w:r>
      <w:r w:rsidR="0019545C">
        <w:rPr>
          <w:lang w:val="en-GB"/>
        </w:rPr>
        <w:fldChar w:fldCharType="end"/>
      </w:r>
      <w:r w:rsidR="0019545C">
        <w:rPr>
          <w:lang w:val="en-GB"/>
        </w:rPr>
      </w:r>
      <w:r w:rsidR="0019545C">
        <w:rPr>
          <w:lang w:val="en-GB"/>
        </w:rPr>
        <w:fldChar w:fldCharType="separate"/>
      </w:r>
      <w:r w:rsidR="0019545C">
        <w:rPr>
          <w:noProof/>
          <w:lang w:val="en-GB"/>
        </w:rPr>
        <w:t>(Needleman et al., 2011)</w:t>
      </w:r>
      <w:r w:rsidR="0019545C">
        <w:rPr>
          <w:lang w:val="en-GB"/>
        </w:rPr>
        <w:fldChar w:fldCharType="end"/>
      </w:r>
      <w:r w:rsidR="0019545C">
        <w:rPr>
          <w:lang w:val="en-GB"/>
        </w:rPr>
        <w:t xml:space="preserve">.  </w:t>
      </w:r>
      <w:r w:rsidR="00C259D0">
        <w:rPr>
          <w:lang w:val="en-GB"/>
        </w:rPr>
        <w:t>T</w:t>
      </w:r>
      <w:r w:rsidR="0099279E">
        <w:rPr>
          <w:lang w:val="en-GB"/>
        </w:rPr>
        <w:t>he increasing use of electronic records and systems for recording drug administration and vital signs observations makes more direct exploration of the causal pathway between nurse staffing levels and patient outcomes</w:t>
      </w:r>
      <w:r w:rsidR="00625325">
        <w:rPr>
          <w:lang w:val="en-GB"/>
        </w:rPr>
        <w:t xml:space="preserve"> possible</w:t>
      </w:r>
      <w:r w:rsidR="0099279E">
        <w:rPr>
          <w:lang w:val="en-GB"/>
        </w:rPr>
        <w:t xml:space="preserve">. </w:t>
      </w:r>
    </w:p>
    <w:p w14:paraId="0BC1EAEC" w14:textId="38EE5C42" w:rsidR="009175DC" w:rsidRDefault="009175DC" w:rsidP="0099279E">
      <w:pPr>
        <w:pStyle w:val="BodyText"/>
        <w:spacing w:before="155" w:line="359" w:lineRule="auto"/>
        <w:ind w:left="0" w:right="288"/>
        <w:rPr>
          <w:lang w:val="en-GB"/>
        </w:rPr>
      </w:pPr>
    </w:p>
    <w:p w14:paraId="66F6BF65" w14:textId="138B79A2" w:rsidR="0043732C" w:rsidRDefault="0099279E" w:rsidP="001454D1">
      <w:pPr>
        <w:pStyle w:val="BodyText"/>
        <w:spacing w:before="155" w:line="359" w:lineRule="auto"/>
        <w:ind w:left="0" w:right="288"/>
        <w:rPr>
          <w:lang w:val="en-GB"/>
        </w:rPr>
      </w:pPr>
      <w:r>
        <w:rPr>
          <w:lang w:val="en-GB"/>
        </w:rPr>
        <w:t xml:space="preserve">We propose a series of questions </w:t>
      </w:r>
      <w:r w:rsidR="00625325">
        <w:rPr>
          <w:lang w:val="en-GB"/>
        </w:rPr>
        <w:t>to assess</w:t>
      </w:r>
      <w:r>
        <w:rPr>
          <w:lang w:val="en-GB"/>
        </w:rPr>
        <w:t xml:space="preserve"> the likely added value of future research. Not all these solutions will be available to all researchers. </w:t>
      </w:r>
      <w:r w:rsidR="00625325">
        <w:rPr>
          <w:lang w:val="en-GB"/>
        </w:rPr>
        <w:t>T</w:t>
      </w:r>
      <w:r>
        <w:rPr>
          <w:lang w:val="en-GB"/>
        </w:rPr>
        <w:t>hose planning studies and those reading research might consider the</w:t>
      </w:r>
      <w:r w:rsidR="00625325">
        <w:rPr>
          <w:lang w:val="en-GB"/>
        </w:rPr>
        <w:t xml:space="preserve"> </w:t>
      </w:r>
      <w:r w:rsidR="001B2C00">
        <w:rPr>
          <w:lang w:val="en-GB"/>
        </w:rPr>
        <w:t>following points</w:t>
      </w:r>
      <w:r>
        <w:rPr>
          <w:lang w:val="en-GB"/>
        </w:rPr>
        <w:t xml:space="preserve"> </w:t>
      </w:r>
      <w:r w:rsidR="006330D1">
        <w:rPr>
          <w:lang w:val="en-GB"/>
        </w:rPr>
        <w:t>(</w:t>
      </w:r>
      <w:r w:rsidR="001454D1">
        <w:rPr>
          <w:lang w:val="en-GB"/>
        </w:rPr>
        <w:t xml:space="preserve">figure </w:t>
      </w:r>
      <w:r w:rsidR="009175DC">
        <w:rPr>
          <w:lang w:val="en-GB"/>
        </w:rPr>
        <w:t>3</w:t>
      </w:r>
      <w:r w:rsidR="006330D1">
        <w:rPr>
          <w:lang w:val="en-GB"/>
        </w:rPr>
        <w:t>)</w:t>
      </w:r>
      <w:r w:rsidR="002316B3">
        <w:rPr>
          <w:lang w:val="en-GB"/>
        </w:rPr>
        <w:t>.</w:t>
      </w:r>
      <w:r w:rsidR="00446091">
        <w:rPr>
          <w:lang w:val="en-GB"/>
        </w:rPr>
        <w:t xml:space="preserve"> Many of </w:t>
      </w:r>
      <w:r w:rsidR="00087530">
        <w:rPr>
          <w:lang w:val="en-GB"/>
        </w:rPr>
        <w:t xml:space="preserve">the issues outlined in figure </w:t>
      </w:r>
      <w:r w:rsidR="001B2C00">
        <w:rPr>
          <w:lang w:val="en-GB"/>
        </w:rPr>
        <w:t>3</w:t>
      </w:r>
      <w:r w:rsidR="00087530">
        <w:rPr>
          <w:lang w:val="en-GB"/>
        </w:rPr>
        <w:t xml:space="preserve"> relate to the issue of endogeneity and the problem of obtaining an unbiased estimate of a causal relationship from observational studies.  There is a growing literature on analytical approaches to addressing these problems </w:t>
      </w:r>
      <w:r w:rsidR="00087530">
        <w:rPr>
          <w:lang w:val="en-GB"/>
        </w:rPr>
        <w:fldChar w:fldCharType="begin"/>
      </w:r>
      <w:r w:rsidR="00087530">
        <w:rPr>
          <w:lang w:val="en-GB"/>
        </w:rPr>
        <w:instrText xml:space="preserve"> ADDIN EN.CITE &lt;EndNote&gt;&lt;Cite&gt;&lt;Author&gt;Antonakis&lt;/Author&gt;&lt;Year&gt;2010&lt;/Year&gt;&lt;RecNum&gt;38598&lt;/RecNum&gt;&lt;Prefix&gt;see &lt;/Prefix&gt;&lt;DisplayText&gt;(see Antonakis et al., 2010)&lt;/DisplayText&gt;&lt;record&gt;&lt;rec-number&gt;38598&lt;/rec-number&gt;&lt;foreign-keys&gt;&lt;key app="EN" db-id="9szzaf5xbwsxt5ezwsapa29xasw2z0v25v5r" timestamp="1444035097"&gt;38598&lt;/key&gt;&lt;key app="ENWeb" db-id=""&gt;0&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electronic-resource-num&gt;10.1016/j.leaqua.2010.10.010&lt;/electronic-resource-num&gt;&lt;/record&gt;&lt;/Cite&gt;&lt;/EndNote&gt;</w:instrText>
      </w:r>
      <w:r w:rsidR="00087530">
        <w:rPr>
          <w:lang w:val="en-GB"/>
        </w:rPr>
        <w:fldChar w:fldCharType="separate"/>
      </w:r>
      <w:r w:rsidR="00087530">
        <w:rPr>
          <w:noProof/>
          <w:lang w:val="en-GB"/>
        </w:rPr>
        <w:t>(see Antonakis et al., 2010)</w:t>
      </w:r>
      <w:r w:rsidR="00087530">
        <w:rPr>
          <w:lang w:val="en-GB"/>
        </w:rPr>
        <w:fldChar w:fldCharType="end"/>
      </w:r>
      <w:r w:rsidR="00087530">
        <w:rPr>
          <w:lang w:val="en-GB"/>
        </w:rPr>
        <w:t xml:space="preserve">. Some of these approaches, for example </w:t>
      </w:r>
      <w:r w:rsidR="001A6109">
        <w:rPr>
          <w:lang w:val="en-GB"/>
        </w:rPr>
        <w:t>propensity score analysis</w:t>
      </w:r>
      <w:r w:rsidR="008D3065">
        <w:rPr>
          <w:lang w:val="en-GB"/>
        </w:rPr>
        <w:t xml:space="preserve"> or instrumental variables</w:t>
      </w:r>
      <w:r w:rsidR="001A6109">
        <w:rPr>
          <w:lang w:val="en-GB"/>
        </w:rPr>
        <w:t>, hold significant promise</w:t>
      </w:r>
      <w:r w:rsidR="00CA3F07">
        <w:rPr>
          <w:lang w:val="en-GB"/>
        </w:rPr>
        <w:t>,</w:t>
      </w:r>
      <w:r w:rsidR="001A6109">
        <w:rPr>
          <w:lang w:val="en-GB"/>
        </w:rPr>
        <w:t xml:space="preserve"> but none are without limitations and all require that stringent assumptions are met. It seems unlikely that any </w:t>
      </w:r>
      <w:r w:rsidR="006136D4">
        <w:rPr>
          <w:lang w:val="en-GB"/>
        </w:rPr>
        <w:t xml:space="preserve">single </w:t>
      </w:r>
      <w:r w:rsidR="001A6109">
        <w:rPr>
          <w:lang w:val="en-GB"/>
        </w:rPr>
        <w:t>study can completely meet all the requirements for a ‘perfect’ causal estimate.</w:t>
      </w:r>
    </w:p>
    <w:p w14:paraId="231969A6" w14:textId="77777777" w:rsidR="00DB1FF4" w:rsidRPr="002316B3" w:rsidRDefault="001A6109" w:rsidP="009A4C15">
      <w:pPr>
        <w:pStyle w:val="BodyText"/>
        <w:spacing w:before="155" w:line="359" w:lineRule="auto"/>
        <w:ind w:left="0" w:right="288"/>
        <w:rPr>
          <w:lang w:val="en-GB"/>
        </w:rPr>
      </w:pPr>
      <w:r>
        <w:rPr>
          <w:lang w:val="en-GB"/>
        </w:rPr>
        <w:t xml:space="preserve">So, while statistical methods may help to give estimates that are less likely to be biased </w:t>
      </w:r>
      <w:r w:rsidR="00446091">
        <w:rPr>
          <w:lang w:val="en-GB"/>
        </w:rPr>
        <w:t>it</w:t>
      </w:r>
      <w:r>
        <w:rPr>
          <w:lang w:val="en-GB"/>
        </w:rPr>
        <w:t xml:space="preserve"> remains incumbent on researchers to recognise that the results of their own models, no matter how well the analysis has been performed, might be biased. </w:t>
      </w:r>
      <w:r w:rsidR="009A4C15">
        <w:rPr>
          <w:lang w:val="en-GB"/>
        </w:rPr>
        <w:t xml:space="preserve">Consideration of the possible endogenous relationships allows a discussion of the likely effect of these relationships on the estimate to be discussed and identified, even if they cannot be directly tested. Such discussions are rarely seen in reports of these studies. </w:t>
      </w:r>
    </w:p>
    <w:p w14:paraId="20F6C49F" w14:textId="77777777" w:rsidR="009A4C15" w:rsidRDefault="009A4C15" w:rsidP="009A4C15">
      <w:pPr>
        <w:pStyle w:val="BodyText"/>
        <w:spacing w:before="155" w:line="359" w:lineRule="auto"/>
        <w:ind w:left="0" w:right="288"/>
        <w:rPr>
          <w:i/>
        </w:rPr>
      </w:pPr>
      <w:r>
        <w:rPr>
          <w:i/>
        </w:rPr>
        <w:t>Concluding remarks</w:t>
      </w:r>
    </w:p>
    <w:p w14:paraId="35E1CDE5" w14:textId="1BE863E3" w:rsidR="00AB0911" w:rsidRDefault="00625325" w:rsidP="009A4C15">
      <w:pPr>
        <w:pStyle w:val="BodyText"/>
        <w:spacing w:before="155" w:line="359" w:lineRule="auto"/>
        <w:ind w:left="0" w:right="288"/>
      </w:pPr>
      <w:r>
        <w:t>This paper provides an</w:t>
      </w:r>
      <w:r w:rsidR="0082629C">
        <w:t xml:space="preserve"> overview of the evidence base for the association between nurses staffing levels, skill mix and patient outcomes. The evidence is extensive</w:t>
      </w:r>
      <w:r>
        <w:t>, o</w:t>
      </w:r>
      <w:r w:rsidR="0082629C">
        <w:t>verwhelming in its size and complex</w:t>
      </w:r>
      <w:r w:rsidR="006136D4">
        <w:t>ity,</w:t>
      </w:r>
      <w:r>
        <w:t xml:space="preserve"> but does not provide clear </w:t>
      </w:r>
      <w:r w:rsidR="00446091">
        <w:t>answers. While we</w:t>
      </w:r>
      <w:r w:rsidR="0082629C">
        <w:t xml:space="preserve"> conclude that the evidence </w:t>
      </w:r>
      <w:r w:rsidR="00577E37">
        <w:t>supports</w:t>
      </w:r>
      <w:r w:rsidR="0082629C">
        <w:t xml:space="preserve"> a causal link between nurse staffing levels and patient outcomes </w:t>
      </w:r>
      <w:r w:rsidR="00AB0911">
        <w:t xml:space="preserve">in general hospital wards, </w:t>
      </w:r>
      <w:r w:rsidR="0082629C">
        <w:t>the evidence is not sufficient to estimate either the costs or consequences of making changes in nurse staffing with any degree of confidence.</w:t>
      </w:r>
      <w:r w:rsidR="00AB0911">
        <w:t xml:space="preserve"> Consequently the economic case remains uncertain.  </w:t>
      </w:r>
      <w:r>
        <w:t>As ever, we find that more research is needed, and we have provided some guidance to ensure that future work overcomes the limitations of the current evidence base.</w:t>
      </w:r>
    </w:p>
    <w:p w14:paraId="32A4A4A2" w14:textId="186B15A3" w:rsidR="0082629C" w:rsidRDefault="006136D4">
      <w:pPr>
        <w:pStyle w:val="BodyText"/>
        <w:spacing w:before="155" w:line="359" w:lineRule="auto"/>
        <w:ind w:left="0" w:right="288"/>
      </w:pPr>
      <w:r>
        <w:t xml:space="preserve">Evidence on nurse staffing and patient outcomes has grown remarkably in the past 20 years. It has been instrumental in drawing attention to the important role of nurses in maintaining safety and improving patient outcomes. </w:t>
      </w:r>
      <w:r w:rsidR="001B2C00">
        <w:t>T</w:t>
      </w:r>
      <w:r w:rsidR="00AB0911">
        <w:t xml:space="preserve">he evidence </w:t>
      </w:r>
      <w:r w:rsidR="00075F9E">
        <w:t>available point</w:t>
      </w:r>
      <w:r w:rsidR="00CA3F07">
        <w:t>s</w:t>
      </w:r>
      <w:r w:rsidR="00075F9E">
        <w:t xml:space="preserve"> to a possible</w:t>
      </w:r>
      <w:r w:rsidR="00AB0911">
        <w:t xml:space="preserve"> economic case for investments in better qualified nurses and a richer skill mix as a focus for improving patient safety</w:t>
      </w:r>
      <w:r w:rsidR="002316B3">
        <w:t xml:space="preserve"> in acute care</w:t>
      </w:r>
      <w:r w:rsidR="00AB0911">
        <w:t xml:space="preserve">. </w:t>
      </w:r>
      <w:r w:rsidR="001B2C00">
        <w:t>Despite this,</w:t>
      </w:r>
      <w:r w:rsidR="00AB0911">
        <w:t xml:space="preserve"> policies currently being considered in many co</w:t>
      </w:r>
      <w:r w:rsidR="001B2C00">
        <w:t>untries, including the UK,</w:t>
      </w:r>
      <w:r w:rsidR="00AB0911">
        <w:t xml:space="preserve"> </w:t>
      </w:r>
      <w:r w:rsidR="006F23F0">
        <w:t>contemplate</w:t>
      </w:r>
      <w:r w:rsidR="00AB0911">
        <w:t xml:space="preserve"> a dilution of skill mix as a potential solution to economic constraints and nurse </w:t>
      </w:r>
      <w:r>
        <w:t>shortages</w:t>
      </w:r>
      <w:r w:rsidR="001B2C00">
        <w:t xml:space="preserve"> and authoritative guidance such as that of NICE concludes that the evidence is insufficient to guide staffing decisions</w:t>
      </w:r>
      <w:r>
        <w:rPr>
          <w:rStyle w:val="CommentReference"/>
          <w:rFonts w:asciiTheme="minorHAnsi" w:eastAsiaTheme="minorHAnsi" w:hAnsiTheme="minorHAnsi"/>
          <w:lang w:val="en-GB"/>
        </w:rPr>
        <w:t>.</w:t>
      </w:r>
      <w:r>
        <w:t xml:space="preserve"> In order to more definitively address these challenges, provide more direct evidence of required staffing levels and build a stronger case for investment,</w:t>
      </w:r>
      <w:r w:rsidR="001B2C00">
        <w:t xml:space="preserve"> we urge future researchers to be mindful of the limitations noted here and design future studies so as to minimize the risk of bias.</w:t>
      </w:r>
      <w:r>
        <w:t xml:space="preserve">  </w:t>
      </w:r>
    </w:p>
    <w:p w14:paraId="714C978A" w14:textId="77777777" w:rsidR="00357130" w:rsidRDefault="00357130">
      <w:pPr>
        <w:rPr>
          <w:rFonts w:ascii="Cambria" w:hAnsi="Cambria" w:cs="Times"/>
          <w:b/>
          <w:color w:val="000000"/>
          <w:u w:val="single"/>
        </w:rPr>
      </w:pPr>
    </w:p>
    <w:p w14:paraId="225E8E48" w14:textId="77777777" w:rsidR="003F6BFB" w:rsidRDefault="003F6BFB">
      <w:pPr>
        <w:rPr>
          <w:rFonts w:ascii="Cambria" w:hAnsi="Cambria" w:cs="Times"/>
          <w:b/>
          <w:color w:val="000000"/>
          <w:u w:val="single"/>
        </w:rPr>
      </w:pPr>
    </w:p>
    <w:p w14:paraId="20853175" w14:textId="77777777" w:rsidR="001B5AF3" w:rsidRPr="00163F63" w:rsidRDefault="001B5AF3" w:rsidP="001B5AF3">
      <w:pPr>
        <w:spacing w:line="360" w:lineRule="auto"/>
        <w:jc w:val="both"/>
        <w:rPr>
          <w:rFonts w:ascii="Cambria" w:hAnsi="Cambria" w:cs="Times"/>
          <w:b/>
          <w:color w:val="000000"/>
          <w:u w:val="single"/>
        </w:rPr>
      </w:pPr>
      <w:r w:rsidRPr="00163F63">
        <w:rPr>
          <w:rFonts w:ascii="Cambria" w:hAnsi="Cambria" w:cs="Times"/>
          <w:b/>
          <w:color w:val="000000"/>
          <w:u w:val="single"/>
        </w:rPr>
        <w:t>Acknowledgem</w:t>
      </w:r>
      <w:r w:rsidR="00B95A08">
        <w:rPr>
          <w:rFonts w:ascii="Cambria" w:hAnsi="Cambria" w:cs="Times"/>
          <w:b/>
          <w:color w:val="000000"/>
          <w:u w:val="single"/>
        </w:rPr>
        <w:t>ents</w:t>
      </w:r>
    </w:p>
    <w:p w14:paraId="1A6C0FE1" w14:textId="32FCC16A" w:rsidR="001B2C00" w:rsidRDefault="001B5AF3" w:rsidP="001B5AF3">
      <w:pPr>
        <w:spacing w:line="360" w:lineRule="auto"/>
        <w:rPr>
          <w:color w:val="000000"/>
          <w:lang w:val="en"/>
        </w:rPr>
      </w:pPr>
      <w:r w:rsidRPr="00163F63">
        <w:rPr>
          <w:rFonts w:ascii="Cambria" w:hAnsi="Cambria"/>
        </w:rPr>
        <w:t xml:space="preserve">The work reported here </w:t>
      </w:r>
      <w:r w:rsidR="00B95A08">
        <w:rPr>
          <w:rFonts w:ascii="Cambria" w:hAnsi="Cambria"/>
        </w:rPr>
        <w:t>draws on</w:t>
      </w:r>
      <w:r w:rsidRPr="00163F63">
        <w:rPr>
          <w:rFonts w:ascii="Cambria" w:hAnsi="Cambria"/>
        </w:rPr>
        <w:t xml:space="preserve"> a review initially conducted under a contract for the National Institute for H</w:t>
      </w:r>
      <w:r w:rsidR="00446091">
        <w:rPr>
          <w:rFonts w:ascii="Cambria" w:hAnsi="Cambria"/>
        </w:rPr>
        <w:t xml:space="preserve">ealth and Care </w:t>
      </w:r>
      <w:r w:rsidR="001B2C00">
        <w:rPr>
          <w:rFonts w:ascii="Cambria" w:hAnsi="Cambria"/>
        </w:rPr>
        <w:t>Excellence.</w:t>
      </w:r>
      <w:r w:rsidRPr="00163F63">
        <w:rPr>
          <w:rFonts w:ascii="Cambria" w:hAnsi="Cambria"/>
        </w:rPr>
        <w:t xml:space="preserve">  </w:t>
      </w:r>
      <w:r w:rsidR="00C00355" w:rsidRPr="00163F63">
        <w:rPr>
          <w:rFonts w:ascii="Cambria" w:hAnsi="Cambria"/>
        </w:rPr>
        <w:t xml:space="preserve">We are grateful </w:t>
      </w:r>
      <w:r w:rsidR="00C00355">
        <w:rPr>
          <w:rFonts w:ascii="Cambria" w:hAnsi="Cambria"/>
        </w:rPr>
        <w:t xml:space="preserve">to </w:t>
      </w:r>
      <w:r w:rsidR="00C00355" w:rsidRPr="00163F63">
        <w:rPr>
          <w:rFonts w:ascii="Cambria" w:hAnsi="Cambria"/>
        </w:rPr>
        <w:t>Karen Welch, Information Scientist</w:t>
      </w:r>
      <w:r w:rsidR="00C00355">
        <w:rPr>
          <w:rFonts w:ascii="Cambria" w:hAnsi="Cambria"/>
        </w:rPr>
        <w:t>,</w:t>
      </w:r>
      <w:r w:rsidR="00C00355" w:rsidRPr="00163F63">
        <w:rPr>
          <w:rFonts w:ascii="Cambria" w:hAnsi="Cambria"/>
        </w:rPr>
        <w:t xml:space="preserve"> who conducted the literature searches.</w:t>
      </w:r>
      <w:r w:rsidR="00C00355">
        <w:rPr>
          <w:rFonts w:ascii="Cambria" w:hAnsi="Cambria"/>
        </w:rPr>
        <w:t xml:space="preserve"> </w:t>
      </w:r>
      <w:r w:rsidR="00C00355" w:rsidRPr="00C00355">
        <w:rPr>
          <w:rFonts w:ascii="Cambria" w:hAnsi="Cambria"/>
        </w:rPr>
        <w:t>This paper</w:t>
      </w:r>
      <w:r w:rsidR="00C00355">
        <w:rPr>
          <w:rFonts w:ascii="Cambria" w:hAnsi="Cambria"/>
        </w:rPr>
        <w:t xml:space="preserve"> presents independent analysis</w:t>
      </w:r>
      <w:r w:rsidR="00C00355" w:rsidRPr="00C00355">
        <w:rPr>
          <w:rFonts w:ascii="Cambria" w:hAnsi="Cambria"/>
        </w:rPr>
        <w:t xml:space="preserve"> funded by the National Institute for Health Research (NIHR</w:t>
      </w:r>
      <w:r w:rsidR="00C00355">
        <w:rPr>
          <w:rFonts w:ascii="Cambria" w:hAnsi="Cambria"/>
        </w:rPr>
        <w:t>)</w:t>
      </w:r>
      <w:r w:rsidR="00C00355" w:rsidRPr="00C00355">
        <w:rPr>
          <w:rFonts w:ascii="Cambria" w:hAnsi="Cambria"/>
        </w:rPr>
        <w:t xml:space="preserve"> </w:t>
      </w:r>
      <w:r w:rsidRPr="00C00355">
        <w:rPr>
          <w:rFonts w:ascii="Cambria" w:hAnsi="Cambria"/>
        </w:rPr>
        <w:t>National Institute for Health Research Collaboration for Leadership in Applied Health Research and Care (CLAHRC) Wessex</w:t>
      </w:r>
      <w:r w:rsidR="00C00355">
        <w:rPr>
          <w:rFonts w:ascii="Cambria" w:hAnsi="Cambria"/>
        </w:rPr>
        <w:t>,</w:t>
      </w:r>
      <w:r w:rsidRPr="00C00355">
        <w:rPr>
          <w:rFonts w:ascii="Cambria" w:hAnsi="Cambria"/>
        </w:rPr>
        <w:t xml:space="preserve"> </w:t>
      </w:r>
      <w:r w:rsidR="00C00355">
        <w:rPr>
          <w:rFonts w:ascii="Cambria" w:hAnsi="Cambria"/>
        </w:rPr>
        <w:t>and the NIHR Health Services &amp; Delivery Research programme (grant number</w:t>
      </w:r>
      <w:r w:rsidR="00C00355" w:rsidRPr="00C00355">
        <w:t xml:space="preserve"> </w:t>
      </w:r>
      <w:r w:rsidR="00C00355" w:rsidRPr="00C00355">
        <w:rPr>
          <w:rFonts w:ascii="Cambria" w:hAnsi="Cambria"/>
        </w:rPr>
        <w:t>13/114/17</w:t>
      </w:r>
      <w:r w:rsidR="00C00355">
        <w:rPr>
          <w:rFonts w:ascii="Cambria" w:hAnsi="Cambria"/>
        </w:rPr>
        <w:t>)</w:t>
      </w:r>
      <w:r w:rsidR="00C00355" w:rsidRPr="00C00355">
        <w:rPr>
          <w:rFonts w:ascii="Cambria" w:hAnsi="Cambria"/>
        </w:rPr>
        <w:t>. The views expressed are those of the author(s) and not necessarily those of NICE, the NHS, the NIHR or the Department of Health.</w:t>
      </w:r>
    </w:p>
    <w:p w14:paraId="5747DE77" w14:textId="77777777" w:rsidR="001A3681" w:rsidRDefault="001B5AF3" w:rsidP="001B5AF3">
      <w:pPr>
        <w:rPr>
          <w:rFonts w:ascii="Cambria" w:hAnsi="Cambria"/>
        </w:rPr>
      </w:pPr>
      <w:r w:rsidRPr="00163F63">
        <w:rPr>
          <w:rFonts w:ascii="Cambria" w:hAnsi="Cambria"/>
        </w:rPr>
        <w:t>The authors d</w:t>
      </w:r>
      <w:r w:rsidR="001A3681">
        <w:rPr>
          <w:rFonts w:ascii="Cambria" w:hAnsi="Cambria"/>
        </w:rPr>
        <w:t>eclare no competing interests</w:t>
      </w:r>
    </w:p>
    <w:p w14:paraId="2B5615A9" w14:textId="77777777" w:rsidR="00D50028" w:rsidRDefault="00D50028" w:rsidP="001B5AF3">
      <w:pPr>
        <w:rPr>
          <w:rFonts w:ascii="Cambria" w:hAnsi="Cambria"/>
        </w:rPr>
      </w:pPr>
    </w:p>
    <w:p w14:paraId="614C6A62" w14:textId="3251F764" w:rsidR="00D50028" w:rsidRDefault="00D50028" w:rsidP="001B5AF3">
      <w:pPr>
        <w:rPr>
          <w:rFonts w:ascii="Cambria" w:hAnsi="Cambria"/>
        </w:rPr>
        <w:sectPr w:rsidR="00D50028" w:rsidSect="001A3681">
          <w:pgSz w:w="11906" w:h="16838"/>
          <w:pgMar w:top="1440" w:right="1440" w:bottom="1440" w:left="1440" w:header="708" w:footer="708" w:gutter="0"/>
          <w:cols w:space="708"/>
          <w:docGrid w:linePitch="360"/>
        </w:sectPr>
      </w:pPr>
      <w:r w:rsidRPr="009175DC">
        <w:rPr>
          <w:noProof/>
          <w:lang w:eastAsia="zh-CN"/>
        </w:rPr>
        <mc:AlternateContent>
          <mc:Choice Requires="wps">
            <w:drawing>
              <wp:anchor distT="45720" distB="45720" distL="114300" distR="114300" simplePos="0" relativeHeight="251678208" behindDoc="0" locked="0" layoutInCell="1" allowOverlap="1" wp14:anchorId="0D8C7AFE" wp14:editId="61571692">
                <wp:simplePos x="0" y="0"/>
                <wp:positionH relativeFrom="column">
                  <wp:posOffset>0</wp:posOffset>
                </wp:positionH>
                <wp:positionV relativeFrom="paragraph">
                  <wp:posOffset>1828800</wp:posOffset>
                </wp:positionV>
                <wp:extent cx="5276850" cy="5305425"/>
                <wp:effectExtent l="0" t="0" r="317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6850" cy="5305425"/>
                        </a:xfrm>
                        <a:prstGeom prst="rect">
                          <a:avLst/>
                        </a:prstGeom>
                        <a:solidFill>
                          <a:srgbClr val="FFFFFF"/>
                        </a:solidFill>
                        <a:ln w="9525">
                          <a:solidFill>
                            <a:srgbClr val="000000"/>
                          </a:solidFill>
                          <a:miter lim="800000"/>
                          <a:headEnd/>
                          <a:tailEnd/>
                        </a:ln>
                      </wps:spPr>
                      <wps:txbx>
                        <w:txbxContent>
                          <w:p w14:paraId="4B9A0E23" w14:textId="77777777" w:rsidR="003110EB" w:rsidRDefault="003110EB" w:rsidP="00D50028">
                            <w:pPr>
                              <w:pStyle w:val="BodyText"/>
                              <w:spacing w:before="155" w:line="359" w:lineRule="auto"/>
                              <w:ind w:left="0" w:right="288"/>
                              <w:rPr>
                                <w:lang w:val="en-GB"/>
                              </w:rPr>
                            </w:pPr>
                            <w:r>
                              <w:rPr>
                                <w:lang w:val="en-GB"/>
                              </w:rPr>
                              <w:t>Figure 3:  Diagnostic questions for added value in staffing outcomes research</w:t>
                            </w:r>
                          </w:p>
                          <w:p w14:paraId="701D3B10"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Can the study provide evidence that variation if staffing level </w:t>
                            </w:r>
                            <w:r>
                              <w:rPr>
                                <w:i/>
                                <w:lang w:val="en-GB"/>
                              </w:rPr>
                              <w:t>precedes</w:t>
                            </w:r>
                            <w:r>
                              <w:rPr>
                                <w:lang w:val="en-GB"/>
                              </w:rPr>
                              <w:t xml:space="preserve"> the outcome?</w:t>
                            </w:r>
                          </w:p>
                          <w:p w14:paraId="2C6FD9A9"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Is reverse or simultaneous causation plausible? Has it been considered in the analysis and / or discussed in limitations?</w:t>
                            </w:r>
                          </w:p>
                          <w:p w14:paraId="59FE042E" w14:textId="77777777" w:rsidR="003110EB" w:rsidRPr="00182A22" w:rsidRDefault="003110EB" w:rsidP="00D50028">
                            <w:pPr>
                              <w:pStyle w:val="BodyText"/>
                              <w:widowControl/>
                              <w:numPr>
                                <w:ilvl w:val="0"/>
                                <w:numId w:val="16"/>
                              </w:numPr>
                              <w:tabs>
                                <w:tab w:val="num" w:pos="360"/>
                              </w:tabs>
                              <w:spacing w:before="155" w:after="160" w:line="359" w:lineRule="auto"/>
                              <w:ind w:left="0" w:right="288" w:firstLine="0"/>
                              <w:rPr>
                                <w:lang w:val="en-GB"/>
                              </w:rPr>
                            </w:pPr>
                            <w:r w:rsidRPr="00182A22">
                              <w:rPr>
                                <w:lang w:val="en-GB"/>
                              </w:rPr>
                              <w:t>Are important (patient, person, nurse) characteristics which may influence outcomes considered and included in the analysis</w:t>
                            </w:r>
                          </w:p>
                          <w:p w14:paraId="00F3461C"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Are there likely to be other omitted variables? </w:t>
                            </w:r>
                          </w:p>
                          <w:p w14:paraId="0FD55B25"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Can results be applied to identify staffing required for specific hospital ward types / patient case mix?</w:t>
                            </w:r>
                          </w:p>
                          <w:p w14:paraId="07164C0D"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Is there a risk of common method bias? </w:t>
                            </w:r>
                          </w:p>
                          <w:p w14:paraId="7D7030C6" w14:textId="1DC95B69"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Have sensitivity analysis and </w:t>
                            </w:r>
                            <w:r w:rsidR="00243A15">
                              <w:rPr>
                                <w:lang w:val="en-GB"/>
                              </w:rPr>
                              <w:t xml:space="preserve">/ or </w:t>
                            </w:r>
                            <w:r>
                              <w:rPr>
                                <w:lang w:val="en-GB"/>
                              </w:rPr>
                              <w:t>bias assessment been undertaken to explore robustness of estimates?</w:t>
                            </w:r>
                          </w:p>
                          <w:p w14:paraId="540C1E44"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Are mechanisms through which nurse staffing can influence outcomes measured and is their role in the causal path tested?</w:t>
                            </w:r>
                          </w:p>
                          <w:p w14:paraId="6FF2025F" w14:textId="77777777" w:rsidR="003110EB" w:rsidRDefault="003110EB" w:rsidP="00D500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8C7AFE" id="_x0000_s1027" type="#_x0000_t202" style="position:absolute;margin-left:0;margin-top:2in;width:415.5pt;height:417.75pt;z-index:25167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">
                <v:textbox>
                  <w:txbxContent>
                    <w:p w14:paraId="4B9A0E23" w14:textId="77777777" w:rsidR="003110EB" w:rsidRDefault="003110EB" w:rsidP="00D50028">
                      <w:pPr>
                        <w:pStyle w:val="BodyText"/>
                        <w:spacing w:before="155" w:line="359" w:lineRule="auto"/>
                        <w:ind w:left="0" w:right="288"/>
                        <w:rPr>
                          <w:lang w:val="en-GB"/>
                        </w:rPr>
                      </w:pPr>
                      <w:r>
                        <w:rPr>
                          <w:lang w:val="en-GB"/>
                        </w:rPr>
                        <w:t>Figure 3:  Diagnostic questions for added value in staffing outcomes research</w:t>
                      </w:r>
                    </w:p>
                    <w:p w14:paraId="701D3B10"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Can the study provide evidence that variation if staffing level </w:t>
                      </w:r>
                      <w:r>
                        <w:rPr>
                          <w:i/>
                          <w:lang w:val="en-GB"/>
                        </w:rPr>
                        <w:t>precedes</w:t>
                      </w:r>
                      <w:r>
                        <w:rPr>
                          <w:lang w:val="en-GB"/>
                        </w:rPr>
                        <w:t xml:space="preserve"> the outcome?</w:t>
                      </w:r>
                    </w:p>
                    <w:p w14:paraId="2C6FD9A9"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Is reverse or simultaneous causation plausible? Has it been considered in the analysis and / or discussed in limitations?</w:t>
                      </w:r>
                    </w:p>
                    <w:p w14:paraId="59FE042E" w14:textId="77777777" w:rsidR="003110EB" w:rsidRPr="00182A22" w:rsidRDefault="003110EB" w:rsidP="00D50028">
                      <w:pPr>
                        <w:pStyle w:val="BodyText"/>
                        <w:widowControl/>
                        <w:numPr>
                          <w:ilvl w:val="0"/>
                          <w:numId w:val="16"/>
                        </w:numPr>
                        <w:tabs>
                          <w:tab w:val="num" w:pos="360"/>
                        </w:tabs>
                        <w:spacing w:before="155" w:after="160" w:line="359" w:lineRule="auto"/>
                        <w:ind w:left="0" w:right="288" w:firstLine="0"/>
                        <w:rPr>
                          <w:lang w:val="en-GB"/>
                        </w:rPr>
                      </w:pPr>
                      <w:r w:rsidRPr="00182A22">
                        <w:rPr>
                          <w:lang w:val="en-GB"/>
                        </w:rPr>
                        <w:t>Are important (patient, person, nurse) characteristics which may influence outcomes considered and included in the analysis</w:t>
                      </w:r>
                    </w:p>
                    <w:p w14:paraId="00F3461C"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Are there likely to be other omitted variables? </w:t>
                      </w:r>
                    </w:p>
                    <w:p w14:paraId="0FD55B25"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Can results be applied to identify staffing required for specific hospital ward types / patient case mix?</w:t>
                      </w:r>
                    </w:p>
                    <w:p w14:paraId="07164C0D"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Is there a risk of common method bias? </w:t>
                      </w:r>
                    </w:p>
                    <w:p w14:paraId="7D7030C6" w14:textId="1DC95B69"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 xml:space="preserve">Have sensitivity analysis and </w:t>
                      </w:r>
                      <w:r w:rsidR="00243A15">
                        <w:rPr>
                          <w:lang w:val="en-GB"/>
                        </w:rPr>
                        <w:t xml:space="preserve">/ or </w:t>
                      </w:r>
                      <w:r>
                        <w:rPr>
                          <w:lang w:val="en-GB"/>
                        </w:rPr>
                        <w:t>bias assessment been undertaken to explore robustness of estimates?</w:t>
                      </w:r>
                    </w:p>
                    <w:p w14:paraId="540C1E44" w14:textId="77777777" w:rsidR="003110EB" w:rsidRDefault="003110EB" w:rsidP="00D50028">
                      <w:pPr>
                        <w:pStyle w:val="BodyText"/>
                        <w:widowControl/>
                        <w:numPr>
                          <w:ilvl w:val="0"/>
                          <w:numId w:val="16"/>
                        </w:numPr>
                        <w:tabs>
                          <w:tab w:val="num" w:pos="360"/>
                        </w:tabs>
                        <w:spacing w:before="155" w:after="160" w:line="359" w:lineRule="auto"/>
                        <w:ind w:left="0" w:right="288" w:firstLine="0"/>
                        <w:rPr>
                          <w:lang w:val="en-GB"/>
                        </w:rPr>
                      </w:pPr>
                      <w:r>
                        <w:rPr>
                          <w:lang w:val="en-GB"/>
                        </w:rPr>
                        <w:t>Are mechanisms through which nurse staffing can influence outcomes measured and is their role in the causal path tested?</w:t>
                      </w:r>
                    </w:p>
                    <w:p w14:paraId="6FF2025F" w14:textId="77777777" w:rsidR="003110EB" w:rsidRDefault="003110EB" w:rsidP="00D50028"/>
                  </w:txbxContent>
                </v:textbox>
                <w10:wrap type="square"/>
              </v:shape>
            </w:pict>
          </mc:Fallback>
        </mc:AlternateContent>
      </w:r>
    </w:p>
    <w:p w14:paraId="7B2E58D0" w14:textId="77777777" w:rsidR="00BC2D63" w:rsidRDefault="00BC2D63" w:rsidP="001B5AF3">
      <w:pPr>
        <w:rPr>
          <w:rFonts w:ascii="Cambria" w:hAnsi="Cambria"/>
        </w:rPr>
      </w:pPr>
    </w:p>
    <w:p w14:paraId="0753A6EC" w14:textId="77777777" w:rsidR="001A3681" w:rsidRPr="001A3681" w:rsidRDefault="001A3681" w:rsidP="001A3681">
      <w:pPr>
        <w:rPr>
          <w:rFonts w:ascii="Calibri" w:hAnsi="Calibri"/>
          <w:i/>
          <w:noProof/>
        </w:rPr>
      </w:pPr>
      <w:r>
        <w:rPr>
          <w:i/>
        </w:rPr>
        <w:t>References</w:t>
      </w:r>
    </w:p>
    <w:p w14:paraId="7ABCCE2E" w14:textId="77777777" w:rsidR="00243A15" w:rsidRPr="00243A15" w:rsidRDefault="00BC2D63" w:rsidP="00243A15">
      <w:pPr>
        <w:pStyle w:val="EndNoteBibliography"/>
        <w:spacing w:after="0"/>
        <w:ind w:left="720" w:hanging="720"/>
      </w:pPr>
      <w:r>
        <w:rPr>
          <w:lang w:val="en-GB"/>
        </w:rPr>
        <w:fldChar w:fldCharType="begin"/>
      </w:r>
      <w:r w:rsidRPr="001A3681">
        <w:rPr>
          <w:lang w:val="en-GB"/>
        </w:rPr>
        <w:instrText xml:space="preserve"> ADDIN EN.REFLIST </w:instrText>
      </w:r>
      <w:r>
        <w:rPr>
          <w:lang w:val="en-GB"/>
        </w:rPr>
        <w:fldChar w:fldCharType="separate"/>
      </w:r>
      <w:r w:rsidR="00243A15" w:rsidRPr="00243A15">
        <w:t>State of California 1999. AB 394: An act to add Section 2725.3 to the Business and Professions Code and to add Section 1276.4 to the Health and Safety Code, relating to health care. In: AB 394. California.</w:t>
      </w:r>
    </w:p>
    <w:p w14:paraId="7CD1A794" w14:textId="77777777" w:rsidR="00243A15" w:rsidRPr="00243A15" w:rsidRDefault="00243A15" w:rsidP="00243A15">
      <w:pPr>
        <w:pStyle w:val="EndNoteBibliography"/>
        <w:spacing w:after="0"/>
        <w:ind w:left="720" w:hanging="720"/>
      </w:pPr>
      <w:r w:rsidRPr="00243A15">
        <w:t>Aiken, L.H., Clarke, S.P., Sloane, D.M., Sochalski, J., Silber, J.H., 2002. Hospital Nurse Staffing and Patient Mortality, Nurse Burnout, and Job Dissatisfaction. Journal of the American Medical Association 288 (16), 1987-1993.</w:t>
      </w:r>
    </w:p>
    <w:p w14:paraId="1C67ADA8" w14:textId="77777777" w:rsidR="00243A15" w:rsidRPr="00243A15" w:rsidRDefault="00243A15" w:rsidP="00243A15">
      <w:pPr>
        <w:pStyle w:val="EndNoteBibliography"/>
        <w:spacing w:after="0"/>
        <w:ind w:left="720" w:hanging="720"/>
      </w:pPr>
      <w:r w:rsidRPr="00243A15">
        <w:t>Aiken, L.H., Sermeus, W., Van den Heede, K., Sloane, D.M., Busse, R., McKee, M., Bruyneel, L., Rafferty, A.M., Griffiths, P., Moreno-Casbas, M.T., Tishelman, C., Scott, A., Brzostek, T., Kinnunen, J., Schwendimann, R., Heinen, M., Zikos, D., Sjetne, I.S., Smith, H.L., Kutney-Lee, A., 2012. Patient safety, satisfaction, and quality of hospital care: cross sectional surveys of nurses and patients in 12 countries in Europe and the United States. BMJ 344 (7851), e1717.</w:t>
      </w:r>
    </w:p>
    <w:p w14:paraId="299A5BC0" w14:textId="77777777" w:rsidR="00243A15" w:rsidRPr="00243A15" w:rsidRDefault="00243A15" w:rsidP="00243A15">
      <w:pPr>
        <w:pStyle w:val="EndNoteBibliography"/>
        <w:spacing w:after="0"/>
        <w:ind w:left="720" w:hanging="720"/>
      </w:pPr>
      <w:r w:rsidRPr="00243A15">
        <w:t>Aiken, L.H., Sloane, D.M., Bruyneel, L., Van den Heede, K., Griffiths, P., Busse, R., Diomidous, M., Kinnunen, J., Kozka, M., Lesaffre, E., McHugh, M.D., Moreno-Casbas, M.T., Rafferty, A.M., Schwendimann, R., Scott, P.A., Tishelman, C., van Achterberg, T., Sermeus, W., consortium, R.C., 2014. Nurse staffing and education and hospital mortality in nine European countries: a retrospective observational study. Lancet 383 (9931), 1824-1830.</w:t>
      </w:r>
    </w:p>
    <w:p w14:paraId="570D02D6" w14:textId="77777777" w:rsidR="00243A15" w:rsidRPr="00243A15" w:rsidRDefault="00243A15" w:rsidP="00243A15">
      <w:pPr>
        <w:pStyle w:val="EndNoteBibliography"/>
        <w:spacing w:after="0"/>
        <w:ind w:left="720" w:hanging="720"/>
      </w:pPr>
      <w:r w:rsidRPr="00243A15">
        <w:t>Aiken, L.H., Sloane, D.M., Cimiotti, J.P., Clarke, S.P., Flynn, L., Seago, J.A., Spetz, J., Smith, H.L., 2010. Implications of the California nurse staffing mandate for other states. Health Services Research 45 (4), 904-921.</w:t>
      </w:r>
    </w:p>
    <w:p w14:paraId="19CD16DC" w14:textId="77777777" w:rsidR="00243A15" w:rsidRPr="00243A15" w:rsidRDefault="00243A15" w:rsidP="00243A15">
      <w:pPr>
        <w:pStyle w:val="EndNoteBibliography"/>
        <w:spacing w:after="0"/>
        <w:ind w:left="720" w:hanging="720"/>
      </w:pPr>
      <w:r w:rsidRPr="00243A15">
        <w:t>Antonakis, J., Bendahan, S., Jacquart, P., Lalive, R., 2010. On making causal claims: A review and recommendations. The Leadership Quarterly 21 (6), 1086-1120.</w:t>
      </w:r>
    </w:p>
    <w:p w14:paraId="7D9C3C8E" w14:textId="77777777" w:rsidR="00243A15" w:rsidRPr="00243A15" w:rsidRDefault="00243A15" w:rsidP="00243A15">
      <w:pPr>
        <w:pStyle w:val="EndNoteBibliography"/>
        <w:spacing w:after="0"/>
        <w:ind w:left="720" w:hanging="720"/>
      </w:pPr>
      <w:r w:rsidRPr="00243A15">
        <w:t>Ausserhofer, D., Schubert, M., Desmedt, M., Blegen, M.A., De, G.S., Schwendimann, R., 2013. The association of patient safety climate and nurse-related organizational factors with selected patient outcomes: a cross-sectional survey. International Journal of Nursing Studies 50 (2), 240-252.</w:t>
      </w:r>
    </w:p>
    <w:p w14:paraId="7322A5A7" w14:textId="77777777" w:rsidR="00243A15" w:rsidRPr="00243A15" w:rsidRDefault="00243A15" w:rsidP="00243A15">
      <w:pPr>
        <w:pStyle w:val="EndNoteBibliography"/>
        <w:spacing w:after="0"/>
        <w:ind w:left="720" w:hanging="720"/>
      </w:pPr>
      <w:r w:rsidRPr="00243A15">
        <w:t>Aylin, P., Bottle, A., Majeed, A., 2007. Use of administrative data or clinical databases as predictors of risk of death in hospital: comparison of models. BMJ 334 (7602), 1044-.</w:t>
      </w:r>
    </w:p>
    <w:p w14:paraId="0741034F" w14:textId="77777777" w:rsidR="00243A15" w:rsidRPr="00243A15" w:rsidRDefault="00243A15" w:rsidP="00243A15">
      <w:pPr>
        <w:pStyle w:val="EndNoteBibliography"/>
        <w:spacing w:after="0"/>
        <w:ind w:left="720" w:hanging="720"/>
      </w:pPr>
      <w:r w:rsidRPr="00243A15">
        <w:t>Ball, J.E., Murrells, T., Rafferty, A.M., Morrow, E., Griffiths, P., 2014. 'Care left undone' during nursing shifts: associations with workload and perceived quality of care. BMJ Qual Saf 23 (2), 116-125.</w:t>
      </w:r>
    </w:p>
    <w:p w14:paraId="2670593B" w14:textId="77777777" w:rsidR="00243A15" w:rsidRPr="00243A15" w:rsidRDefault="00243A15" w:rsidP="00243A15">
      <w:pPr>
        <w:pStyle w:val="EndNoteBibliography"/>
        <w:spacing w:after="0"/>
        <w:ind w:left="720" w:hanging="720"/>
      </w:pPr>
      <w:r w:rsidRPr="00243A15">
        <w:t>Blegen, M.A., Goode, C., Spetz, J., Vaughn, T., Park, S.H., 2011. Nurse Staffing effects on patient outcomes: safety-net and non-safety net hospitals. Medical Care 49 (4), 406-414.</w:t>
      </w:r>
    </w:p>
    <w:p w14:paraId="31269D3B" w14:textId="77777777" w:rsidR="00243A15" w:rsidRPr="00243A15" w:rsidRDefault="00243A15" w:rsidP="00243A15">
      <w:pPr>
        <w:pStyle w:val="EndNoteBibliography"/>
        <w:spacing w:after="0"/>
        <w:ind w:left="720" w:hanging="720"/>
      </w:pPr>
      <w:r w:rsidRPr="00243A15">
        <w:t>Blegen, M.A., Vaughn, T., 1998. A multisite study of nurse staffing and patient occurrences. Nurs Econ 16 (4), 196-203.</w:t>
      </w:r>
    </w:p>
    <w:p w14:paraId="61DAC07A" w14:textId="77777777" w:rsidR="00243A15" w:rsidRPr="00243A15" w:rsidRDefault="00243A15" w:rsidP="00243A15">
      <w:pPr>
        <w:pStyle w:val="EndNoteBibliography"/>
        <w:spacing w:after="0"/>
        <w:ind w:left="720" w:hanging="720"/>
      </w:pPr>
      <w:r w:rsidRPr="00243A15">
        <w:t>Blegen, M.A., Vaughn, T., Vojir, C.P., 2008. Nurse Staffing Levels: Impact of Organizational Characteristics and Registered Nurse Supply. Health Services Research 43 (1p1), 154-173.</w:t>
      </w:r>
    </w:p>
    <w:p w14:paraId="3B1C9E3A" w14:textId="77777777" w:rsidR="00243A15" w:rsidRPr="00243A15" w:rsidRDefault="00243A15" w:rsidP="00243A15">
      <w:pPr>
        <w:pStyle w:val="EndNoteBibliography"/>
        <w:spacing w:after="0"/>
        <w:ind w:left="720" w:hanging="720"/>
      </w:pPr>
      <w:r w:rsidRPr="00243A15">
        <w:t>Bond, C., Raehl, C.L., Pitterle, M.E., Franke, T., 1999. Health care professional staffing, hospital characteristics, and hospital mortality rates. Pharmacotherapy 19 (2), 130-138.</w:t>
      </w:r>
    </w:p>
    <w:p w14:paraId="0E2D2862" w14:textId="77777777" w:rsidR="00243A15" w:rsidRPr="00243A15" w:rsidRDefault="00243A15" w:rsidP="00243A15">
      <w:pPr>
        <w:pStyle w:val="EndNoteBibliography"/>
        <w:spacing w:after="0"/>
        <w:ind w:left="720" w:hanging="720"/>
      </w:pPr>
      <w:r w:rsidRPr="00243A15">
        <w:t>Bottle, A., Jarman, B., Aylin, P., 2011. Strengths and weaknesses of hospital standardised mortality ratios. BMJ 342.</w:t>
      </w:r>
    </w:p>
    <w:p w14:paraId="149E2CED" w14:textId="77777777" w:rsidR="00243A15" w:rsidRPr="00243A15" w:rsidRDefault="00243A15" w:rsidP="00243A15">
      <w:pPr>
        <w:pStyle w:val="EndNoteBibliography"/>
        <w:spacing w:after="0"/>
        <w:ind w:left="720" w:hanging="720"/>
      </w:pPr>
      <w:r w:rsidRPr="00243A15">
        <w:t>Bowers, L., Crowder, M., 2012. Nursing staff numbers and their relationship to conflict and containment rates on psychiatric wards—A cross sectional time series Poisson regression study. International Journal of Nursing Studies 49 (1), 15-20.</w:t>
      </w:r>
    </w:p>
    <w:p w14:paraId="21649369" w14:textId="77777777" w:rsidR="00243A15" w:rsidRPr="00243A15" w:rsidRDefault="00243A15" w:rsidP="00243A15">
      <w:pPr>
        <w:pStyle w:val="EndNoteBibliography"/>
        <w:spacing w:after="0"/>
        <w:ind w:left="720" w:hanging="720"/>
      </w:pPr>
      <w:r w:rsidRPr="00243A15">
        <w:t>Bruyneel, L., Li, B., Ausserhofer, D., Lesaffre, E., Dumitrescu, I., Smith, H.L., Sloane, D.M., Aiken, L.H., Sermeus, W., 2015. Organization of Hospital Nursing, Provision of Nursing Care, and Patient Experiences With Care in Europe. Medical Care Research and Review 72 (6), 643-664.</w:t>
      </w:r>
    </w:p>
    <w:p w14:paraId="72379339" w14:textId="77777777" w:rsidR="00243A15" w:rsidRPr="00243A15" w:rsidRDefault="00243A15" w:rsidP="00243A15">
      <w:pPr>
        <w:pStyle w:val="EndNoteBibliography"/>
        <w:spacing w:after="0"/>
        <w:ind w:left="720" w:hanging="720"/>
      </w:pPr>
      <w:r w:rsidRPr="00243A15">
        <w:t>Chang, S.-J., van Witteloostuijn, A., Eden, L., 2010. From the Editors: Common Method Variance in International Business Research. Journal of International Business Studies 41 (2), 178-184.</w:t>
      </w:r>
    </w:p>
    <w:p w14:paraId="6207AF42" w14:textId="77777777" w:rsidR="00243A15" w:rsidRPr="00243A15" w:rsidRDefault="00243A15" w:rsidP="00243A15">
      <w:pPr>
        <w:pStyle w:val="EndNoteBibliography"/>
        <w:spacing w:after="0"/>
        <w:ind w:left="720" w:hanging="720"/>
      </w:pPr>
      <w:r w:rsidRPr="00243A15">
        <w:t>Chang, S.J., Van Witteloostuijn, A., Eden, L., 2010. From the editors: Common method variance in international business research. Journal of International Business Studies 41 (2), 178-184.</w:t>
      </w:r>
    </w:p>
    <w:p w14:paraId="0922634E" w14:textId="77777777" w:rsidR="00243A15" w:rsidRPr="00243A15" w:rsidRDefault="00243A15" w:rsidP="00243A15">
      <w:pPr>
        <w:pStyle w:val="EndNoteBibliography"/>
        <w:spacing w:after="0"/>
        <w:ind w:left="720" w:hanging="720"/>
      </w:pPr>
      <w:r w:rsidRPr="00243A15">
        <w:t>Cho, S.H., Ketefian, S., Barkauskas, V.H., Smith, D.G., 2003. The effects of nurse staffing on adverse events, morbidity, mortality, and medical costs. Nurs Res 52 (2), 71-79.</w:t>
      </w:r>
    </w:p>
    <w:p w14:paraId="39AF60D2" w14:textId="77777777" w:rsidR="00243A15" w:rsidRPr="00243A15" w:rsidRDefault="00243A15" w:rsidP="00243A15">
      <w:pPr>
        <w:pStyle w:val="EndNoteBibliography"/>
        <w:spacing w:after="0"/>
        <w:ind w:left="720" w:hanging="720"/>
      </w:pPr>
      <w:r w:rsidRPr="00243A15">
        <w:t>Clarke, S.P., 2004. Failure to rescue: lessons from missed opportunities in care. Nursing Inquiry 11 (2), 67-71.</w:t>
      </w:r>
    </w:p>
    <w:p w14:paraId="65CD3613" w14:textId="77777777" w:rsidR="00243A15" w:rsidRPr="00243A15" w:rsidRDefault="00243A15" w:rsidP="00243A15">
      <w:pPr>
        <w:pStyle w:val="EndNoteBibliography"/>
        <w:spacing w:after="0"/>
        <w:ind w:left="720" w:hanging="720"/>
      </w:pPr>
      <w:r w:rsidRPr="00243A15">
        <w:t>Claxton, K., Martin, S., Soares, M., Rice, N., Spackman, E., Hinde, S., Devlin, N., Smith, P.C., Sculpher, M., 2015. Methods for the estimation of the National Institute for Health and Care Excellence cost-effectiveness threshold. Health Technol Assess 19 (14).</w:t>
      </w:r>
    </w:p>
    <w:p w14:paraId="4A12C3AE" w14:textId="77777777" w:rsidR="00243A15" w:rsidRPr="00243A15" w:rsidRDefault="00243A15" w:rsidP="00243A15">
      <w:pPr>
        <w:pStyle w:val="EndNoteBibliography"/>
        <w:spacing w:after="0"/>
        <w:ind w:left="720" w:hanging="720"/>
      </w:pPr>
      <w:r w:rsidRPr="00243A15">
        <w:t>Cook, A., Gaynor, M., Stephens Jr, M., Taylor, L., 2012. The effect of a hospital nurse staffing mandate on patient health outcomes: Evidence from California's minimum staffing regulation. Journal of Health Economics 31 (2), 340-348.</w:t>
      </w:r>
    </w:p>
    <w:p w14:paraId="3F973272" w14:textId="77777777" w:rsidR="00243A15" w:rsidRPr="00243A15" w:rsidRDefault="00243A15" w:rsidP="00243A15">
      <w:pPr>
        <w:pStyle w:val="EndNoteBibliography"/>
        <w:spacing w:after="0"/>
        <w:ind w:left="720" w:hanging="720"/>
      </w:pPr>
      <w:r w:rsidRPr="00243A15">
        <w:t>Dall, T., Chen, Y., Seifert, R., Maddox, P., Hogan, P., 2009. The economic value of professional nursing. Medical Care 47 (1), 97.</w:t>
      </w:r>
    </w:p>
    <w:p w14:paraId="6A154B48" w14:textId="77777777" w:rsidR="00243A15" w:rsidRPr="00243A15" w:rsidRDefault="00243A15" w:rsidP="00243A15">
      <w:pPr>
        <w:pStyle w:val="EndNoteBibliography"/>
        <w:spacing w:after="0"/>
        <w:ind w:left="720" w:hanging="720"/>
      </w:pPr>
      <w:r w:rsidRPr="00243A15">
        <w:t>Dall, T.M., Chen, Y.J., Seifert, R.F., Maddox, P.J., Hogan, P.F., 2009. The economic value of professional nursing. Medical Care 47 (1), 97-104.</w:t>
      </w:r>
    </w:p>
    <w:p w14:paraId="64EE57EF" w14:textId="77777777" w:rsidR="00243A15" w:rsidRPr="00243A15" w:rsidRDefault="00243A15" w:rsidP="00243A15">
      <w:pPr>
        <w:pStyle w:val="EndNoteBibliography"/>
        <w:spacing w:after="0"/>
        <w:ind w:left="720" w:hanging="720"/>
      </w:pPr>
      <w:r w:rsidRPr="00243A15">
        <w:t>Donaldson, N., Bolton, L.B., Aydin, C., Brown, D., Elashoff, J.D., Sandhu, M., 2005. Impact of California's Licensed Nurse-Patient Ratios on Unit-Level Nurse Staffing and Patient Outcomes. Policy Politics Nursing Practice 6 (3), 198-210.</w:t>
      </w:r>
    </w:p>
    <w:p w14:paraId="557E44A2" w14:textId="77777777" w:rsidR="00243A15" w:rsidRPr="00243A15" w:rsidRDefault="00243A15" w:rsidP="00243A15">
      <w:pPr>
        <w:pStyle w:val="EndNoteBibliography"/>
        <w:spacing w:after="0"/>
        <w:ind w:left="720" w:hanging="720"/>
      </w:pPr>
      <w:r w:rsidRPr="00243A15">
        <w:t>Donaldson, N., Shapiro, S., 2010. Impact of California mandated acute care hospital nurse staffing ratios: A literature synthesis. Policy, Politics, &amp; Nursing Practice 11 (3), 184-201.</w:t>
      </w:r>
    </w:p>
    <w:p w14:paraId="601F6061" w14:textId="77777777" w:rsidR="00243A15" w:rsidRPr="00243A15" w:rsidRDefault="00243A15" w:rsidP="00243A15">
      <w:pPr>
        <w:pStyle w:val="EndNoteBibliography"/>
        <w:spacing w:after="0"/>
        <w:ind w:left="720" w:hanging="720"/>
      </w:pPr>
      <w:r w:rsidRPr="00243A15">
        <w:t>Duffield, C., Diers, D., O'Brien-Pallas, L., Aisbett, C., Roche, M., King, M., Aisbett, K., 2011. Nursing staffing, nursing workload, the work environment and patient outcomes. Appl Nurs Res 24 (4), 244-255.</w:t>
      </w:r>
    </w:p>
    <w:p w14:paraId="6E29A433" w14:textId="77777777" w:rsidR="00243A15" w:rsidRPr="00243A15" w:rsidRDefault="00243A15" w:rsidP="00243A15">
      <w:pPr>
        <w:pStyle w:val="EndNoteBibliography"/>
        <w:spacing w:after="0"/>
        <w:ind w:left="720" w:hanging="720"/>
      </w:pPr>
      <w:r w:rsidRPr="00243A15">
        <w:t>Edwardson, S.R., Giovannetti, P.B., 1994. Nursing Workload Measurement Systems. Annual Review of Nursing Research 12 (1), 95-123.</w:t>
      </w:r>
    </w:p>
    <w:p w14:paraId="1956403D" w14:textId="77777777" w:rsidR="00243A15" w:rsidRPr="00243A15" w:rsidRDefault="00243A15" w:rsidP="00243A15">
      <w:pPr>
        <w:pStyle w:val="EndNoteBibliography"/>
        <w:spacing w:after="0"/>
        <w:ind w:left="720" w:hanging="720"/>
      </w:pPr>
      <w:r w:rsidRPr="00243A15">
        <w:t>Estabrooks, C.A., Midodzi, W.K., Cummings, G.G., Ricker, K.L., Giovannetti, P., 2005. The impact of hospital nursing characteristics on 30-day mortality. Nurs Res 54 (2), 74-84.</w:t>
      </w:r>
    </w:p>
    <w:p w14:paraId="43337D56" w14:textId="77777777" w:rsidR="00243A15" w:rsidRPr="00243A15" w:rsidRDefault="00243A15" w:rsidP="00243A15">
      <w:pPr>
        <w:pStyle w:val="EndNoteBibliography"/>
        <w:spacing w:after="0"/>
        <w:ind w:left="720" w:hanging="720"/>
      </w:pPr>
      <w:r w:rsidRPr="00243A15">
        <w:t>Fasoli, D.R., Haddock, K.S., 2010. Results of an integrative review of patient classification systems. Annual Review of Nursing Research 28, 295-316.</w:t>
      </w:r>
    </w:p>
    <w:p w14:paraId="257D9FF5" w14:textId="77777777" w:rsidR="00243A15" w:rsidRPr="00243A15" w:rsidRDefault="00243A15" w:rsidP="00243A15">
      <w:pPr>
        <w:pStyle w:val="EndNoteBibliography"/>
        <w:spacing w:after="0"/>
        <w:ind w:left="720" w:hanging="720"/>
      </w:pPr>
      <w:r w:rsidRPr="00243A15">
        <w:t>Friese, C.R., Lake, E.T., Aiken, L.H., Silber, J.H., Julie Sochalski, 2008. Hospital Nurse Practice Environments and Outcomes for Surgical Oncology Patients. Health Services Research 43 (4), 1145-1163.</w:t>
      </w:r>
    </w:p>
    <w:p w14:paraId="7DC113AE" w14:textId="77777777" w:rsidR="00243A15" w:rsidRPr="00243A15" w:rsidRDefault="00243A15" w:rsidP="00243A15">
      <w:pPr>
        <w:pStyle w:val="EndNoteBibliography"/>
        <w:spacing w:after="0"/>
        <w:ind w:left="720" w:hanging="720"/>
      </w:pPr>
      <w:r w:rsidRPr="00243A15">
        <w:t>Frith, K.H., Anderson, E.F., Caspers, B., Tseng, F., Sanford, K., Hoyt, N.G., Moore, K., 2010. Effects of nurse staffing on hospital-acquired conditions and length of stay in community hospitals. Quality Management in Health Care 19 (2), 147-155.</w:t>
      </w:r>
    </w:p>
    <w:p w14:paraId="36754C39" w14:textId="77777777" w:rsidR="00243A15" w:rsidRPr="00243A15" w:rsidRDefault="00243A15" w:rsidP="00243A15">
      <w:pPr>
        <w:pStyle w:val="EndNoteBibliography"/>
        <w:spacing w:after="0"/>
        <w:ind w:left="720" w:hanging="720"/>
      </w:pPr>
      <w:r w:rsidRPr="00243A15">
        <w:t>Frith, K.H., Anderson, E.F., Tseng, F., Fong, E.A., 2012. Nurse staffing is an important strategy to prevent medication error in community hospitals. Nursing Economics 30 (5), 288-294.</w:t>
      </w:r>
    </w:p>
    <w:p w14:paraId="14C5F06C" w14:textId="77777777" w:rsidR="00243A15" w:rsidRPr="00243A15" w:rsidRDefault="00243A15" w:rsidP="00243A15">
      <w:pPr>
        <w:pStyle w:val="EndNoteBibliography"/>
        <w:spacing w:after="0"/>
        <w:ind w:left="720" w:hanging="720"/>
      </w:pPr>
      <w:r w:rsidRPr="00243A15">
        <w:t>Goryakin, Y., Griffiths, P., Maben, J., 2011. Economic evaluation of nurse staffing and nurse substitution in health care: A scoping review. International Journal of Nursing Studies 48 (4), 501-512.</w:t>
      </w:r>
    </w:p>
    <w:p w14:paraId="5A48C853" w14:textId="77777777" w:rsidR="00243A15" w:rsidRPr="00243A15" w:rsidRDefault="00243A15" w:rsidP="00243A15">
      <w:pPr>
        <w:pStyle w:val="EndNoteBibliography"/>
        <w:spacing w:after="0"/>
        <w:ind w:left="720" w:hanging="720"/>
      </w:pPr>
      <w:r w:rsidRPr="00243A15">
        <w:t>Griffiths, P., Ball, J., Drennan, J., James, L., Jones, J., Recio-Saucedo, A., Simon, M., 2014. The association between patient safety outcomes and nurse/healthcare assistant skill mix and staffing levels and factors that may influence staffing requirements (NICE evidence review). University of Southampton Centre for innovation and Leadership in Health Sciences.</w:t>
      </w:r>
    </w:p>
    <w:p w14:paraId="7BF96F32" w14:textId="77777777" w:rsidR="00243A15" w:rsidRPr="00243A15" w:rsidRDefault="00243A15" w:rsidP="00243A15">
      <w:pPr>
        <w:pStyle w:val="EndNoteBibliography"/>
        <w:spacing w:after="0"/>
        <w:ind w:left="720" w:hanging="720"/>
      </w:pPr>
      <w:r w:rsidRPr="00243A15">
        <w:t>Griffiths, P., Dall'Ora, C., Simon, M., Ball, J., Lindqvist, R., Rafferty, A.M., Schoonhoven, L., Tishelman, C., Aiken, L.H., RN4Cast Consortium, 2014. Nurses' shift length and overtime working in 12 European countries: the association with perceived quality of care and patient safety. Med Care 52 (11), 975-981.</w:t>
      </w:r>
    </w:p>
    <w:p w14:paraId="25E61BF5" w14:textId="4E2BAE02" w:rsidR="00243A15" w:rsidRPr="00243A15" w:rsidRDefault="00243A15" w:rsidP="00243A15">
      <w:pPr>
        <w:pStyle w:val="EndNoteBibliography"/>
        <w:spacing w:after="0"/>
        <w:ind w:left="720" w:hanging="720"/>
      </w:pPr>
      <w:r w:rsidRPr="00243A15">
        <w:t xml:space="preserve">Griffiths, P., Dawoud, D., Murrells, T., Jones, S., 2010. Hospital admissions for asthma, diabetes and COPD: is there an association with practice nurse staffing? A cross sectional study using routinely collected data. BMC Health Sevices Research 10 (276), </w:t>
      </w:r>
      <w:hyperlink r:id="rId25" w:history="1">
        <w:r w:rsidRPr="00243A15">
          <w:rPr>
            <w:rStyle w:val="Hyperlink"/>
          </w:rPr>
          <w:t>http://dx.doi.org/10.1186/1472-6963-1110-1276</w:t>
        </w:r>
      </w:hyperlink>
      <w:r w:rsidRPr="00243A15">
        <w:t>.</w:t>
      </w:r>
    </w:p>
    <w:p w14:paraId="7C68E874" w14:textId="77777777" w:rsidR="00243A15" w:rsidRPr="00243A15" w:rsidRDefault="00243A15" w:rsidP="00243A15">
      <w:pPr>
        <w:pStyle w:val="EndNoteBibliography"/>
        <w:spacing w:after="0"/>
        <w:ind w:left="720" w:hanging="720"/>
      </w:pPr>
      <w:r w:rsidRPr="00243A15">
        <w:t>Griffiths, P., Jones, S., Bottle, A., 2013. Is "failure to rescue" derived from administrative data in England a nurse sensitive patient safety indicator for surgical care? Observational study. Int J Nurs Stud 50 (2), 292-300.</w:t>
      </w:r>
    </w:p>
    <w:p w14:paraId="6C02ADE9" w14:textId="77777777" w:rsidR="00243A15" w:rsidRPr="00243A15" w:rsidRDefault="00243A15" w:rsidP="00243A15">
      <w:pPr>
        <w:pStyle w:val="EndNoteBibliography"/>
        <w:spacing w:after="0"/>
        <w:ind w:left="720" w:hanging="720"/>
      </w:pPr>
      <w:r w:rsidRPr="00243A15">
        <w:t>Griffiths, P., Maben, J., Murrells, T., 2011. Organisational quality, nurse staffing and the quality of chronic disease management in primary care: Observational study using routinely collected data. International Journal of Nursing Studies 48 (10), 1199-1210.</w:t>
      </w:r>
    </w:p>
    <w:p w14:paraId="73CBEBD5" w14:textId="77777777" w:rsidR="00243A15" w:rsidRPr="00243A15" w:rsidRDefault="00243A15" w:rsidP="00243A15">
      <w:pPr>
        <w:pStyle w:val="EndNoteBibliography"/>
        <w:spacing w:after="0"/>
        <w:ind w:left="720" w:hanging="720"/>
      </w:pPr>
      <w:r w:rsidRPr="00243A15">
        <w:t>Griffiths, P., Murrells, T., Maben, J., Jones, S., Ashworth, M., 2010. Nurse staffing and quality of care in UK general practice: cross-sectional study using routinely collected data. British Journal of General Practice 60 (1), e36-e48.</w:t>
      </w:r>
    </w:p>
    <w:p w14:paraId="27DD475C" w14:textId="77777777" w:rsidR="00243A15" w:rsidRPr="00243A15" w:rsidRDefault="00243A15" w:rsidP="00243A15">
      <w:pPr>
        <w:pStyle w:val="EndNoteBibliography"/>
        <w:spacing w:after="0"/>
        <w:ind w:left="720" w:hanging="720"/>
      </w:pPr>
      <w:r w:rsidRPr="00243A15">
        <w:t>Griffiths , P., Simon, M., Richardson, A., Corner, J., 2013. Is a larger specialist nurse workforce in cancer care associated with better patient experience? Cross-sectional study. Journal of Health Services Research and Policy 18 (Suppl. 1), 39–46.</w:t>
      </w:r>
    </w:p>
    <w:p w14:paraId="260C6820" w14:textId="77777777" w:rsidR="00243A15" w:rsidRPr="00243A15" w:rsidRDefault="00243A15" w:rsidP="00243A15">
      <w:pPr>
        <w:pStyle w:val="EndNoteBibliography"/>
        <w:spacing w:after="0"/>
        <w:ind w:left="720" w:hanging="720"/>
      </w:pPr>
      <w:r w:rsidRPr="00243A15">
        <w:t>Hart, P., Davis, N., 2011. Effects of nursing care and staff skill mix on patient outcomes within acute care nursing units. Journal of Nursing Care Quality 26 (2), 161-168.</w:t>
      </w:r>
    </w:p>
    <w:p w14:paraId="576F0C68" w14:textId="77777777" w:rsidR="00243A15" w:rsidRPr="00243A15" w:rsidRDefault="00243A15" w:rsidP="00243A15">
      <w:pPr>
        <w:pStyle w:val="EndNoteBibliography"/>
        <w:spacing w:after="0"/>
        <w:ind w:left="720" w:hanging="720"/>
      </w:pPr>
      <w:r w:rsidRPr="00243A15">
        <w:t>He, J., Almenoff, P.L., Keighley, J., Li, Y.-F., 2013. Impact of Patient-Level Risk Adjustment on the Findings About Nurse Staffing and 30-Day Mortality in Veterans Affairs Acute Care Hospitals. Nursing Research 62 (4), 226-232 210.1097/NNR.1090b1013e318295810c.</w:t>
      </w:r>
    </w:p>
    <w:p w14:paraId="44135805" w14:textId="77777777" w:rsidR="00243A15" w:rsidRPr="00243A15" w:rsidRDefault="00243A15" w:rsidP="00243A15">
      <w:pPr>
        <w:pStyle w:val="EndNoteBibliography"/>
        <w:spacing w:after="0"/>
        <w:ind w:left="720" w:hanging="720"/>
      </w:pPr>
      <w:r w:rsidRPr="00243A15">
        <w:t>Hill, A.B., 1965. The Environment and Disease: Association or Causation? Proceedings of the Royal Society of Medicine 58 (5), 295-300.</w:t>
      </w:r>
    </w:p>
    <w:p w14:paraId="01C347EF" w14:textId="77777777" w:rsidR="00243A15" w:rsidRPr="00243A15" w:rsidRDefault="00243A15" w:rsidP="00243A15">
      <w:pPr>
        <w:pStyle w:val="EndNoteBibliography"/>
        <w:spacing w:after="0"/>
        <w:ind w:left="720" w:hanging="720"/>
      </w:pPr>
      <w:r w:rsidRPr="00243A15">
        <w:t>Ibe, T., Ishizaki, T., Oku, H., Ota, K., Takabatake, Y., Iseda, A., Ishikawa, Y., Ueda, A., 2008. Predictors of pressure ulcer and physical restraint prevalence in Japanese acute care units. Japan Journal of Nursing Science 5 (2), 91-98.</w:t>
      </w:r>
    </w:p>
    <w:p w14:paraId="210EE212" w14:textId="77777777" w:rsidR="00243A15" w:rsidRPr="00243A15" w:rsidRDefault="00243A15" w:rsidP="00243A15">
      <w:pPr>
        <w:pStyle w:val="EndNoteBibliography"/>
        <w:spacing w:after="0"/>
        <w:ind w:left="720" w:hanging="720"/>
      </w:pPr>
      <w:r w:rsidRPr="00243A15">
        <w:t>Jarman, B., Gault, S., Alves, B., Hider, A., Dolan, S., Cook, A., Hurwitz, B., Iezzoni, L.I., 1999. Explaining differences in English hospital death rates using routinely collected data. BMJ 318 (7197), 1515-1520.</w:t>
      </w:r>
    </w:p>
    <w:p w14:paraId="589F4AE4" w14:textId="77777777" w:rsidR="00243A15" w:rsidRPr="00243A15" w:rsidRDefault="00243A15" w:rsidP="00243A15">
      <w:pPr>
        <w:pStyle w:val="EndNoteBibliography"/>
        <w:spacing w:after="0"/>
        <w:ind w:left="720" w:hanging="720"/>
      </w:pPr>
      <w:r w:rsidRPr="00243A15">
        <w:t>Johnson, M.L., Crown, W., Martin, B.C., Dormuth, C.R., Siebert, U., 2009. Good research practices for comparative effectiveness research: analytic methods to improve causal inference from nonrandomized studies of treatment effects using secondary data sources: the ISPOR Good Research Practices for Retrospective Database Analysis Task Force Report—part III. Value in Health 12 (8), 1062-1073.</w:t>
      </w:r>
    </w:p>
    <w:p w14:paraId="347F0D89" w14:textId="77777777" w:rsidR="00243A15" w:rsidRPr="00243A15" w:rsidRDefault="00243A15" w:rsidP="00243A15">
      <w:pPr>
        <w:pStyle w:val="EndNoteBibliography"/>
        <w:spacing w:after="0"/>
        <w:ind w:left="720" w:hanging="720"/>
      </w:pPr>
      <w:r w:rsidRPr="00243A15">
        <w:t>Joint Commission, 2005. Issues and Strategies for Nurse Leaders: Meeting Hospital Challenges Today. Oak Brook Terrace, IL: The Joint Commission.</w:t>
      </w:r>
    </w:p>
    <w:p w14:paraId="1FA52A36" w14:textId="77777777" w:rsidR="00243A15" w:rsidRPr="00243A15" w:rsidRDefault="00243A15" w:rsidP="00243A15">
      <w:pPr>
        <w:pStyle w:val="EndNoteBibliography"/>
        <w:spacing w:after="0"/>
        <w:ind w:left="720" w:hanging="720"/>
      </w:pPr>
      <w:r w:rsidRPr="00243A15">
        <w:t>Jones, T.L., Hamilton, P., Murry, N., 2015. Unfinished nursing care, missed care, and implicitly rationed care: State of the science review. Int J Nurs Stud 52 (6), 1121-1137.</w:t>
      </w:r>
    </w:p>
    <w:p w14:paraId="737587FA" w14:textId="77777777" w:rsidR="00243A15" w:rsidRPr="00243A15" w:rsidRDefault="00243A15" w:rsidP="00243A15">
      <w:pPr>
        <w:pStyle w:val="EndNoteBibliography"/>
        <w:spacing w:after="0"/>
        <w:ind w:left="720" w:hanging="720"/>
      </w:pPr>
      <w:r w:rsidRPr="00243A15">
        <w:t>Kane, R.L., Shamliyan, T.A., Mueller, C., Duval, S., Wilt, T.J., 2007. The Association of Registered Nurse Staffing Levels and Patient Outcomes: Systematic Review and Meta-Analysis. Medical Care 45 (12), 1195-1204 1110.1097/MLR.1190b1013e3181468ca3181463.</w:t>
      </w:r>
    </w:p>
    <w:p w14:paraId="1EDF5347" w14:textId="77777777" w:rsidR="00243A15" w:rsidRPr="00243A15" w:rsidRDefault="00243A15" w:rsidP="00243A15">
      <w:pPr>
        <w:pStyle w:val="EndNoteBibliography"/>
        <w:spacing w:after="0"/>
        <w:ind w:left="720" w:hanging="720"/>
      </w:pPr>
      <w:r w:rsidRPr="00243A15">
        <w:t>Keogh, B., 2013. Review into the quality of care and treatment provided by 14 hospital trusts in England: overview report. NHS.</w:t>
      </w:r>
    </w:p>
    <w:p w14:paraId="307A0894" w14:textId="77777777" w:rsidR="00243A15" w:rsidRPr="00243A15" w:rsidRDefault="00243A15" w:rsidP="00243A15">
      <w:pPr>
        <w:pStyle w:val="EndNoteBibliography"/>
        <w:spacing w:after="0"/>
        <w:ind w:left="720" w:hanging="720"/>
      </w:pPr>
      <w:r w:rsidRPr="00243A15">
        <w:t>Kutney-Lee, A., Sloane, D.M., Aiken, L.H., 2013. An Increase In The Number Of Nurses With Baccalaureate Degrees Is Linked To Lower Rates Of Postsurgery Mortality. Health Affairs 32 (3), 579-586.</w:t>
      </w:r>
    </w:p>
    <w:p w14:paraId="5A3990F2" w14:textId="77777777" w:rsidR="00243A15" w:rsidRPr="00243A15" w:rsidRDefault="00243A15" w:rsidP="00243A15">
      <w:pPr>
        <w:pStyle w:val="EndNoteBibliography"/>
        <w:spacing w:after="0"/>
        <w:ind w:left="720" w:hanging="720"/>
      </w:pPr>
      <w:r w:rsidRPr="00243A15">
        <w:t>Lake, E., Shang, J., Klaus, S., Dunton, N., 2010. Patient Falls: Association with hospital magnet status and Nursing Unit Staffing. Research in Nursing Health 33 (5), 413-425.</w:t>
      </w:r>
    </w:p>
    <w:p w14:paraId="0E94A27C" w14:textId="54B3B6DB" w:rsidR="00243A15" w:rsidRPr="00243A15" w:rsidRDefault="00243A15" w:rsidP="00243A15">
      <w:pPr>
        <w:pStyle w:val="EndNoteBibliography"/>
        <w:spacing w:after="0"/>
        <w:ind w:left="720" w:hanging="720"/>
      </w:pPr>
      <w:r w:rsidRPr="00243A15">
        <w:t>Lintern, S., 2015. Revealed: NICE safe staffing work cost £1m. Health Services Journal 12 June (</w:t>
      </w:r>
      <w:hyperlink r:id="rId26" w:anchor=".VctqGflVikp)" w:history="1">
        <w:r w:rsidRPr="00243A15">
          <w:rPr>
            <w:rStyle w:val="Hyperlink"/>
          </w:rPr>
          <w:t>http://www.hsj.co.uk/news/revealed-nice-safe-staffing-work-cost-1m/5086796.article#.VctqGflVikp)</w:t>
        </w:r>
      </w:hyperlink>
      <w:r w:rsidRPr="00243A15">
        <w:t>.</w:t>
      </w:r>
    </w:p>
    <w:p w14:paraId="72FB0F3C" w14:textId="77777777" w:rsidR="00243A15" w:rsidRPr="00243A15" w:rsidRDefault="00243A15" w:rsidP="00243A15">
      <w:pPr>
        <w:pStyle w:val="EndNoteBibliography"/>
        <w:spacing w:after="0"/>
        <w:ind w:left="720" w:hanging="720"/>
      </w:pPr>
      <w:r w:rsidRPr="00243A15">
        <w:t>Mark, B.A., Harless, D.W., Spetz, J., Reiter, K.L., Pink, G.H., 2012. California's Minimum Nurse Staffing Legislation: Results from a Natural Experiment. Health Services Research, n/a-n/a.</w:t>
      </w:r>
    </w:p>
    <w:p w14:paraId="3DFB6D38" w14:textId="77777777" w:rsidR="00243A15" w:rsidRPr="00243A15" w:rsidRDefault="00243A15" w:rsidP="00243A15">
      <w:pPr>
        <w:pStyle w:val="EndNoteBibliography"/>
        <w:spacing w:after="0"/>
        <w:ind w:left="720" w:hanging="720"/>
      </w:pPr>
      <w:r w:rsidRPr="00243A15">
        <w:t>McGillis Hall, L., Doran, D., Pink, G.H., 2004. Nurse staffing models, nursing hours, and patient safety outcomes. Journal of Nursing Administration 34 (1), 41-45.</w:t>
      </w:r>
    </w:p>
    <w:p w14:paraId="355CBDB2" w14:textId="77777777" w:rsidR="00243A15" w:rsidRPr="00243A15" w:rsidRDefault="00243A15" w:rsidP="00243A15">
      <w:pPr>
        <w:pStyle w:val="EndNoteBibliography"/>
        <w:spacing w:after="0"/>
        <w:ind w:left="720" w:hanging="720"/>
      </w:pPr>
      <w:r w:rsidRPr="00243A15">
        <w:t>National Institute for Health and Care Excellence, 2014. Developing NICE guidelines: the manual. National Institute for Health and Care Excellence London.</w:t>
      </w:r>
    </w:p>
    <w:p w14:paraId="78FA3218" w14:textId="77777777" w:rsidR="00243A15" w:rsidRPr="00243A15" w:rsidRDefault="00243A15" w:rsidP="00243A15">
      <w:pPr>
        <w:pStyle w:val="EndNoteBibliography"/>
        <w:spacing w:after="0"/>
        <w:ind w:left="720" w:hanging="720"/>
      </w:pPr>
      <w:r w:rsidRPr="00243A15">
        <w:t>National Institute for Health and Care Excellence (NICE), 2014. Safe Staffing for Nursing in Adult Inpatient wards in Acute Hospitals (Guidance). National Institute for Health and Care Excellence London.</w:t>
      </w:r>
    </w:p>
    <w:p w14:paraId="46A542CC" w14:textId="77777777" w:rsidR="00243A15" w:rsidRPr="00243A15" w:rsidRDefault="00243A15" w:rsidP="00243A15">
      <w:pPr>
        <w:pStyle w:val="EndNoteBibliography"/>
        <w:spacing w:after="0"/>
        <w:ind w:left="720" w:hanging="720"/>
      </w:pPr>
      <w:r w:rsidRPr="00243A15">
        <w:t>National Nursing Research Unit, 2012. Is it time to set minimum nurse staffing levels in English hospitals? Policy+ (34).</w:t>
      </w:r>
    </w:p>
    <w:p w14:paraId="25C690C2" w14:textId="77777777" w:rsidR="00243A15" w:rsidRPr="00243A15" w:rsidRDefault="00243A15" w:rsidP="00243A15">
      <w:pPr>
        <w:pStyle w:val="EndNoteBibliography"/>
        <w:spacing w:after="0"/>
        <w:ind w:left="720" w:hanging="720"/>
      </w:pPr>
      <w:r w:rsidRPr="00243A15">
        <w:t>Needleman, J., Buerhaus, P., Pankratz, V.S., Leibson, C.L., Stevens, S.R., Harris, M., 2011. Nurse staffing and inpatient hospital mortality. N Engl J Med 364 (11), 1037-1045.</w:t>
      </w:r>
    </w:p>
    <w:p w14:paraId="4B83B586" w14:textId="77777777" w:rsidR="00243A15" w:rsidRPr="00243A15" w:rsidRDefault="00243A15" w:rsidP="00243A15">
      <w:pPr>
        <w:pStyle w:val="EndNoteBibliography"/>
        <w:spacing w:after="0"/>
        <w:ind w:left="720" w:hanging="720"/>
      </w:pPr>
      <w:r w:rsidRPr="00243A15">
        <w:t>Needleman, J., Buerhaus, P., Stewart, M., Zelevinsky, K., Stewart, M., 2006. Nurse Staffing in Hospitals: is there a business case for quality? Health Affairs 25 (1), 204-211.</w:t>
      </w:r>
    </w:p>
    <w:p w14:paraId="1A47C894" w14:textId="77777777" w:rsidR="00243A15" w:rsidRPr="00243A15" w:rsidRDefault="00243A15" w:rsidP="00243A15">
      <w:pPr>
        <w:pStyle w:val="EndNoteBibliography"/>
        <w:spacing w:after="0"/>
        <w:ind w:left="720" w:hanging="720"/>
      </w:pPr>
      <w:r w:rsidRPr="00243A15">
        <w:t>O'Brien-Pallas, L., Li, X.M., Wang, S., Meyer, R.M., Thomson, D., 2010. Evaluation of a patient care delivery model: system outcomes in acute cardiac care. Canadian Journal of Nursing Research 42 (4), 98-120.</w:t>
      </w:r>
    </w:p>
    <w:p w14:paraId="4E2163A0" w14:textId="77777777" w:rsidR="00243A15" w:rsidRPr="00243A15" w:rsidRDefault="00243A15" w:rsidP="00243A15">
      <w:pPr>
        <w:pStyle w:val="EndNoteBibliography"/>
        <w:spacing w:after="0"/>
        <w:ind w:left="720" w:hanging="720"/>
      </w:pPr>
      <w:r w:rsidRPr="00243A15">
        <w:t>O'Brien-Pallas, L., Murphy, G.T., Shamian, J., Li, X., Hayes, L.J., 2010. Impact and determinants of nurse turnover: a pan-Canadian study. Journal of Nursing Management 18 (8), 1073-1086.</w:t>
      </w:r>
    </w:p>
    <w:p w14:paraId="25108BF7" w14:textId="77777777" w:rsidR="00243A15" w:rsidRPr="00243A15" w:rsidRDefault="00243A15" w:rsidP="00243A15">
      <w:pPr>
        <w:pStyle w:val="EndNoteBibliography"/>
        <w:spacing w:after="0"/>
        <w:ind w:left="720" w:hanging="720"/>
      </w:pPr>
      <w:r w:rsidRPr="00243A15">
        <w:t>Ozdemir, B.A., Sinha, S., Karthikesalingam, A., Poloniecki, J.D., Pearse, R.M., Grocott, M.P.W., Thompson, M.M., Holt, P.J.E., 2016. Mortality of emergency general surgical patients and associations with hospital structures and processes. British Journal of Anaesthesia 116 (1), 54-62.</w:t>
      </w:r>
    </w:p>
    <w:p w14:paraId="4484513A" w14:textId="77777777" w:rsidR="00243A15" w:rsidRPr="00243A15" w:rsidRDefault="00243A15" w:rsidP="00243A15">
      <w:pPr>
        <w:pStyle w:val="EndNoteBibliography"/>
        <w:spacing w:after="0"/>
        <w:ind w:left="720" w:hanging="720"/>
      </w:pPr>
      <w:r w:rsidRPr="00243A15">
        <w:t>Park, S.H., Blegen, M.A., Spetz, J., Chapman, S.A., De Groot, H., 2012. Patient turnover and the relationship between nurse staffing and patient outcomes. Research in Nursing and Health 35 (3), 277-288.</w:t>
      </w:r>
    </w:p>
    <w:p w14:paraId="11126198" w14:textId="77777777" w:rsidR="00243A15" w:rsidRPr="00243A15" w:rsidRDefault="00243A15" w:rsidP="00243A15">
      <w:pPr>
        <w:pStyle w:val="EndNoteBibliography"/>
        <w:spacing w:after="0"/>
        <w:ind w:left="720" w:hanging="720"/>
      </w:pPr>
      <w:r w:rsidRPr="00243A15">
        <w:t>Patrician, P.A., Loan, L., McCarthy, M., Fridman, M., Donaldson, N., Bingham, M., Brosch, L.R., 2011. The association of shift-level nurse staffing with adverse patient events. Journal of Nursing Administration 41 (2), 64-70.</w:t>
      </w:r>
    </w:p>
    <w:p w14:paraId="12F6C8EA" w14:textId="77777777" w:rsidR="00243A15" w:rsidRPr="00243A15" w:rsidRDefault="00243A15" w:rsidP="00243A15">
      <w:pPr>
        <w:pStyle w:val="EndNoteBibliography"/>
        <w:spacing w:after="0"/>
        <w:ind w:left="720" w:hanging="720"/>
      </w:pPr>
      <w:r w:rsidRPr="00243A15">
        <w:t>Potter, P., Barr, N., McSweeney, M., Sledge, J., 2003. Identifying nurse staffing and patient outcome relationships: a guide for change in care delivery. Nurs Econ 21 (4), 158-166.</w:t>
      </w:r>
    </w:p>
    <w:p w14:paraId="24EAE59A" w14:textId="77777777" w:rsidR="00243A15" w:rsidRPr="00243A15" w:rsidRDefault="00243A15" w:rsidP="00243A15">
      <w:pPr>
        <w:pStyle w:val="EndNoteBibliography"/>
        <w:spacing w:after="0"/>
        <w:ind w:left="720" w:hanging="720"/>
      </w:pPr>
      <w:r w:rsidRPr="00243A15">
        <w:t>Rafferty, A.M., Clarke, S.P., Coles, J., Ball, J., James, P., McKee, M., Aiken, L.H., 2007. Outcomes of variation in hospital nurse staffing in English hospitals: Cross-sectional analysis of survey data and discharge records. International Journal of Nursing Studies 44 (2), 175-182.</w:t>
      </w:r>
    </w:p>
    <w:p w14:paraId="74718D6F" w14:textId="77777777" w:rsidR="00243A15" w:rsidRPr="00243A15" w:rsidRDefault="00243A15" w:rsidP="00243A15">
      <w:pPr>
        <w:pStyle w:val="EndNoteBibliography"/>
        <w:spacing w:after="0"/>
        <w:ind w:left="720" w:hanging="720"/>
      </w:pPr>
      <w:r w:rsidRPr="00243A15">
        <w:t>Recio-Saucedo, A., Pope, C., Dall'Ora, C., Griffiths, P., Jones, J., Crouch, R., Drennan, J., 2015. Safe staffing for nursing in emergency departments: evidence review. Emerg Med J 32 (11), 888-894.</w:t>
      </w:r>
    </w:p>
    <w:p w14:paraId="4C1E2AA9" w14:textId="77777777" w:rsidR="00243A15" w:rsidRPr="00243A15" w:rsidRDefault="00243A15" w:rsidP="00243A15">
      <w:pPr>
        <w:pStyle w:val="EndNoteBibliography"/>
        <w:spacing w:after="0"/>
        <w:ind w:left="720" w:hanging="720"/>
      </w:pPr>
      <w:r w:rsidRPr="00243A15">
        <w:t>Royal College of Nursing, 2010. Guidance on safe nurse staffing levels in the UK. RCN, London.</w:t>
      </w:r>
    </w:p>
    <w:p w14:paraId="338E75F3" w14:textId="77777777" w:rsidR="00243A15" w:rsidRPr="00243A15" w:rsidRDefault="00243A15" w:rsidP="00243A15">
      <w:pPr>
        <w:pStyle w:val="EndNoteBibliography"/>
        <w:spacing w:after="0"/>
        <w:ind w:left="720" w:hanging="720"/>
      </w:pPr>
      <w:r w:rsidRPr="00243A15">
        <w:t>Sales, A., Sharp, N., Li, Y.F., Lowy, E., Greiner, G., Liu, C.F., Alt-White, A., Rick, C., Sochalski, J., Mitchell, P.H., Rosenthal, G., Stetler, C., Cournoyer, P., Needleman, J., 2008. The association between nursing factors and patient mortality in the Veterans Health Administration: the view from the nursing unit level. Medical Care 46 (9), 938-945.</w:t>
      </w:r>
    </w:p>
    <w:p w14:paraId="0067620C" w14:textId="77777777" w:rsidR="00243A15" w:rsidRPr="00243A15" w:rsidRDefault="00243A15" w:rsidP="00243A15">
      <w:pPr>
        <w:pStyle w:val="EndNoteBibliography"/>
        <w:spacing w:after="0"/>
        <w:ind w:left="720" w:hanging="720"/>
      </w:pPr>
      <w:r w:rsidRPr="00243A15">
        <w:t>Sasichay-Akkadechanunt, T., Scalzi, C.C., Jawad, A.F., 2003. The relationship between nurse staffing and patient outcomes. Journal of Nursing Administration 33 (9), 478.</w:t>
      </w:r>
    </w:p>
    <w:p w14:paraId="5A5506F5" w14:textId="77777777" w:rsidR="00243A15" w:rsidRPr="00243A15" w:rsidRDefault="00243A15" w:rsidP="00243A15">
      <w:pPr>
        <w:pStyle w:val="EndNoteBibliography"/>
        <w:spacing w:after="0"/>
        <w:ind w:left="720" w:hanging="720"/>
      </w:pPr>
      <w:r w:rsidRPr="00243A15">
        <w:t>Seago, J.A., Williamson, A., Atwood, C., 2006. Longitudinal analyses of nurse staffing and patient outcomes: more about failure to rescue. J Nurs Adm 36 (1), 13-21.</w:t>
      </w:r>
    </w:p>
    <w:p w14:paraId="02179BBB" w14:textId="77777777" w:rsidR="00243A15" w:rsidRPr="00243A15" w:rsidRDefault="00243A15" w:rsidP="00243A15">
      <w:pPr>
        <w:pStyle w:val="EndNoteBibliography"/>
        <w:spacing w:after="0"/>
        <w:ind w:left="720" w:hanging="720"/>
      </w:pPr>
      <w:r w:rsidRPr="00243A15">
        <w:t>Shamliyan, T.A., Kane, R.L., Mueller, C., Duval, S., Wilt, T.J., 2009. Cost savings associated with increased RN staffing in acute care hospitals: simulation exercise. Nursing Economics 27 (5), 302-314.</w:t>
      </w:r>
    </w:p>
    <w:p w14:paraId="1F3FA406" w14:textId="77777777" w:rsidR="00243A15" w:rsidRPr="00243A15" w:rsidRDefault="00243A15" w:rsidP="00243A15">
      <w:pPr>
        <w:pStyle w:val="EndNoteBibliography"/>
        <w:spacing w:after="0"/>
        <w:ind w:left="720" w:hanging="720"/>
      </w:pPr>
      <w:r w:rsidRPr="00243A15">
        <w:t>Shekelle, P.G., 2013. Nurse–Patient Ratios as a Patient Safety StrategyA Systematic Review. Annals of Internal Medicine 158 (5_Part_2), 404-409.</w:t>
      </w:r>
    </w:p>
    <w:p w14:paraId="2B5BEA30" w14:textId="77777777" w:rsidR="00243A15" w:rsidRPr="00243A15" w:rsidRDefault="00243A15" w:rsidP="00243A15">
      <w:pPr>
        <w:pStyle w:val="EndNoteBibliography"/>
        <w:spacing w:after="0"/>
        <w:ind w:left="720" w:hanging="720"/>
      </w:pPr>
      <w:r w:rsidRPr="00243A15">
        <w:t>Simon, M., Ball, J., Drennan, J., Jones, J., Recio-Saucedo, A., Griffiths, P., 2014. Effectiveness of management approaches and organisational factors on nurse sensitive outcomes (NICE evidence review). University of Southampton Centre for innovation and Leadership in Helath Sciences.</w:t>
      </w:r>
    </w:p>
    <w:p w14:paraId="669AFDB9" w14:textId="77777777" w:rsidR="00243A15" w:rsidRPr="00243A15" w:rsidRDefault="00243A15" w:rsidP="00243A15">
      <w:pPr>
        <w:pStyle w:val="EndNoteBibliography"/>
        <w:spacing w:after="0"/>
        <w:ind w:left="720" w:hanging="720"/>
      </w:pPr>
      <w:r w:rsidRPr="00243A15">
        <w:t>Sochalski, J., Konetzka, R.T., Zhu, J., Volpp, K., 2008. Will mandated minimum nurse staffing ratios lead to better patient outcomes? Medical Care 46 (6), 606-613.</w:t>
      </w:r>
    </w:p>
    <w:p w14:paraId="248F584B" w14:textId="77777777" w:rsidR="00243A15" w:rsidRPr="00243A15" w:rsidRDefault="00243A15" w:rsidP="00243A15">
      <w:pPr>
        <w:pStyle w:val="EndNoteBibliography"/>
        <w:spacing w:after="0"/>
        <w:ind w:left="720" w:hanging="720"/>
      </w:pPr>
      <w:r w:rsidRPr="00243A15">
        <w:t>Spetz, J., Harless, D.W., Herrera, C.-N., Mark, B.A., 2013. Using Minimum Nurse Staffing Regulations to Measure the Relationship Between Nursing and Hospital Quality of Care. Medical Care Research and Review.</w:t>
      </w:r>
    </w:p>
    <w:p w14:paraId="5035FF26" w14:textId="77777777" w:rsidR="00243A15" w:rsidRPr="00243A15" w:rsidRDefault="00243A15" w:rsidP="00243A15">
      <w:pPr>
        <w:pStyle w:val="EndNoteBibliography"/>
        <w:spacing w:after="0"/>
        <w:ind w:left="720" w:hanging="720"/>
      </w:pPr>
      <w:r w:rsidRPr="00243A15">
        <w:t>Spilsbury, K., Hewitt, C., Stirk, L., Bowman, C., 2011. The relationship between nurse staffing and quality of care in nursing homes: A systematic review. International Journal of Nursing Studies 48 (6), 732-750.</w:t>
      </w:r>
    </w:p>
    <w:p w14:paraId="37D5CC78" w14:textId="77777777" w:rsidR="00243A15" w:rsidRPr="00243A15" w:rsidRDefault="00243A15" w:rsidP="00243A15">
      <w:pPr>
        <w:pStyle w:val="EndNoteBibliography"/>
        <w:spacing w:after="0"/>
        <w:ind w:left="720" w:hanging="720"/>
      </w:pPr>
      <w:r w:rsidRPr="00243A15">
        <w:t>The Mid Staffordshire NHS Foundation Trust Inquiry chaired by Robert Francis QC, 2010. Independent Inquiry into care provided by Mid Staffordshire NHS Foundation Trust January 2005 – March 2009. The Stationary Office, London.</w:t>
      </w:r>
    </w:p>
    <w:p w14:paraId="6B652120" w14:textId="77777777" w:rsidR="00243A15" w:rsidRPr="00243A15" w:rsidRDefault="00243A15" w:rsidP="00243A15">
      <w:pPr>
        <w:pStyle w:val="EndNoteBibliography"/>
        <w:spacing w:after="0"/>
        <w:ind w:left="720" w:hanging="720"/>
      </w:pPr>
      <w:r w:rsidRPr="00243A15">
        <w:t>The Shelford group, 2014. Safer Nursing Care Tool Implementation Resource Pack. The Shelford Group.</w:t>
      </w:r>
    </w:p>
    <w:p w14:paraId="4DDD3BF3" w14:textId="77777777" w:rsidR="00243A15" w:rsidRPr="00243A15" w:rsidRDefault="00243A15" w:rsidP="00243A15">
      <w:pPr>
        <w:pStyle w:val="EndNoteBibliography"/>
        <w:spacing w:after="0"/>
        <w:ind w:left="720" w:hanging="720"/>
      </w:pPr>
      <w:r w:rsidRPr="00243A15">
        <w:t>Tschannen, D., Kalisch, B.J., Lee, K.H., 2010. Missed nursing care: the impact on intention to leave and turnover. Canadian Journal of Nursing Research 42 (4), 22-39.</w:t>
      </w:r>
    </w:p>
    <w:p w14:paraId="385A8F97" w14:textId="77777777" w:rsidR="00243A15" w:rsidRPr="00243A15" w:rsidRDefault="00243A15" w:rsidP="00243A15">
      <w:pPr>
        <w:pStyle w:val="EndNoteBibliography"/>
        <w:spacing w:after="0"/>
        <w:ind w:left="720" w:hanging="720"/>
      </w:pPr>
      <w:r w:rsidRPr="00243A15">
        <w:t>Twigg, D., Duffield, C., Bremner, A., Rapley, P., Finn, J., 2011. The impact of the nursing hours per patient day (NHPPD) staffing method on patient outcomes: A retrospective analysis of patient and staffing data. International Journal of Nursing Studies 48 (5), 540-548.</w:t>
      </w:r>
    </w:p>
    <w:p w14:paraId="17E0555C" w14:textId="77777777" w:rsidR="00243A15" w:rsidRPr="00243A15" w:rsidRDefault="00243A15" w:rsidP="00243A15">
      <w:pPr>
        <w:pStyle w:val="EndNoteBibliography"/>
        <w:spacing w:after="0"/>
        <w:ind w:left="720" w:hanging="720"/>
      </w:pPr>
      <w:r w:rsidRPr="00243A15">
        <w:t>Twigg, D.E., Geelhoed, E.A., Bremner, A.P., M Duffield, C., 2013. The economic benefits of increased levels of nursing care in the hospital setting. Journal of advanced nursing 69 (10), 2253-2261.</w:t>
      </w:r>
    </w:p>
    <w:p w14:paraId="23A48419" w14:textId="77777777" w:rsidR="00243A15" w:rsidRPr="00243A15" w:rsidRDefault="00243A15" w:rsidP="00243A15">
      <w:pPr>
        <w:pStyle w:val="EndNoteBibliography"/>
        <w:spacing w:after="0"/>
        <w:ind w:left="720" w:hanging="720"/>
      </w:pPr>
      <w:r w:rsidRPr="00243A15">
        <w:t>Twigg, D.E., Myers, H., Duffield, C., Giles, M., Evans, G., 2015. Is there an economic case for investing in nursing care – what does the literature tell us? Journal of Advanced Nursing 71 (5), 975-990.</w:t>
      </w:r>
    </w:p>
    <w:p w14:paraId="520886B1" w14:textId="77777777" w:rsidR="00243A15" w:rsidRPr="00243A15" w:rsidRDefault="00243A15" w:rsidP="00243A15">
      <w:pPr>
        <w:pStyle w:val="EndNoteBibliography"/>
        <w:spacing w:after="0"/>
        <w:ind w:left="720" w:hanging="720"/>
      </w:pPr>
      <w:r w:rsidRPr="00243A15">
        <w:t>Unruh, L., Joseph, L., Strickland, M., 2007. Nurse absenteeism and workload: negative effect on restraint use, incident reports and mortality. Journal of Advanced Nursing 60 (6), 673-681.</w:t>
      </w:r>
    </w:p>
    <w:p w14:paraId="19DB3668" w14:textId="77777777" w:rsidR="00243A15" w:rsidRPr="00243A15" w:rsidRDefault="00243A15" w:rsidP="00243A15">
      <w:pPr>
        <w:pStyle w:val="EndNoteBibliography"/>
        <w:spacing w:after="0"/>
        <w:ind w:left="720" w:hanging="720"/>
      </w:pPr>
      <w:r w:rsidRPr="00243A15">
        <w:t>Weiss, M.E., Yakusheva, O., Bobay, K.L., 2011. Quality and cost analysis of nurse staffing, discharge preparation, and postdischarge utilization. Health Services Research 46 (5), 1473-1494.</w:t>
      </w:r>
    </w:p>
    <w:p w14:paraId="7F41C531" w14:textId="77777777" w:rsidR="00243A15" w:rsidRPr="00243A15" w:rsidRDefault="00243A15" w:rsidP="00243A15">
      <w:pPr>
        <w:pStyle w:val="EndNoteBibliography"/>
        <w:spacing w:after="0"/>
        <w:ind w:left="720" w:hanging="720"/>
      </w:pPr>
      <w:r w:rsidRPr="00243A15">
        <w:t>West, M.A., Borrill, C., Dawson, J., Scully, J., Carter, M., Anelay, S., Patterson, M., Waring, J., 2002. The link between the management of employees and patient mortality in acute hospitals. The International Journal of Human Resource Management 13 (8), 1299 - 1310.</w:t>
      </w:r>
    </w:p>
    <w:p w14:paraId="4FF9EB6B" w14:textId="77777777" w:rsidR="00243A15" w:rsidRPr="00243A15" w:rsidRDefault="00243A15" w:rsidP="00243A15">
      <w:pPr>
        <w:pStyle w:val="EndNoteBibliography"/>
        <w:ind w:left="720" w:hanging="720"/>
      </w:pPr>
      <w:r w:rsidRPr="00243A15">
        <w:t>You, L.-m., Aiken, L.H., Sloane, D.M., Liu, K., He, G.-p., Hu, Y., Jiang, X.-l., Li, X.-h., Li, X.-m., Liu, H.-p., Shang, S.-m., Kutney-Lee, A., Sermeus, W., 2013. Hospital nursing, care quality, and patient satisfaction: Cross-sectional surveys of nurses and patients in hospitals in China and Europe. International Journal of Nursing Studies 50 (2), 154-161.</w:t>
      </w:r>
    </w:p>
    <w:p w14:paraId="15BA4521" w14:textId="685996C5" w:rsidR="00CC13A9" w:rsidRDefault="00BC2D63" w:rsidP="001454D1">
      <w:r>
        <w:fldChar w:fldCharType="end"/>
      </w:r>
      <w:r w:rsidR="00EA1251">
        <w:fldChar w:fldCharType="begin"/>
      </w:r>
      <w:r w:rsidR="00EA1251">
        <w:instrText xml:space="preserve"> ADDIN </w:instrText>
      </w:r>
      <w:r w:rsidR="00EA1251">
        <w:fldChar w:fldCharType="end"/>
      </w:r>
    </w:p>
    <w:sectPr w:rsidR="00CC13A9" w:rsidSect="009A45E4">
      <w:head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B30ED9" w14:textId="77777777" w:rsidR="003110EB" w:rsidRDefault="003110EB" w:rsidP="00BC2D63">
      <w:pPr>
        <w:spacing w:after="0" w:line="240" w:lineRule="auto"/>
      </w:pPr>
      <w:r>
        <w:separator/>
      </w:r>
    </w:p>
  </w:endnote>
  <w:endnote w:type="continuationSeparator" w:id="0">
    <w:p w14:paraId="01FAF942" w14:textId="77777777" w:rsidR="003110EB" w:rsidRDefault="003110EB" w:rsidP="00BC2D63">
      <w:pPr>
        <w:spacing w:after="0" w:line="240" w:lineRule="auto"/>
      </w:pPr>
      <w:r>
        <w:continuationSeparator/>
      </w:r>
    </w:p>
  </w:endnote>
  <w:endnote w:type="continuationNotice" w:id="1">
    <w:p w14:paraId="6C886556" w14:textId="77777777" w:rsidR="003110EB" w:rsidRDefault="003110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E6D44" w14:textId="1D5189BD" w:rsidR="003110EB" w:rsidRDefault="00243A15">
    <w:pPr>
      <w:pStyle w:val="Footer"/>
      <w:pBdr>
        <w:top w:val="thinThickSmallGap" w:sz="24" w:space="1" w:color="823B0B" w:themeColor="accent2" w:themeShade="7F"/>
      </w:pBdr>
      <w:rPr>
        <w:rFonts w:asciiTheme="majorHAnsi" w:eastAsiaTheme="majorEastAsia" w:hAnsiTheme="majorHAnsi" w:cstheme="majorBidi"/>
      </w:rPr>
    </w:pPr>
    <w:r>
      <w:rPr>
        <w:rFonts w:asciiTheme="majorHAnsi" w:eastAsiaTheme="majorEastAsia" w:hAnsiTheme="majorHAnsi" w:cstheme="majorBidi"/>
      </w:rPr>
      <w:t>March 2016</w:t>
    </w:r>
    <w:r w:rsidR="003110EB">
      <w:rPr>
        <w:rFonts w:asciiTheme="majorHAnsi" w:eastAsiaTheme="majorEastAsia" w:hAnsiTheme="majorHAnsi" w:cstheme="majorBidi"/>
      </w:rPr>
      <w:ptab w:relativeTo="margin" w:alignment="right" w:leader="none"/>
    </w:r>
    <w:r w:rsidR="003110EB">
      <w:rPr>
        <w:rFonts w:asciiTheme="majorHAnsi" w:eastAsiaTheme="majorEastAsia" w:hAnsiTheme="majorHAnsi" w:cstheme="majorBidi"/>
      </w:rPr>
      <w:t xml:space="preserve">Page </w:t>
    </w:r>
    <w:r w:rsidR="003110EB">
      <w:rPr>
        <w:rFonts w:eastAsiaTheme="minorEastAsia"/>
      </w:rPr>
      <w:fldChar w:fldCharType="begin"/>
    </w:r>
    <w:r w:rsidR="003110EB">
      <w:instrText xml:space="preserve"> PAGE   \* MERGEFORMAT </w:instrText>
    </w:r>
    <w:r w:rsidR="003110EB">
      <w:rPr>
        <w:rFonts w:eastAsiaTheme="minorEastAsia"/>
      </w:rPr>
      <w:fldChar w:fldCharType="separate"/>
    </w:r>
    <w:r w:rsidR="009855C3" w:rsidRPr="009855C3">
      <w:rPr>
        <w:rFonts w:asciiTheme="majorHAnsi" w:eastAsiaTheme="majorEastAsia" w:hAnsiTheme="majorHAnsi" w:cstheme="majorBidi"/>
        <w:noProof/>
      </w:rPr>
      <w:t>1</w:t>
    </w:r>
    <w:r w:rsidR="003110EB">
      <w:rPr>
        <w:rFonts w:asciiTheme="majorHAnsi" w:eastAsiaTheme="majorEastAsia" w:hAnsiTheme="majorHAnsi" w:cstheme="majorBidi"/>
        <w:noProof/>
      </w:rPr>
      <w:fldChar w:fldCharType="end"/>
    </w:r>
  </w:p>
  <w:p w14:paraId="10529B74" w14:textId="77777777" w:rsidR="003110EB" w:rsidRDefault="003110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5FB381" w14:textId="77777777" w:rsidR="003110EB" w:rsidRDefault="003110EB" w:rsidP="00BC2D63">
      <w:pPr>
        <w:spacing w:after="0" w:line="240" w:lineRule="auto"/>
      </w:pPr>
      <w:r>
        <w:separator/>
      </w:r>
    </w:p>
  </w:footnote>
  <w:footnote w:type="continuationSeparator" w:id="0">
    <w:p w14:paraId="31704929" w14:textId="77777777" w:rsidR="003110EB" w:rsidRDefault="003110EB" w:rsidP="00BC2D63">
      <w:pPr>
        <w:spacing w:after="0" w:line="240" w:lineRule="auto"/>
      </w:pPr>
      <w:r>
        <w:continuationSeparator/>
      </w:r>
    </w:p>
  </w:footnote>
  <w:footnote w:type="continuationNotice" w:id="1">
    <w:p w14:paraId="71BA6A7E" w14:textId="77777777" w:rsidR="003110EB" w:rsidRDefault="003110EB">
      <w:pPr>
        <w:spacing w:after="0" w:line="240" w:lineRule="auto"/>
      </w:pPr>
    </w:p>
  </w:footnote>
  <w:footnote w:id="2">
    <w:p w14:paraId="5BC69C4D" w14:textId="77777777" w:rsidR="003110EB" w:rsidRPr="00A5209C" w:rsidRDefault="003110EB" w:rsidP="001D73FB">
      <w:pPr>
        <w:pStyle w:val="FootnoteText"/>
        <w:rPr>
          <w:sz w:val="18"/>
          <w:szCs w:val="10"/>
        </w:rPr>
      </w:pPr>
      <w:r w:rsidRPr="00A5209C">
        <w:rPr>
          <w:sz w:val="18"/>
          <w:szCs w:val="10"/>
        </w:rPr>
        <w:footnoteRef/>
      </w:r>
      <w:r w:rsidRPr="00A5209C">
        <w:rPr>
          <w:sz w:val="18"/>
          <w:szCs w:val="10"/>
        </w:rPr>
        <w:t xml:space="preserve"> Estimates of avoided adverse events etc</w:t>
      </w:r>
      <w:r>
        <w:rPr>
          <w:sz w:val="18"/>
          <w:szCs w:val="10"/>
        </w:rPr>
        <w:t>. and associated savings are</w:t>
      </w:r>
      <w:r w:rsidRPr="00A5209C">
        <w:rPr>
          <w:sz w:val="18"/>
          <w:szCs w:val="10"/>
        </w:rPr>
        <w:t xml:space="preserve"> those reported in the papers and are dependent on the size of the study population</w:t>
      </w:r>
    </w:p>
  </w:footnote>
  <w:footnote w:id="3">
    <w:p w14:paraId="6D67241D" w14:textId="77777777" w:rsidR="003110EB" w:rsidRPr="00A5209C" w:rsidRDefault="003110EB" w:rsidP="001D73FB">
      <w:pPr>
        <w:pStyle w:val="FootnoteText"/>
        <w:rPr>
          <w:sz w:val="18"/>
          <w:szCs w:val="10"/>
        </w:rPr>
      </w:pPr>
      <w:r w:rsidRPr="00A5209C">
        <w:rPr>
          <w:sz w:val="18"/>
          <w:szCs w:val="10"/>
        </w:rPr>
        <w:footnoteRef/>
      </w:r>
      <w:r w:rsidRPr="00A5209C">
        <w:rPr>
          <w:sz w:val="18"/>
          <w:szCs w:val="10"/>
        </w:rPr>
        <w:t xml:space="preserve"> Not reported</w:t>
      </w:r>
    </w:p>
  </w:footnote>
  <w:footnote w:id="4">
    <w:p w14:paraId="28E16D30" w14:textId="6B76ABF9" w:rsidR="003110EB" w:rsidRPr="00A5209C" w:rsidRDefault="003110EB" w:rsidP="001D73FB">
      <w:pPr>
        <w:pStyle w:val="FootnoteText"/>
        <w:rPr>
          <w:sz w:val="18"/>
          <w:szCs w:val="10"/>
        </w:rPr>
      </w:pPr>
      <w:r w:rsidRPr="00A5209C">
        <w:rPr>
          <w:sz w:val="18"/>
          <w:szCs w:val="10"/>
        </w:rPr>
        <w:footnoteRef/>
      </w:r>
      <w:r w:rsidRPr="00A5209C">
        <w:rPr>
          <w:sz w:val="18"/>
          <w:szCs w:val="10"/>
        </w:rPr>
        <w:t xml:space="preserve"> Valued in US dollars, 2005 and presented in million US $... This represents the estimate of reduced medical costs associated with reduced NSO</w:t>
      </w:r>
    </w:p>
  </w:footnote>
  <w:footnote w:id="5">
    <w:p w14:paraId="6B269FA1" w14:textId="77777777" w:rsidR="003110EB" w:rsidRPr="00A5209C" w:rsidRDefault="003110EB" w:rsidP="001D73FB">
      <w:pPr>
        <w:pStyle w:val="FootnoteText"/>
        <w:rPr>
          <w:sz w:val="18"/>
          <w:szCs w:val="10"/>
        </w:rPr>
      </w:pPr>
      <w:r w:rsidRPr="00A5209C">
        <w:rPr>
          <w:sz w:val="18"/>
          <w:szCs w:val="10"/>
        </w:rPr>
        <w:footnoteRef/>
      </w:r>
      <w:r w:rsidRPr="00A5209C">
        <w:rPr>
          <w:sz w:val="18"/>
          <w:szCs w:val="10"/>
        </w:rPr>
        <w:t xml:space="preserve"> value estimated by this review authors, based on study reported increase of 133,000 FTE RNs at annual cost of $83,000 (salary $57,820 and 30.4% benefits), US $, 2005</w:t>
      </w:r>
    </w:p>
  </w:footnote>
  <w:footnote w:id="6">
    <w:p w14:paraId="43C6D17C" w14:textId="77777777" w:rsidR="003110EB" w:rsidRPr="00A5209C" w:rsidRDefault="003110EB" w:rsidP="001D73FB">
      <w:pPr>
        <w:pStyle w:val="FootnoteText"/>
        <w:rPr>
          <w:sz w:val="18"/>
          <w:szCs w:val="10"/>
        </w:rPr>
      </w:pPr>
      <w:r w:rsidRPr="00A5209C">
        <w:rPr>
          <w:sz w:val="18"/>
          <w:szCs w:val="10"/>
        </w:rPr>
        <w:footnoteRef/>
      </w:r>
      <w:r w:rsidRPr="00A5209C">
        <w:rPr>
          <w:sz w:val="18"/>
          <w:szCs w:val="10"/>
        </w:rPr>
        <w:t xml:space="preserve"> Costs</w:t>
      </w:r>
      <w:r>
        <w:rPr>
          <w:sz w:val="18"/>
          <w:szCs w:val="10"/>
        </w:rPr>
        <w:t xml:space="preserve"> / savings</w:t>
      </w:r>
      <w:r w:rsidRPr="00A5209C">
        <w:rPr>
          <w:sz w:val="18"/>
          <w:szCs w:val="10"/>
        </w:rPr>
        <w:t xml:space="preserve"> in million US $.</w:t>
      </w:r>
      <w:r>
        <w:rPr>
          <w:sz w:val="18"/>
          <w:szCs w:val="10"/>
        </w:rPr>
        <w:t xml:space="preserve"> B</w:t>
      </w:r>
      <w:r w:rsidRPr="001E4CFF">
        <w:rPr>
          <w:sz w:val="18"/>
          <w:szCs w:val="10"/>
        </w:rPr>
        <w:t>ase year for not reported</w:t>
      </w:r>
    </w:p>
  </w:footnote>
  <w:footnote w:id="7">
    <w:p w14:paraId="3D5F4E66" w14:textId="77777777" w:rsidR="003110EB" w:rsidRDefault="003110EB" w:rsidP="001D73FB">
      <w:pPr>
        <w:pStyle w:val="FootnoteText"/>
      </w:pPr>
      <w:r w:rsidRPr="00A5209C">
        <w:rPr>
          <w:sz w:val="18"/>
          <w:szCs w:val="10"/>
        </w:rPr>
        <w:footnoteRef/>
      </w:r>
      <w:r w:rsidRPr="00A5209C">
        <w:rPr>
          <w:sz w:val="18"/>
          <w:szCs w:val="10"/>
        </w:rPr>
        <w:t xml:space="preserve"> </w:t>
      </w:r>
      <w:r w:rsidRPr="001E4CFF">
        <w:rPr>
          <w:sz w:val="18"/>
          <w:szCs w:val="10"/>
        </w:rPr>
        <w:t xml:space="preserve">Costs </w:t>
      </w:r>
      <w:r>
        <w:rPr>
          <w:sz w:val="18"/>
          <w:szCs w:val="10"/>
        </w:rPr>
        <w:t>/ saving in AU</w:t>
      </w:r>
      <w:r w:rsidRPr="001E4CFF">
        <w:rPr>
          <w:sz w:val="18"/>
          <w:szCs w:val="10"/>
        </w:rPr>
        <w:t xml:space="preserve"> $.</w:t>
      </w:r>
      <w:r>
        <w:rPr>
          <w:sz w:val="18"/>
          <w:szCs w:val="10"/>
        </w:rPr>
        <w:t xml:space="preserve"> B</w:t>
      </w:r>
      <w:r w:rsidRPr="001E4CFF">
        <w:rPr>
          <w:sz w:val="18"/>
          <w:szCs w:val="10"/>
        </w:rPr>
        <w:t xml:space="preserve">ase year for not reported </w:t>
      </w:r>
    </w:p>
  </w:footnote>
  <w:footnote w:id="8">
    <w:p w14:paraId="0C4F7C6B" w14:textId="77777777" w:rsidR="003110EB" w:rsidRDefault="003110EB" w:rsidP="001D73FB">
      <w:pPr>
        <w:pStyle w:val="FootnoteText"/>
      </w:pPr>
      <w:r>
        <w:rPr>
          <w:rStyle w:val="FootnoteReference"/>
        </w:rPr>
        <w:footnoteRef/>
      </w:r>
      <w:r>
        <w:t xml:space="preserve"> Est AU$8907 per life year sav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637F9" w14:textId="77777777" w:rsidR="003110EB" w:rsidRDefault="003110EB" w:rsidP="00BC2D63">
    <w:pPr>
      <w:pStyle w:val="Header"/>
      <w:jc w:val="center"/>
    </w:pPr>
    <w:r>
      <w:t>Nurse staffing and patient outcom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4E7D1" w14:textId="77777777" w:rsidR="003110EB" w:rsidRDefault="003110EB" w:rsidP="00BC2D63">
    <w:pPr>
      <w:pStyle w:val="Header"/>
      <w:jc w:val="center"/>
    </w:pPr>
    <w:r>
      <w:t>Nurse staffing and patient outcom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466DA7"/>
    <w:multiLevelType w:val="hybridMultilevel"/>
    <w:tmpl w:val="1D6658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0A3611F"/>
    <w:multiLevelType w:val="hybridMultilevel"/>
    <w:tmpl w:val="75AA5A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11AE6EA1"/>
    <w:multiLevelType w:val="hybridMultilevel"/>
    <w:tmpl w:val="3B64F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F00322"/>
    <w:multiLevelType w:val="hybridMultilevel"/>
    <w:tmpl w:val="A5CAC8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754324"/>
    <w:multiLevelType w:val="hybridMultilevel"/>
    <w:tmpl w:val="1C9CFAB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BB2DB7"/>
    <w:multiLevelType w:val="hybridMultilevel"/>
    <w:tmpl w:val="08CCD792"/>
    <w:lvl w:ilvl="0" w:tplc="B96AADEA">
      <w:start w:val="1"/>
      <w:numFmt w:val="bullet"/>
      <w:lvlText w:val="•"/>
      <w:lvlJc w:val="left"/>
      <w:pPr>
        <w:ind w:left="840" w:hanging="720"/>
      </w:pPr>
      <w:rPr>
        <w:rFonts w:ascii="Calibri" w:eastAsia="Calibri" w:hAnsi="Calibri" w:hint="default"/>
        <w:sz w:val="24"/>
        <w:szCs w:val="24"/>
      </w:rPr>
    </w:lvl>
    <w:lvl w:ilvl="1" w:tplc="56C42304">
      <w:start w:val="1"/>
      <w:numFmt w:val="bullet"/>
      <w:lvlText w:val=""/>
      <w:lvlJc w:val="left"/>
      <w:pPr>
        <w:ind w:left="840" w:hanging="360"/>
      </w:pPr>
      <w:rPr>
        <w:rFonts w:ascii="Symbol" w:eastAsia="Symbol" w:hAnsi="Symbol" w:hint="default"/>
        <w:sz w:val="24"/>
        <w:szCs w:val="24"/>
      </w:rPr>
    </w:lvl>
    <w:lvl w:ilvl="2" w:tplc="A3D0021A">
      <w:start w:val="1"/>
      <w:numFmt w:val="bullet"/>
      <w:lvlText w:val=""/>
      <w:lvlJc w:val="left"/>
      <w:pPr>
        <w:ind w:left="1232" w:hanging="454"/>
      </w:pPr>
      <w:rPr>
        <w:rFonts w:ascii="Symbol" w:eastAsia="Symbol" w:hAnsi="Symbol" w:hint="default"/>
        <w:sz w:val="24"/>
        <w:szCs w:val="24"/>
      </w:rPr>
    </w:lvl>
    <w:lvl w:ilvl="3" w:tplc="101EBF7C">
      <w:start w:val="1"/>
      <w:numFmt w:val="bullet"/>
      <w:lvlText w:val="-"/>
      <w:lvlJc w:val="left"/>
      <w:pPr>
        <w:ind w:left="1830" w:hanging="454"/>
      </w:pPr>
      <w:rPr>
        <w:rFonts w:ascii="Courier New" w:eastAsia="Courier New" w:hAnsi="Courier New" w:hint="default"/>
        <w:sz w:val="24"/>
        <w:szCs w:val="24"/>
      </w:rPr>
    </w:lvl>
    <w:lvl w:ilvl="4" w:tplc="AB987EE2">
      <w:start w:val="1"/>
      <w:numFmt w:val="bullet"/>
      <w:lvlText w:val="•"/>
      <w:lvlJc w:val="left"/>
      <w:pPr>
        <w:ind w:left="2864" w:hanging="454"/>
      </w:pPr>
      <w:rPr>
        <w:rFonts w:hint="default"/>
      </w:rPr>
    </w:lvl>
    <w:lvl w:ilvl="5" w:tplc="3C1A2AF4">
      <w:start w:val="1"/>
      <w:numFmt w:val="bullet"/>
      <w:lvlText w:val="•"/>
      <w:lvlJc w:val="left"/>
      <w:pPr>
        <w:ind w:left="3897" w:hanging="454"/>
      </w:pPr>
      <w:rPr>
        <w:rFonts w:hint="default"/>
      </w:rPr>
    </w:lvl>
    <w:lvl w:ilvl="6" w:tplc="275E96CC">
      <w:start w:val="1"/>
      <w:numFmt w:val="bullet"/>
      <w:lvlText w:val="•"/>
      <w:lvlJc w:val="left"/>
      <w:pPr>
        <w:ind w:left="4931" w:hanging="454"/>
      </w:pPr>
      <w:rPr>
        <w:rFonts w:hint="default"/>
      </w:rPr>
    </w:lvl>
    <w:lvl w:ilvl="7" w:tplc="B964E074">
      <w:start w:val="1"/>
      <w:numFmt w:val="bullet"/>
      <w:lvlText w:val="•"/>
      <w:lvlJc w:val="left"/>
      <w:pPr>
        <w:ind w:left="5965" w:hanging="454"/>
      </w:pPr>
      <w:rPr>
        <w:rFonts w:hint="default"/>
      </w:rPr>
    </w:lvl>
    <w:lvl w:ilvl="8" w:tplc="81AAD9CC">
      <w:start w:val="1"/>
      <w:numFmt w:val="bullet"/>
      <w:lvlText w:val="•"/>
      <w:lvlJc w:val="left"/>
      <w:pPr>
        <w:ind w:left="6998" w:hanging="454"/>
      </w:pPr>
      <w:rPr>
        <w:rFonts w:hint="default"/>
      </w:rPr>
    </w:lvl>
  </w:abstractNum>
  <w:abstractNum w:abstractNumId="6" w15:restartNumberingAfterBreak="0">
    <w:nsid w:val="1BE859D5"/>
    <w:multiLevelType w:val="hybridMultilevel"/>
    <w:tmpl w:val="30C6AD0C"/>
    <w:lvl w:ilvl="0" w:tplc="2ABE296E">
      <w:start w:val="1"/>
      <w:numFmt w:val="decimal"/>
      <w:lvlText w:val="%1."/>
      <w:lvlJc w:val="left"/>
      <w:pPr>
        <w:ind w:left="1494" w:hanging="360"/>
      </w:pPr>
      <w:rPr>
        <w:rFonts w:ascii="Calibri" w:eastAsia="Calibri" w:hAnsi="Calibri" w:hint="default"/>
        <w:sz w:val="24"/>
        <w:szCs w:val="24"/>
      </w:rPr>
    </w:lvl>
    <w:lvl w:ilvl="1" w:tplc="AFAAA770">
      <w:start w:val="1"/>
      <w:numFmt w:val="lowerLetter"/>
      <w:lvlText w:val="%2."/>
      <w:lvlJc w:val="left"/>
      <w:pPr>
        <w:ind w:left="2214" w:hanging="360"/>
      </w:pPr>
      <w:rPr>
        <w:rFonts w:ascii="Calibri" w:eastAsia="Calibri" w:hAnsi="Calibri" w:hint="default"/>
        <w:sz w:val="24"/>
        <w:szCs w:val="24"/>
      </w:rPr>
    </w:lvl>
    <w:lvl w:ilvl="2" w:tplc="0EC01BAC">
      <w:start w:val="1"/>
      <w:numFmt w:val="bullet"/>
      <w:lvlText w:val="•"/>
      <w:lvlJc w:val="left"/>
      <w:pPr>
        <w:ind w:left="2988" w:hanging="360"/>
      </w:pPr>
      <w:rPr>
        <w:rFonts w:hint="default"/>
      </w:rPr>
    </w:lvl>
    <w:lvl w:ilvl="3" w:tplc="DD2EE1B0">
      <w:start w:val="1"/>
      <w:numFmt w:val="bullet"/>
      <w:lvlText w:val="•"/>
      <w:lvlJc w:val="left"/>
      <w:pPr>
        <w:ind w:left="3762" w:hanging="360"/>
      </w:pPr>
      <w:rPr>
        <w:rFonts w:hint="default"/>
      </w:rPr>
    </w:lvl>
    <w:lvl w:ilvl="4" w:tplc="C366D0D2">
      <w:start w:val="1"/>
      <w:numFmt w:val="bullet"/>
      <w:lvlText w:val="•"/>
      <w:lvlJc w:val="left"/>
      <w:pPr>
        <w:ind w:left="4536" w:hanging="360"/>
      </w:pPr>
      <w:rPr>
        <w:rFonts w:hint="default"/>
      </w:rPr>
    </w:lvl>
    <w:lvl w:ilvl="5" w:tplc="7EC26014">
      <w:start w:val="1"/>
      <w:numFmt w:val="bullet"/>
      <w:lvlText w:val="•"/>
      <w:lvlJc w:val="left"/>
      <w:pPr>
        <w:ind w:left="5310" w:hanging="360"/>
      </w:pPr>
      <w:rPr>
        <w:rFonts w:hint="default"/>
      </w:rPr>
    </w:lvl>
    <w:lvl w:ilvl="6" w:tplc="4976856A">
      <w:start w:val="1"/>
      <w:numFmt w:val="bullet"/>
      <w:lvlText w:val="•"/>
      <w:lvlJc w:val="left"/>
      <w:pPr>
        <w:ind w:left="6084" w:hanging="360"/>
      </w:pPr>
      <w:rPr>
        <w:rFonts w:hint="default"/>
      </w:rPr>
    </w:lvl>
    <w:lvl w:ilvl="7" w:tplc="C4686B30">
      <w:start w:val="1"/>
      <w:numFmt w:val="bullet"/>
      <w:lvlText w:val="•"/>
      <w:lvlJc w:val="left"/>
      <w:pPr>
        <w:ind w:left="6858" w:hanging="360"/>
      </w:pPr>
      <w:rPr>
        <w:rFonts w:hint="default"/>
      </w:rPr>
    </w:lvl>
    <w:lvl w:ilvl="8" w:tplc="7138FC5E">
      <w:start w:val="1"/>
      <w:numFmt w:val="bullet"/>
      <w:lvlText w:val="•"/>
      <w:lvlJc w:val="left"/>
      <w:pPr>
        <w:ind w:left="7632" w:hanging="360"/>
      </w:pPr>
      <w:rPr>
        <w:rFonts w:hint="default"/>
      </w:rPr>
    </w:lvl>
  </w:abstractNum>
  <w:abstractNum w:abstractNumId="7" w15:restartNumberingAfterBreak="0">
    <w:nsid w:val="2BD71040"/>
    <w:multiLevelType w:val="hybridMultilevel"/>
    <w:tmpl w:val="22E29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A63D5A"/>
    <w:multiLevelType w:val="hybridMultilevel"/>
    <w:tmpl w:val="1C9CFAB6"/>
    <w:lvl w:ilvl="0" w:tplc="08090019">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391927B1"/>
    <w:multiLevelType w:val="hybridMultilevel"/>
    <w:tmpl w:val="E102B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C0233F"/>
    <w:multiLevelType w:val="hybridMultilevel"/>
    <w:tmpl w:val="06846576"/>
    <w:lvl w:ilvl="0" w:tplc="044290C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E90C44"/>
    <w:multiLevelType w:val="hybridMultilevel"/>
    <w:tmpl w:val="6DEA0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A94E7A"/>
    <w:multiLevelType w:val="hybridMultilevel"/>
    <w:tmpl w:val="29AADD1A"/>
    <w:lvl w:ilvl="0" w:tplc="87FC383E">
      <w:numFmt w:val="bullet"/>
      <w:lvlText w:val="-"/>
      <w:lvlJc w:val="left"/>
      <w:pPr>
        <w:ind w:left="720" w:hanging="360"/>
      </w:pPr>
      <w:rPr>
        <w:rFonts w:ascii="Calibri" w:eastAsia="Calibr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8B7874"/>
    <w:multiLevelType w:val="hybridMultilevel"/>
    <w:tmpl w:val="0256DCC2"/>
    <w:lvl w:ilvl="0" w:tplc="06146D8C">
      <w:numFmt w:val="bullet"/>
      <w:lvlText w:val="-"/>
      <w:lvlJc w:val="left"/>
      <w:pPr>
        <w:ind w:left="720" w:hanging="360"/>
      </w:pPr>
      <w:rPr>
        <w:rFonts w:ascii="Calibri" w:eastAsia="Calibr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A77A34"/>
    <w:multiLevelType w:val="hybridMultilevel"/>
    <w:tmpl w:val="30C6AD0C"/>
    <w:lvl w:ilvl="0" w:tplc="2ABE296E">
      <w:start w:val="1"/>
      <w:numFmt w:val="decimal"/>
      <w:lvlText w:val="%1."/>
      <w:lvlJc w:val="left"/>
      <w:pPr>
        <w:ind w:left="1540" w:hanging="360"/>
      </w:pPr>
      <w:rPr>
        <w:rFonts w:ascii="Calibri" w:eastAsia="Calibri" w:hAnsi="Calibri" w:hint="default"/>
        <w:sz w:val="24"/>
        <w:szCs w:val="24"/>
      </w:rPr>
    </w:lvl>
    <w:lvl w:ilvl="1" w:tplc="AFAAA770">
      <w:start w:val="1"/>
      <w:numFmt w:val="lowerLetter"/>
      <w:lvlText w:val="%2."/>
      <w:lvlJc w:val="left"/>
      <w:pPr>
        <w:ind w:left="2260" w:hanging="360"/>
      </w:pPr>
      <w:rPr>
        <w:rFonts w:ascii="Calibri" w:eastAsia="Calibri" w:hAnsi="Calibri" w:hint="default"/>
        <w:sz w:val="24"/>
        <w:szCs w:val="24"/>
      </w:rPr>
    </w:lvl>
    <w:lvl w:ilvl="2" w:tplc="0EC01BAC">
      <w:start w:val="1"/>
      <w:numFmt w:val="bullet"/>
      <w:lvlText w:val="•"/>
      <w:lvlJc w:val="left"/>
      <w:pPr>
        <w:ind w:left="3034" w:hanging="360"/>
      </w:pPr>
      <w:rPr>
        <w:rFonts w:hint="default"/>
      </w:rPr>
    </w:lvl>
    <w:lvl w:ilvl="3" w:tplc="DD2EE1B0">
      <w:start w:val="1"/>
      <w:numFmt w:val="bullet"/>
      <w:lvlText w:val="•"/>
      <w:lvlJc w:val="left"/>
      <w:pPr>
        <w:ind w:left="3808" w:hanging="360"/>
      </w:pPr>
      <w:rPr>
        <w:rFonts w:hint="default"/>
      </w:rPr>
    </w:lvl>
    <w:lvl w:ilvl="4" w:tplc="C366D0D2">
      <w:start w:val="1"/>
      <w:numFmt w:val="bullet"/>
      <w:lvlText w:val="•"/>
      <w:lvlJc w:val="left"/>
      <w:pPr>
        <w:ind w:left="4582" w:hanging="360"/>
      </w:pPr>
      <w:rPr>
        <w:rFonts w:hint="default"/>
      </w:rPr>
    </w:lvl>
    <w:lvl w:ilvl="5" w:tplc="7EC26014">
      <w:start w:val="1"/>
      <w:numFmt w:val="bullet"/>
      <w:lvlText w:val="•"/>
      <w:lvlJc w:val="left"/>
      <w:pPr>
        <w:ind w:left="5356" w:hanging="360"/>
      </w:pPr>
      <w:rPr>
        <w:rFonts w:hint="default"/>
      </w:rPr>
    </w:lvl>
    <w:lvl w:ilvl="6" w:tplc="4976856A">
      <w:start w:val="1"/>
      <w:numFmt w:val="bullet"/>
      <w:lvlText w:val="•"/>
      <w:lvlJc w:val="left"/>
      <w:pPr>
        <w:ind w:left="6130" w:hanging="360"/>
      </w:pPr>
      <w:rPr>
        <w:rFonts w:hint="default"/>
      </w:rPr>
    </w:lvl>
    <w:lvl w:ilvl="7" w:tplc="C4686B30">
      <w:start w:val="1"/>
      <w:numFmt w:val="bullet"/>
      <w:lvlText w:val="•"/>
      <w:lvlJc w:val="left"/>
      <w:pPr>
        <w:ind w:left="6904" w:hanging="360"/>
      </w:pPr>
      <w:rPr>
        <w:rFonts w:hint="default"/>
      </w:rPr>
    </w:lvl>
    <w:lvl w:ilvl="8" w:tplc="7138FC5E">
      <w:start w:val="1"/>
      <w:numFmt w:val="bullet"/>
      <w:lvlText w:val="•"/>
      <w:lvlJc w:val="left"/>
      <w:pPr>
        <w:ind w:left="7678" w:hanging="360"/>
      </w:pPr>
      <w:rPr>
        <w:rFonts w:hint="default"/>
      </w:rPr>
    </w:lvl>
  </w:abstractNum>
  <w:abstractNum w:abstractNumId="15" w15:restartNumberingAfterBreak="0">
    <w:nsid w:val="7DE213A0"/>
    <w:multiLevelType w:val="hybridMultilevel"/>
    <w:tmpl w:val="86A84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9"/>
  </w:num>
  <w:num w:numId="4">
    <w:abstractNumId w:val="10"/>
  </w:num>
  <w:num w:numId="5">
    <w:abstractNumId w:val="6"/>
  </w:num>
  <w:num w:numId="6">
    <w:abstractNumId w:val="5"/>
  </w:num>
  <w:num w:numId="7">
    <w:abstractNumId w:val="14"/>
  </w:num>
  <w:num w:numId="8">
    <w:abstractNumId w:val="11"/>
  </w:num>
  <w:num w:numId="9">
    <w:abstractNumId w:val="2"/>
  </w:num>
  <w:num w:numId="10">
    <w:abstractNumId w:val="0"/>
  </w:num>
  <w:num w:numId="11">
    <w:abstractNumId w:val="15"/>
  </w:num>
  <w:num w:numId="12">
    <w:abstractNumId w:val="13"/>
  </w:num>
  <w:num w:numId="13">
    <w:abstractNumId w:val="12"/>
  </w:num>
  <w:num w:numId="14">
    <w:abstractNumId w:val="4"/>
  </w:num>
  <w:num w:numId="15">
    <w:abstractNumId w:val="8"/>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283"/>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zaf5xbwsxt5ezwsapa29xasw2z0v25v5r&quot;&gt;MyReferences-Saved2&lt;record-ids&gt;&lt;item&gt;4433&lt;/item&gt;&lt;item&gt;4953&lt;/item&gt;&lt;item&gt;4955&lt;/item&gt;&lt;item&gt;12741&lt;/item&gt;&lt;item&gt;12745&lt;/item&gt;&lt;item&gt;28888&lt;/item&gt;&lt;item&gt;29703&lt;/item&gt;&lt;item&gt;29778&lt;/item&gt;&lt;item&gt;30269&lt;/item&gt;&lt;item&gt;31041&lt;/item&gt;&lt;item&gt;31077&lt;/item&gt;&lt;item&gt;31078&lt;/item&gt;&lt;item&gt;31095&lt;/item&gt;&lt;item&gt;31147&lt;/item&gt;&lt;item&gt;31148&lt;/item&gt;&lt;item&gt;31290&lt;/item&gt;&lt;item&gt;31721&lt;/item&gt;&lt;item&gt;36714&lt;/item&gt;&lt;item&gt;36716&lt;/item&gt;&lt;item&gt;36720&lt;/item&gt;&lt;item&gt;37820&lt;/item&gt;&lt;item&gt;37832&lt;/item&gt;&lt;item&gt;37835&lt;/item&gt;&lt;item&gt;37836&lt;/item&gt;&lt;item&gt;37871&lt;/item&gt;&lt;item&gt;38062&lt;/item&gt;&lt;item&gt;38120&lt;/item&gt;&lt;item&gt;38172&lt;/item&gt;&lt;item&gt;38200&lt;/item&gt;&lt;item&gt;38222&lt;/item&gt;&lt;item&gt;38253&lt;/item&gt;&lt;item&gt;38255&lt;/item&gt;&lt;item&gt;38345&lt;/item&gt;&lt;item&gt;38346&lt;/item&gt;&lt;item&gt;38347&lt;/item&gt;&lt;item&gt;38360&lt;/item&gt;&lt;item&gt;38378&lt;/item&gt;&lt;item&gt;38379&lt;/item&gt;&lt;item&gt;38390&lt;/item&gt;&lt;item&gt;38392&lt;/item&gt;&lt;item&gt;38435&lt;/item&gt;&lt;item&gt;38484&lt;/item&gt;&lt;item&gt;38487&lt;/item&gt;&lt;item&gt;38512&lt;/item&gt;&lt;item&gt;38545&lt;/item&gt;&lt;item&gt;38574&lt;/item&gt;&lt;item&gt;38576&lt;/item&gt;&lt;item&gt;38578&lt;/item&gt;&lt;item&gt;38579&lt;/item&gt;&lt;item&gt;38583&lt;/item&gt;&lt;item&gt;38584&lt;/item&gt;&lt;item&gt;38585&lt;/item&gt;&lt;item&gt;38587&lt;/item&gt;&lt;item&gt;38589&lt;/item&gt;&lt;item&gt;38598&lt;/item&gt;&lt;item&gt;38600&lt;/item&gt;&lt;item&gt;38601&lt;/item&gt;&lt;item&gt;38611&lt;/item&gt;&lt;item&gt;38612&lt;/item&gt;&lt;item&gt;38621&lt;/item&gt;&lt;item&gt;386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C13A9"/>
    <w:rsid w:val="00000E30"/>
    <w:rsid w:val="00000E3B"/>
    <w:rsid w:val="00003575"/>
    <w:rsid w:val="000165E4"/>
    <w:rsid w:val="000307E3"/>
    <w:rsid w:val="00031127"/>
    <w:rsid w:val="0003196C"/>
    <w:rsid w:val="00032953"/>
    <w:rsid w:val="00032D51"/>
    <w:rsid w:val="00033D23"/>
    <w:rsid w:val="00036E73"/>
    <w:rsid w:val="000526C6"/>
    <w:rsid w:val="00054A57"/>
    <w:rsid w:val="00061865"/>
    <w:rsid w:val="000634FE"/>
    <w:rsid w:val="00071A44"/>
    <w:rsid w:val="00075F9E"/>
    <w:rsid w:val="000811B1"/>
    <w:rsid w:val="00081C9B"/>
    <w:rsid w:val="0008237D"/>
    <w:rsid w:val="00087530"/>
    <w:rsid w:val="000900D3"/>
    <w:rsid w:val="000A7BCF"/>
    <w:rsid w:val="000B0392"/>
    <w:rsid w:val="000B0BD3"/>
    <w:rsid w:val="000C14D0"/>
    <w:rsid w:val="000C3B99"/>
    <w:rsid w:val="000C759B"/>
    <w:rsid w:val="000D1331"/>
    <w:rsid w:val="000D5A98"/>
    <w:rsid w:val="001020AE"/>
    <w:rsid w:val="001034F7"/>
    <w:rsid w:val="00107EB5"/>
    <w:rsid w:val="00111C60"/>
    <w:rsid w:val="00113E9F"/>
    <w:rsid w:val="00114BD9"/>
    <w:rsid w:val="00117B27"/>
    <w:rsid w:val="001213F2"/>
    <w:rsid w:val="0013374A"/>
    <w:rsid w:val="00140CAC"/>
    <w:rsid w:val="00141DCD"/>
    <w:rsid w:val="00142EBB"/>
    <w:rsid w:val="0014342A"/>
    <w:rsid w:val="001454D1"/>
    <w:rsid w:val="00145D87"/>
    <w:rsid w:val="00145E23"/>
    <w:rsid w:val="00147958"/>
    <w:rsid w:val="00152A61"/>
    <w:rsid w:val="0015604B"/>
    <w:rsid w:val="00157F8A"/>
    <w:rsid w:val="001622D0"/>
    <w:rsid w:val="00170E5C"/>
    <w:rsid w:val="001716D6"/>
    <w:rsid w:val="00171F9B"/>
    <w:rsid w:val="00182A22"/>
    <w:rsid w:val="00192098"/>
    <w:rsid w:val="00195335"/>
    <w:rsid w:val="0019545C"/>
    <w:rsid w:val="001A3681"/>
    <w:rsid w:val="001A5082"/>
    <w:rsid w:val="001A6109"/>
    <w:rsid w:val="001B20A3"/>
    <w:rsid w:val="001B25AE"/>
    <w:rsid w:val="001B2682"/>
    <w:rsid w:val="001B2C00"/>
    <w:rsid w:val="001B33D6"/>
    <w:rsid w:val="001B5AF3"/>
    <w:rsid w:val="001B7D52"/>
    <w:rsid w:val="001C50FA"/>
    <w:rsid w:val="001C54A6"/>
    <w:rsid w:val="001D5ADA"/>
    <w:rsid w:val="001D6479"/>
    <w:rsid w:val="001D73FB"/>
    <w:rsid w:val="001E10E6"/>
    <w:rsid w:val="001E4CFF"/>
    <w:rsid w:val="001F3ABD"/>
    <w:rsid w:val="001F7F79"/>
    <w:rsid w:val="00200BDA"/>
    <w:rsid w:val="002022A2"/>
    <w:rsid w:val="00211888"/>
    <w:rsid w:val="00213A62"/>
    <w:rsid w:val="00214ABF"/>
    <w:rsid w:val="00215873"/>
    <w:rsid w:val="00221123"/>
    <w:rsid w:val="002215DC"/>
    <w:rsid w:val="00221DE2"/>
    <w:rsid w:val="002242E0"/>
    <w:rsid w:val="002305FD"/>
    <w:rsid w:val="00231648"/>
    <w:rsid w:val="002316B3"/>
    <w:rsid w:val="00231C37"/>
    <w:rsid w:val="002330A0"/>
    <w:rsid w:val="0023545F"/>
    <w:rsid w:val="00243A15"/>
    <w:rsid w:val="002456D3"/>
    <w:rsid w:val="00247FF8"/>
    <w:rsid w:val="002506CF"/>
    <w:rsid w:val="00252838"/>
    <w:rsid w:val="00274808"/>
    <w:rsid w:val="00283379"/>
    <w:rsid w:val="00290911"/>
    <w:rsid w:val="002939C9"/>
    <w:rsid w:val="002A02E6"/>
    <w:rsid w:val="002A1079"/>
    <w:rsid w:val="002A27A9"/>
    <w:rsid w:val="002B3081"/>
    <w:rsid w:val="002C33D5"/>
    <w:rsid w:val="002C6208"/>
    <w:rsid w:val="002C6348"/>
    <w:rsid w:val="002D30F1"/>
    <w:rsid w:val="002D3711"/>
    <w:rsid w:val="002D3844"/>
    <w:rsid w:val="002D6D03"/>
    <w:rsid w:val="002D776A"/>
    <w:rsid w:val="002E0E50"/>
    <w:rsid w:val="002E139A"/>
    <w:rsid w:val="002E2594"/>
    <w:rsid w:val="002E55CB"/>
    <w:rsid w:val="002F1616"/>
    <w:rsid w:val="002F1A28"/>
    <w:rsid w:val="002F2109"/>
    <w:rsid w:val="002F2932"/>
    <w:rsid w:val="002F3BCA"/>
    <w:rsid w:val="00300C79"/>
    <w:rsid w:val="00303980"/>
    <w:rsid w:val="0030549F"/>
    <w:rsid w:val="003068F2"/>
    <w:rsid w:val="003110EB"/>
    <w:rsid w:val="003133B2"/>
    <w:rsid w:val="00315197"/>
    <w:rsid w:val="00326FD0"/>
    <w:rsid w:val="00333D5A"/>
    <w:rsid w:val="00337942"/>
    <w:rsid w:val="00340FFE"/>
    <w:rsid w:val="003449A2"/>
    <w:rsid w:val="00344AED"/>
    <w:rsid w:val="00356AB8"/>
    <w:rsid w:val="00357130"/>
    <w:rsid w:val="00361A96"/>
    <w:rsid w:val="00364D22"/>
    <w:rsid w:val="00373C86"/>
    <w:rsid w:val="00373D28"/>
    <w:rsid w:val="00374776"/>
    <w:rsid w:val="00376793"/>
    <w:rsid w:val="00377D30"/>
    <w:rsid w:val="00381138"/>
    <w:rsid w:val="00387A8B"/>
    <w:rsid w:val="003927D4"/>
    <w:rsid w:val="00394962"/>
    <w:rsid w:val="00395ED0"/>
    <w:rsid w:val="00396F86"/>
    <w:rsid w:val="003A052F"/>
    <w:rsid w:val="003A2526"/>
    <w:rsid w:val="003A2FB2"/>
    <w:rsid w:val="003A7E27"/>
    <w:rsid w:val="003B25E9"/>
    <w:rsid w:val="003B3C91"/>
    <w:rsid w:val="003B5BBD"/>
    <w:rsid w:val="003C293B"/>
    <w:rsid w:val="003C3532"/>
    <w:rsid w:val="003C60E5"/>
    <w:rsid w:val="003C6DD3"/>
    <w:rsid w:val="003D14B5"/>
    <w:rsid w:val="003D5440"/>
    <w:rsid w:val="003E0C79"/>
    <w:rsid w:val="003F1453"/>
    <w:rsid w:val="003F3917"/>
    <w:rsid w:val="003F6BFB"/>
    <w:rsid w:val="00401AFA"/>
    <w:rsid w:val="0040496F"/>
    <w:rsid w:val="00404A7D"/>
    <w:rsid w:val="004050F0"/>
    <w:rsid w:val="004075AA"/>
    <w:rsid w:val="004117C9"/>
    <w:rsid w:val="00414D61"/>
    <w:rsid w:val="00414DE0"/>
    <w:rsid w:val="00417062"/>
    <w:rsid w:val="00417FC3"/>
    <w:rsid w:val="0042014E"/>
    <w:rsid w:val="0043732C"/>
    <w:rsid w:val="004408F5"/>
    <w:rsid w:val="00443BC0"/>
    <w:rsid w:val="00446091"/>
    <w:rsid w:val="00453347"/>
    <w:rsid w:val="00453E61"/>
    <w:rsid w:val="00491117"/>
    <w:rsid w:val="00491EF4"/>
    <w:rsid w:val="004A1C27"/>
    <w:rsid w:val="004A5FD9"/>
    <w:rsid w:val="004B4250"/>
    <w:rsid w:val="004B55D4"/>
    <w:rsid w:val="004B7513"/>
    <w:rsid w:val="004C3B4F"/>
    <w:rsid w:val="004D12D2"/>
    <w:rsid w:val="004D208A"/>
    <w:rsid w:val="004D2DE2"/>
    <w:rsid w:val="004E2FA2"/>
    <w:rsid w:val="004E4E79"/>
    <w:rsid w:val="004E54CA"/>
    <w:rsid w:val="004E61AF"/>
    <w:rsid w:val="004F4C86"/>
    <w:rsid w:val="005052C4"/>
    <w:rsid w:val="00511470"/>
    <w:rsid w:val="005114FA"/>
    <w:rsid w:val="00511F83"/>
    <w:rsid w:val="00512069"/>
    <w:rsid w:val="00512303"/>
    <w:rsid w:val="005172B4"/>
    <w:rsid w:val="00520704"/>
    <w:rsid w:val="005257B2"/>
    <w:rsid w:val="00526B38"/>
    <w:rsid w:val="0053145B"/>
    <w:rsid w:val="00533AF5"/>
    <w:rsid w:val="0053468F"/>
    <w:rsid w:val="005353E3"/>
    <w:rsid w:val="00535BEE"/>
    <w:rsid w:val="00536A76"/>
    <w:rsid w:val="00540C70"/>
    <w:rsid w:val="00541BA7"/>
    <w:rsid w:val="00552E0A"/>
    <w:rsid w:val="0055537B"/>
    <w:rsid w:val="00556E6E"/>
    <w:rsid w:val="005616E6"/>
    <w:rsid w:val="00562936"/>
    <w:rsid w:val="00563952"/>
    <w:rsid w:val="00566E5B"/>
    <w:rsid w:val="00577E37"/>
    <w:rsid w:val="005823E7"/>
    <w:rsid w:val="00582C90"/>
    <w:rsid w:val="0058630E"/>
    <w:rsid w:val="00587DCB"/>
    <w:rsid w:val="005918B1"/>
    <w:rsid w:val="0059379E"/>
    <w:rsid w:val="00593ECE"/>
    <w:rsid w:val="00594D70"/>
    <w:rsid w:val="00595FBF"/>
    <w:rsid w:val="005A0AE3"/>
    <w:rsid w:val="005A6A27"/>
    <w:rsid w:val="005A7DDE"/>
    <w:rsid w:val="005B21B8"/>
    <w:rsid w:val="005B295A"/>
    <w:rsid w:val="005B3AE8"/>
    <w:rsid w:val="005B5898"/>
    <w:rsid w:val="005B5A13"/>
    <w:rsid w:val="005B6D15"/>
    <w:rsid w:val="005C1424"/>
    <w:rsid w:val="005C16AF"/>
    <w:rsid w:val="005C4A05"/>
    <w:rsid w:val="005C77EE"/>
    <w:rsid w:val="005D02E1"/>
    <w:rsid w:val="005D09FD"/>
    <w:rsid w:val="005D1F28"/>
    <w:rsid w:val="005E0540"/>
    <w:rsid w:val="005E0737"/>
    <w:rsid w:val="005E0E79"/>
    <w:rsid w:val="005E4571"/>
    <w:rsid w:val="005E6C2D"/>
    <w:rsid w:val="005E73B4"/>
    <w:rsid w:val="005E7B0D"/>
    <w:rsid w:val="005F39D9"/>
    <w:rsid w:val="005F3B88"/>
    <w:rsid w:val="0060038E"/>
    <w:rsid w:val="00601162"/>
    <w:rsid w:val="00604A36"/>
    <w:rsid w:val="00605FB7"/>
    <w:rsid w:val="0060606D"/>
    <w:rsid w:val="00611FD8"/>
    <w:rsid w:val="006130BD"/>
    <w:rsid w:val="006136D4"/>
    <w:rsid w:val="00613D25"/>
    <w:rsid w:val="00614F3C"/>
    <w:rsid w:val="0061532E"/>
    <w:rsid w:val="00616EEE"/>
    <w:rsid w:val="00625325"/>
    <w:rsid w:val="00630A9D"/>
    <w:rsid w:val="006330D1"/>
    <w:rsid w:val="006376B5"/>
    <w:rsid w:val="0065287F"/>
    <w:rsid w:val="006542DA"/>
    <w:rsid w:val="00660EB7"/>
    <w:rsid w:val="0067043F"/>
    <w:rsid w:val="006720F8"/>
    <w:rsid w:val="00672714"/>
    <w:rsid w:val="006735C8"/>
    <w:rsid w:val="00680EBD"/>
    <w:rsid w:val="00681CF9"/>
    <w:rsid w:val="00683AB1"/>
    <w:rsid w:val="00686E48"/>
    <w:rsid w:val="006A17DC"/>
    <w:rsid w:val="006A22C8"/>
    <w:rsid w:val="006A4583"/>
    <w:rsid w:val="006B04A1"/>
    <w:rsid w:val="006B0E2D"/>
    <w:rsid w:val="006B413F"/>
    <w:rsid w:val="006B4B8B"/>
    <w:rsid w:val="006B54B2"/>
    <w:rsid w:val="006C74CB"/>
    <w:rsid w:val="006D1656"/>
    <w:rsid w:val="006D1AAA"/>
    <w:rsid w:val="006D5E6C"/>
    <w:rsid w:val="006E2138"/>
    <w:rsid w:val="006E3A42"/>
    <w:rsid w:val="006E572C"/>
    <w:rsid w:val="006F1E19"/>
    <w:rsid w:val="006F23F0"/>
    <w:rsid w:val="006F30EB"/>
    <w:rsid w:val="006F3A65"/>
    <w:rsid w:val="006F4A47"/>
    <w:rsid w:val="006F6A82"/>
    <w:rsid w:val="0070271D"/>
    <w:rsid w:val="00704110"/>
    <w:rsid w:val="00710B16"/>
    <w:rsid w:val="00713DFB"/>
    <w:rsid w:val="007166A1"/>
    <w:rsid w:val="00716761"/>
    <w:rsid w:val="0072246E"/>
    <w:rsid w:val="00723A99"/>
    <w:rsid w:val="007255BC"/>
    <w:rsid w:val="007331D5"/>
    <w:rsid w:val="0073709F"/>
    <w:rsid w:val="007371E2"/>
    <w:rsid w:val="007375E7"/>
    <w:rsid w:val="007458A5"/>
    <w:rsid w:val="00750043"/>
    <w:rsid w:val="007505B2"/>
    <w:rsid w:val="007546EB"/>
    <w:rsid w:val="007568E3"/>
    <w:rsid w:val="00760C78"/>
    <w:rsid w:val="00761B95"/>
    <w:rsid w:val="00765FF3"/>
    <w:rsid w:val="00767050"/>
    <w:rsid w:val="00776E59"/>
    <w:rsid w:val="007801DB"/>
    <w:rsid w:val="007804D0"/>
    <w:rsid w:val="007805BA"/>
    <w:rsid w:val="00781785"/>
    <w:rsid w:val="00781F4A"/>
    <w:rsid w:val="007859FB"/>
    <w:rsid w:val="0078665D"/>
    <w:rsid w:val="007938F1"/>
    <w:rsid w:val="007A30A2"/>
    <w:rsid w:val="007A4C0E"/>
    <w:rsid w:val="007B3A04"/>
    <w:rsid w:val="007C2BE4"/>
    <w:rsid w:val="007C2E9F"/>
    <w:rsid w:val="007C6C79"/>
    <w:rsid w:val="007D17D6"/>
    <w:rsid w:val="007D3575"/>
    <w:rsid w:val="007D47EE"/>
    <w:rsid w:val="007E063F"/>
    <w:rsid w:val="007E0815"/>
    <w:rsid w:val="007E23D1"/>
    <w:rsid w:val="007E6D7B"/>
    <w:rsid w:val="007F0151"/>
    <w:rsid w:val="007F2C64"/>
    <w:rsid w:val="007F3D3A"/>
    <w:rsid w:val="00801482"/>
    <w:rsid w:val="00813BC9"/>
    <w:rsid w:val="00817561"/>
    <w:rsid w:val="00821A9E"/>
    <w:rsid w:val="0082629C"/>
    <w:rsid w:val="00832D01"/>
    <w:rsid w:val="00834340"/>
    <w:rsid w:val="00836200"/>
    <w:rsid w:val="00841491"/>
    <w:rsid w:val="00844E92"/>
    <w:rsid w:val="008458E5"/>
    <w:rsid w:val="008547B7"/>
    <w:rsid w:val="00870231"/>
    <w:rsid w:val="0087414F"/>
    <w:rsid w:val="00882733"/>
    <w:rsid w:val="00886F94"/>
    <w:rsid w:val="0089193A"/>
    <w:rsid w:val="00893780"/>
    <w:rsid w:val="00894A24"/>
    <w:rsid w:val="00895765"/>
    <w:rsid w:val="008A3757"/>
    <w:rsid w:val="008A4FE4"/>
    <w:rsid w:val="008B0D76"/>
    <w:rsid w:val="008B37AD"/>
    <w:rsid w:val="008C3060"/>
    <w:rsid w:val="008C6F45"/>
    <w:rsid w:val="008D0CBD"/>
    <w:rsid w:val="008D3065"/>
    <w:rsid w:val="008E045A"/>
    <w:rsid w:val="008E065C"/>
    <w:rsid w:val="008E5711"/>
    <w:rsid w:val="008F3EB5"/>
    <w:rsid w:val="008F4BA2"/>
    <w:rsid w:val="008F756B"/>
    <w:rsid w:val="008F7822"/>
    <w:rsid w:val="008F7AB4"/>
    <w:rsid w:val="008F7B09"/>
    <w:rsid w:val="009031B4"/>
    <w:rsid w:val="00905941"/>
    <w:rsid w:val="00912C35"/>
    <w:rsid w:val="009175DC"/>
    <w:rsid w:val="009202A0"/>
    <w:rsid w:val="0092180F"/>
    <w:rsid w:val="00922EEC"/>
    <w:rsid w:val="009243F2"/>
    <w:rsid w:val="00942B63"/>
    <w:rsid w:val="00943479"/>
    <w:rsid w:val="00944DA3"/>
    <w:rsid w:val="009457F8"/>
    <w:rsid w:val="0096531C"/>
    <w:rsid w:val="00966ECC"/>
    <w:rsid w:val="00970520"/>
    <w:rsid w:val="009739CC"/>
    <w:rsid w:val="00973DF1"/>
    <w:rsid w:val="009748EA"/>
    <w:rsid w:val="00977A2A"/>
    <w:rsid w:val="00983647"/>
    <w:rsid w:val="00984875"/>
    <w:rsid w:val="009855C3"/>
    <w:rsid w:val="00987A0D"/>
    <w:rsid w:val="00987E1B"/>
    <w:rsid w:val="0099279E"/>
    <w:rsid w:val="00992899"/>
    <w:rsid w:val="00996C80"/>
    <w:rsid w:val="009A0013"/>
    <w:rsid w:val="009A04CF"/>
    <w:rsid w:val="009A442A"/>
    <w:rsid w:val="009A45E4"/>
    <w:rsid w:val="009A46F2"/>
    <w:rsid w:val="009A4C15"/>
    <w:rsid w:val="009A7E01"/>
    <w:rsid w:val="009B3CD1"/>
    <w:rsid w:val="009B4212"/>
    <w:rsid w:val="009B47BA"/>
    <w:rsid w:val="009B5513"/>
    <w:rsid w:val="009C46CE"/>
    <w:rsid w:val="009C5C9C"/>
    <w:rsid w:val="009C7153"/>
    <w:rsid w:val="009D1630"/>
    <w:rsid w:val="009D2B0C"/>
    <w:rsid w:val="009D2D4B"/>
    <w:rsid w:val="009D41C0"/>
    <w:rsid w:val="009D708B"/>
    <w:rsid w:val="009D77FA"/>
    <w:rsid w:val="009E529B"/>
    <w:rsid w:val="009E7A8E"/>
    <w:rsid w:val="009F1889"/>
    <w:rsid w:val="009F2554"/>
    <w:rsid w:val="009F28AB"/>
    <w:rsid w:val="009F5544"/>
    <w:rsid w:val="00A01ED6"/>
    <w:rsid w:val="00A02732"/>
    <w:rsid w:val="00A03288"/>
    <w:rsid w:val="00A0598A"/>
    <w:rsid w:val="00A26F5E"/>
    <w:rsid w:val="00A35DC0"/>
    <w:rsid w:val="00A41D4F"/>
    <w:rsid w:val="00A462F5"/>
    <w:rsid w:val="00A46BB8"/>
    <w:rsid w:val="00A5162D"/>
    <w:rsid w:val="00A5209C"/>
    <w:rsid w:val="00A55D04"/>
    <w:rsid w:val="00A578E1"/>
    <w:rsid w:val="00A65060"/>
    <w:rsid w:val="00A651F4"/>
    <w:rsid w:val="00A663C0"/>
    <w:rsid w:val="00A716F9"/>
    <w:rsid w:val="00A72ABA"/>
    <w:rsid w:val="00A74E3D"/>
    <w:rsid w:val="00A75D2E"/>
    <w:rsid w:val="00A77795"/>
    <w:rsid w:val="00A83840"/>
    <w:rsid w:val="00A83A4C"/>
    <w:rsid w:val="00A83BC2"/>
    <w:rsid w:val="00A847E6"/>
    <w:rsid w:val="00A858AC"/>
    <w:rsid w:val="00A85D67"/>
    <w:rsid w:val="00A928DA"/>
    <w:rsid w:val="00A964A0"/>
    <w:rsid w:val="00AA0600"/>
    <w:rsid w:val="00AA4900"/>
    <w:rsid w:val="00AA6FE8"/>
    <w:rsid w:val="00AB0911"/>
    <w:rsid w:val="00AB1B4E"/>
    <w:rsid w:val="00AB532A"/>
    <w:rsid w:val="00AB6EBD"/>
    <w:rsid w:val="00AD0E88"/>
    <w:rsid w:val="00AD1604"/>
    <w:rsid w:val="00AD4FED"/>
    <w:rsid w:val="00AD5D09"/>
    <w:rsid w:val="00AE0209"/>
    <w:rsid w:val="00AE064E"/>
    <w:rsid w:val="00AF0F62"/>
    <w:rsid w:val="00AF11E3"/>
    <w:rsid w:val="00AF4414"/>
    <w:rsid w:val="00AF5F97"/>
    <w:rsid w:val="00AF618C"/>
    <w:rsid w:val="00AF67A3"/>
    <w:rsid w:val="00B01BF1"/>
    <w:rsid w:val="00B01F94"/>
    <w:rsid w:val="00B029D1"/>
    <w:rsid w:val="00B02BA8"/>
    <w:rsid w:val="00B055D6"/>
    <w:rsid w:val="00B06BBE"/>
    <w:rsid w:val="00B11CB0"/>
    <w:rsid w:val="00B12D48"/>
    <w:rsid w:val="00B147FC"/>
    <w:rsid w:val="00B17B66"/>
    <w:rsid w:val="00B25107"/>
    <w:rsid w:val="00B27DEB"/>
    <w:rsid w:val="00B34B5C"/>
    <w:rsid w:val="00B37088"/>
    <w:rsid w:val="00B4293D"/>
    <w:rsid w:val="00B4450B"/>
    <w:rsid w:val="00B55AA1"/>
    <w:rsid w:val="00B57023"/>
    <w:rsid w:val="00B65A61"/>
    <w:rsid w:val="00B675BC"/>
    <w:rsid w:val="00B71DBF"/>
    <w:rsid w:val="00B772E0"/>
    <w:rsid w:val="00B77CC5"/>
    <w:rsid w:val="00B8264D"/>
    <w:rsid w:val="00B84356"/>
    <w:rsid w:val="00B8737D"/>
    <w:rsid w:val="00B91D07"/>
    <w:rsid w:val="00B95A08"/>
    <w:rsid w:val="00B96147"/>
    <w:rsid w:val="00B978FE"/>
    <w:rsid w:val="00BA4B1E"/>
    <w:rsid w:val="00BB1C0A"/>
    <w:rsid w:val="00BB2C32"/>
    <w:rsid w:val="00BB5347"/>
    <w:rsid w:val="00BB577F"/>
    <w:rsid w:val="00BB5C04"/>
    <w:rsid w:val="00BB6CDA"/>
    <w:rsid w:val="00BB6F0A"/>
    <w:rsid w:val="00BB75F3"/>
    <w:rsid w:val="00BC07E5"/>
    <w:rsid w:val="00BC2D63"/>
    <w:rsid w:val="00BC3D8B"/>
    <w:rsid w:val="00BC4463"/>
    <w:rsid w:val="00BD0892"/>
    <w:rsid w:val="00BE5D8B"/>
    <w:rsid w:val="00BE621B"/>
    <w:rsid w:val="00BF1B63"/>
    <w:rsid w:val="00BF1EE5"/>
    <w:rsid w:val="00BF2C35"/>
    <w:rsid w:val="00BF6DA6"/>
    <w:rsid w:val="00C00355"/>
    <w:rsid w:val="00C1201D"/>
    <w:rsid w:val="00C15B40"/>
    <w:rsid w:val="00C20807"/>
    <w:rsid w:val="00C259D0"/>
    <w:rsid w:val="00C2768F"/>
    <w:rsid w:val="00C426C3"/>
    <w:rsid w:val="00C51A9A"/>
    <w:rsid w:val="00C54D0F"/>
    <w:rsid w:val="00C61CC6"/>
    <w:rsid w:val="00C72FDC"/>
    <w:rsid w:val="00C81AC1"/>
    <w:rsid w:val="00C82549"/>
    <w:rsid w:val="00C87FE4"/>
    <w:rsid w:val="00CA0ACF"/>
    <w:rsid w:val="00CA3F07"/>
    <w:rsid w:val="00CA4972"/>
    <w:rsid w:val="00CA5B22"/>
    <w:rsid w:val="00CB0401"/>
    <w:rsid w:val="00CB415A"/>
    <w:rsid w:val="00CB4A2D"/>
    <w:rsid w:val="00CB71FC"/>
    <w:rsid w:val="00CB7774"/>
    <w:rsid w:val="00CC13A9"/>
    <w:rsid w:val="00CC2AD0"/>
    <w:rsid w:val="00CD4683"/>
    <w:rsid w:val="00CD7857"/>
    <w:rsid w:val="00CE275A"/>
    <w:rsid w:val="00CE2A31"/>
    <w:rsid w:val="00CE3C08"/>
    <w:rsid w:val="00CE4B48"/>
    <w:rsid w:val="00D04A05"/>
    <w:rsid w:val="00D157E0"/>
    <w:rsid w:val="00D1755B"/>
    <w:rsid w:val="00D23C3A"/>
    <w:rsid w:val="00D2593C"/>
    <w:rsid w:val="00D27338"/>
    <w:rsid w:val="00D276A1"/>
    <w:rsid w:val="00D3313E"/>
    <w:rsid w:val="00D36543"/>
    <w:rsid w:val="00D36822"/>
    <w:rsid w:val="00D41449"/>
    <w:rsid w:val="00D4339D"/>
    <w:rsid w:val="00D44337"/>
    <w:rsid w:val="00D47CED"/>
    <w:rsid w:val="00D50028"/>
    <w:rsid w:val="00D52027"/>
    <w:rsid w:val="00D53BE0"/>
    <w:rsid w:val="00D54DF2"/>
    <w:rsid w:val="00D71D40"/>
    <w:rsid w:val="00D763D2"/>
    <w:rsid w:val="00D804A8"/>
    <w:rsid w:val="00D82732"/>
    <w:rsid w:val="00D83CD6"/>
    <w:rsid w:val="00D8704B"/>
    <w:rsid w:val="00D92675"/>
    <w:rsid w:val="00D94461"/>
    <w:rsid w:val="00D944C2"/>
    <w:rsid w:val="00D96882"/>
    <w:rsid w:val="00D96C01"/>
    <w:rsid w:val="00D9732B"/>
    <w:rsid w:val="00DA0791"/>
    <w:rsid w:val="00DA2AAC"/>
    <w:rsid w:val="00DA742B"/>
    <w:rsid w:val="00DA7992"/>
    <w:rsid w:val="00DB1FF4"/>
    <w:rsid w:val="00DB2E0D"/>
    <w:rsid w:val="00DB5441"/>
    <w:rsid w:val="00DB6233"/>
    <w:rsid w:val="00DC1845"/>
    <w:rsid w:val="00DC4818"/>
    <w:rsid w:val="00DD506B"/>
    <w:rsid w:val="00DD5B65"/>
    <w:rsid w:val="00DD7356"/>
    <w:rsid w:val="00E00429"/>
    <w:rsid w:val="00E14913"/>
    <w:rsid w:val="00E159FA"/>
    <w:rsid w:val="00E22B50"/>
    <w:rsid w:val="00E22CDD"/>
    <w:rsid w:val="00E2664C"/>
    <w:rsid w:val="00E2754B"/>
    <w:rsid w:val="00E27722"/>
    <w:rsid w:val="00E30CC8"/>
    <w:rsid w:val="00E34EA6"/>
    <w:rsid w:val="00E35985"/>
    <w:rsid w:val="00E42DD1"/>
    <w:rsid w:val="00E43CA1"/>
    <w:rsid w:val="00E502C0"/>
    <w:rsid w:val="00E50916"/>
    <w:rsid w:val="00E516DD"/>
    <w:rsid w:val="00E557EE"/>
    <w:rsid w:val="00E571E4"/>
    <w:rsid w:val="00E57656"/>
    <w:rsid w:val="00E7138F"/>
    <w:rsid w:val="00E77E4C"/>
    <w:rsid w:val="00E816CC"/>
    <w:rsid w:val="00E879EF"/>
    <w:rsid w:val="00E92900"/>
    <w:rsid w:val="00EA1251"/>
    <w:rsid w:val="00EA35CC"/>
    <w:rsid w:val="00EA3ABA"/>
    <w:rsid w:val="00EA4546"/>
    <w:rsid w:val="00EA729F"/>
    <w:rsid w:val="00EB25AD"/>
    <w:rsid w:val="00EB2B02"/>
    <w:rsid w:val="00EC1DC1"/>
    <w:rsid w:val="00ED385C"/>
    <w:rsid w:val="00ED7F40"/>
    <w:rsid w:val="00EF3916"/>
    <w:rsid w:val="00EF4C7A"/>
    <w:rsid w:val="00EF593D"/>
    <w:rsid w:val="00EF6EF5"/>
    <w:rsid w:val="00F027DE"/>
    <w:rsid w:val="00F07FB7"/>
    <w:rsid w:val="00F141AD"/>
    <w:rsid w:val="00F1565D"/>
    <w:rsid w:val="00F15946"/>
    <w:rsid w:val="00F336F5"/>
    <w:rsid w:val="00F341A6"/>
    <w:rsid w:val="00F35BC3"/>
    <w:rsid w:val="00F37169"/>
    <w:rsid w:val="00F43AC9"/>
    <w:rsid w:val="00F4417B"/>
    <w:rsid w:val="00F47818"/>
    <w:rsid w:val="00F5114E"/>
    <w:rsid w:val="00F52CAA"/>
    <w:rsid w:val="00F543F5"/>
    <w:rsid w:val="00F564F9"/>
    <w:rsid w:val="00F74251"/>
    <w:rsid w:val="00F74C73"/>
    <w:rsid w:val="00F85EDE"/>
    <w:rsid w:val="00F91602"/>
    <w:rsid w:val="00F9438B"/>
    <w:rsid w:val="00F94431"/>
    <w:rsid w:val="00F9763C"/>
    <w:rsid w:val="00FA0377"/>
    <w:rsid w:val="00FA1CB2"/>
    <w:rsid w:val="00FA67C5"/>
    <w:rsid w:val="00FA6EB0"/>
    <w:rsid w:val="00FB017D"/>
    <w:rsid w:val="00FB0465"/>
    <w:rsid w:val="00FB4E9A"/>
    <w:rsid w:val="00FB6CEA"/>
    <w:rsid w:val="00FC55A0"/>
    <w:rsid w:val="00FD0FF2"/>
    <w:rsid w:val="00FE40B8"/>
    <w:rsid w:val="00FF6A6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E2BD499"/>
  <w15:docId w15:val="{27F020CA-31A3-46B2-AD44-F3D05A6FA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13A9"/>
    <w:rPr>
      <w:color w:val="0563C1"/>
      <w:u w:val="single"/>
    </w:rPr>
  </w:style>
  <w:style w:type="paragraph" w:styleId="ListParagraph">
    <w:name w:val="List Paragraph"/>
    <w:basedOn w:val="Normal"/>
    <w:uiPriority w:val="34"/>
    <w:qFormat/>
    <w:rsid w:val="00357130"/>
    <w:pPr>
      <w:ind w:left="720"/>
      <w:contextualSpacing/>
    </w:pPr>
  </w:style>
  <w:style w:type="paragraph" w:styleId="Header">
    <w:name w:val="header"/>
    <w:basedOn w:val="Normal"/>
    <w:link w:val="HeaderChar"/>
    <w:uiPriority w:val="99"/>
    <w:unhideWhenUsed/>
    <w:rsid w:val="00BC2D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2D63"/>
  </w:style>
  <w:style w:type="paragraph" w:styleId="Footer">
    <w:name w:val="footer"/>
    <w:basedOn w:val="Normal"/>
    <w:link w:val="FooterChar"/>
    <w:uiPriority w:val="99"/>
    <w:unhideWhenUsed/>
    <w:rsid w:val="00BC2D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2D63"/>
  </w:style>
  <w:style w:type="paragraph" w:customStyle="1" w:styleId="EndNoteBibliographyTitle">
    <w:name w:val="EndNote Bibliography Title"/>
    <w:basedOn w:val="Normal"/>
    <w:link w:val="EndNoteBibliographyTitleChar"/>
    <w:rsid w:val="00BC2D6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C2D63"/>
    <w:rPr>
      <w:rFonts w:ascii="Calibri" w:hAnsi="Calibri"/>
      <w:noProof/>
      <w:lang w:val="en-US"/>
    </w:rPr>
  </w:style>
  <w:style w:type="paragraph" w:customStyle="1" w:styleId="EndNoteBibliography">
    <w:name w:val="EndNote Bibliography"/>
    <w:basedOn w:val="Normal"/>
    <w:link w:val="EndNoteBibliographyChar"/>
    <w:rsid w:val="00BC2D6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C2D63"/>
    <w:rPr>
      <w:rFonts w:ascii="Calibri" w:hAnsi="Calibri"/>
      <w:noProof/>
      <w:lang w:val="en-US"/>
    </w:rPr>
  </w:style>
  <w:style w:type="paragraph" w:styleId="BodyText">
    <w:name w:val="Body Text"/>
    <w:basedOn w:val="Normal"/>
    <w:link w:val="BodyTextChar"/>
    <w:uiPriority w:val="1"/>
    <w:qFormat/>
    <w:rsid w:val="002939C9"/>
    <w:pPr>
      <w:widowControl w:val="0"/>
      <w:spacing w:after="0" w:line="240" w:lineRule="auto"/>
      <w:ind w:left="840"/>
    </w:pPr>
    <w:rPr>
      <w:rFonts w:ascii="Calibri" w:eastAsia="Calibri" w:hAnsi="Calibri"/>
      <w:sz w:val="24"/>
      <w:szCs w:val="24"/>
      <w:lang w:val="en-US"/>
    </w:rPr>
  </w:style>
  <w:style w:type="character" w:customStyle="1" w:styleId="BodyTextChar">
    <w:name w:val="Body Text Char"/>
    <w:basedOn w:val="DefaultParagraphFont"/>
    <w:link w:val="BodyText"/>
    <w:uiPriority w:val="1"/>
    <w:rsid w:val="002939C9"/>
    <w:rPr>
      <w:rFonts w:ascii="Calibri" w:eastAsia="Calibri" w:hAnsi="Calibri"/>
      <w:sz w:val="24"/>
      <w:szCs w:val="24"/>
      <w:lang w:val="en-US"/>
    </w:rPr>
  </w:style>
  <w:style w:type="paragraph" w:styleId="FootnoteText">
    <w:name w:val="footnote text"/>
    <w:basedOn w:val="Normal"/>
    <w:link w:val="FootnoteTextChar"/>
    <w:uiPriority w:val="99"/>
    <w:semiHidden/>
    <w:unhideWhenUsed/>
    <w:rsid w:val="00EA729F"/>
    <w:pPr>
      <w:spacing w:after="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EA729F"/>
    <w:rPr>
      <w:rFonts w:eastAsiaTheme="minorEastAsia"/>
      <w:sz w:val="20"/>
      <w:szCs w:val="20"/>
      <w:lang w:eastAsia="zh-CN"/>
    </w:rPr>
  </w:style>
  <w:style w:type="character" w:styleId="FootnoteReference">
    <w:name w:val="footnote reference"/>
    <w:basedOn w:val="DefaultParagraphFont"/>
    <w:uiPriority w:val="99"/>
    <w:semiHidden/>
    <w:unhideWhenUsed/>
    <w:rsid w:val="00EA729F"/>
    <w:rPr>
      <w:vertAlign w:val="superscript"/>
    </w:rPr>
  </w:style>
  <w:style w:type="paragraph" w:styleId="CommentText">
    <w:name w:val="annotation text"/>
    <w:basedOn w:val="Normal"/>
    <w:link w:val="CommentTextChar"/>
    <w:uiPriority w:val="99"/>
    <w:semiHidden/>
    <w:unhideWhenUsed/>
    <w:rsid w:val="00A462F5"/>
    <w:pPr>
      <w:spacing w:line="240" w:lineRule="auto"/>
    </w:pPr>
    <w:rPr>
      <w:sz w:val="20"/>
      <w:szCs w:val="20"/>
    </w:rPr>
  </w:style>
  <w:style w:type="character" w:customStyle="1" w:styleId="CommentTextChar">
    <w:name w:val="Comment Text Char"/>
    <w:basedOn w:val="DefaultParagraphFont"/>
    <w:link w:val="CommentText"/>
    <w:uiPriority w:val="99"/>
    <w:semiHidden/>
    <w:rsid w:val="00A462F5"/>
    <w:rPr>
      <w:sz w:val="20"/>
      <w:szCs w:val="20"/>
    </w:rPr>
  </w:style>
  <w:style w:type="paragraph" w:styleId="CommentSubject">
    <w:name w:val="annotation subject"/>
    <w:basedOn w:val="CommentText"/>
    <w:next w:val="CommentText"/>
    <w:link w:val="CommentSubjectChar"/>
    <w:uiPriority w:val="99"/>
    <w:semiHidden/>
    <w:unhideWhenUsed/>
    <w:rsid w:val="00A462F5"/>
    <w:pPr>
      <w:spacing w:after="300"/>
    </w:pPr>
    <w:rPr>
      <w:rFonts w:eastAsiaTheme="minorEastAsia"/>
      <w:b/>
      <w:bCs/>
      <w:lang w:eastAsia="zh-CN"/>
    </w:rPr>
  </w:style>
  <w:style w:type="character" w:customStyle="1" w:styleId="CommentSubjectChar">
    <w:name w:val="Comment Subject Char"/>
    <w:basedOn w:val="CommentTextChar"/>
    <w:link w:val="CommentSubject"/>
    <w:uiPriority w:val="99"/>
    <w:semiHidden/>
    <w:rsid w:val="00A462F5"/>
    <w:rPr>
      <w:rFonts w:eastAsiaTheme="minorEastAsia"/>
      <w:b/>
      <w:bCs/>
      <w:sz w:val="20"/>
      <w:szCs w:val="20"/>
      <w:lang w:eastAsia="zh-CN"/>
    </w:rPr>
  </w:style>
  <w:style w:type="paragraph" w:customStyle="1" w:styleId="Default">
    <w:name w:val="Default"/>
    <w:link w:val="DefaultChar"/>
    <w:rsid w:val="00FC55A0"/>
    <w:pPr>
      <w:autoSpaceDE w:val="0"/>
      <w:autoSpaceDN w:val="0"/>
      <w:adjustRightInd w:val="0"/>
      <w:spacing w:after="0" w:line="240" w:lineRule="auto"/>
    </w:pPr>
    <w:rPr>
      <w:rFonts w:ascii="Lucida Sans Unicode" w:eastAsiaTheme="minorEastAsia" w:hAnsi="Lucida Sans Unicode" w:cs="Lucida Sans Unicode"/>
      <w:color w:val="000000"/>
      <w:sz w:val="24"/>
      <w:szCs w:val="24"/>
      <w:lang w:eastAsia="zh-CN"/>
    </w:rPr>
  </w:style>
  <w:style w:type="character" w:customStyle="1" w:styleId="DefaultChar">
    <w:name w:val="Default Char"/>
    <w:basedOn w:val="DefaultParagraphFont"/>
    <w:link w:val="Default"/>
    <w:rsid w:val="00FC55A0"/>
    <w:rPr>
      <w:rFonts w:ascii="Lucida Sans Unicode" w:eastAsiaTheme="minorEastAsia" w:hAnsi="Lucida Sans Unicode" w:cs="Lucida Sans Unicode"/>
      <w:color w:val="000000"/>
      <w:sz w:val="24"/>
      <w:szCs w:val="24"/>
      <w:lang w:eastAsia="zh-CN"/>
    </w:rPr>
  </w:style>
  <w:style w:type="table" w:styleId="TableGrid">
    <w:name w:val="Table Grid"/>
    <w:basedOn w:val="TableNormal"/>
    <w:uiPriority w:val="59"/>
    <w:rsid w:val="00CC2AD0"/>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C2AD0"/>
    <w:pPr>
      <w:keepNext/>
      <w:spacing w:after="0" w:line="240" w:lineRule="auto"/>
    </w:pPr>
    <w:rPr>
      <w:rFonts w:eastAsiaTheme="minorEastAsia"/>
      <w:b/>
      <w:bCs/>
      <w:noProof/>
      <w:color w:val="5B9BD5" w:themeColor="accent1"/>
      <w:sz w:val="18"/>
      <w:szCs w:val="18"/>
      <w:lang w:eastAsia="zh-CN"/>
    </w:rPr>
  </w:style>
  <w:style w:type="paragraph" w:styleId="BalloonText">
    <w:name w:val="Balloon Text"/>
    <w:basedOn w:val="Normal"/>
    <w:link w:val="BalloonTextChar"/>
    <w:uiPriority w:val="99"/>
    <w:semiHidden/>
    <w:unhideWhenUsed/>
    <w:rsid w:val="00214A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06D"/>
    <w:rPr>
      <w:rFonts w:ascii="Segoe UI" w:hAnsi="Segoe UI" w:cs="Segoe UI"/>
      <w:sz w:val="18"/>
      <w:szCs w:val="18"/>
    </w:rPr>
  </w:style>
  <w:style w:type="character" w:styleId="CommentReference">
    <w:name w:val="annotation reference"/>
    <w:basedOn w:val="DefaultParagraphFont"/>
    <w:uiPriority w:val="99"/>
    <w:semiHidden/>
    <w:unhideWhenUsed/>
    <w:rsid w:val="009C5C9C"/>
    <w:rPr>
      <w:sz w:val="16"/>
      <w:szCs w:val="16"/>
    </w:rPr>
  </w:style>
  <w:style w:type="paragraph" w:styleId="Revision">
    <w:name w:val="Revision"/>
    <w:hidden/>
    <w:uiPriority w:val="99"/>
    <w:semiHidden/>
    <w:rsid w:val="0060606D"/>
    <w:pPr>
      <w:spacing w:after="0" w:line="240" w:lineRule="auto"/>
    </w:pPr>
  </w:style>
  <w:style w:type="paragraph" w:customStyle="1" w:styleId="EndNoteCategoryHeading">
    <w:name w:val="EndNote Category Heading"/>
    <w:basedOn w:val="Normal"/>
    <w:link w:val="EndNoteCategoryHeadingChar"/>
    <w:rsid w:val="00944DA3"/>
    <w:pPr>
      <w:spacing w:before="120" w:after="120"/>
    </w:pPr>
    <w:rPr>
      <w:b/>
      <w:noProof/>
      <w:lang w:val="en-US"/>
    </w:rPr>
  </w:style>
  <w:style w:type="character" w:customStyle="1" w:styleId="EndNoteCategoryHeadingChar">
    <w:name w:val="EndNote Category Heading Char"/>
    <w:basedOn w:val="BodyTextChar"/>
    <w:link w:val="EndNoteCategoryHeading"/>
    <w:rsid w:val="00944DA3"/>
    <w:rPr>
      <w:rFonts w:ascii="Calibri" w:eastAsia="Calibri" w:hAnsi="Calibri"/>
      <w:b/>
      <w:noProof/>
      <w:sz w:val="24"/>
      <w:szCs w:val="24"/>
      <w:lang w:val="en-US"/>
    </w:rPr>
  </w:style>
  <w:style w:type="paragraph" w:styleId="NormalWeb">
    <w:name w:val="Normal (Web)"/>
    <w:basedOn w:val="Normal"/>
    <w:uiPriority w:val="99"/>
    <w:semiHidden/>
    <w:unhideWhenUsed/>
    <w:rsid w:val="00A02732"/>
    <w:pPr>
      <w:spacing w:before="100" w:beforeAutospacing="1" w:after="100" w:afterAutospacing="1" w:line="240" w:lineRule="auto"/>
    </w:pPr>
    <w:rPr>
      <w:rFonts w:ascii="Times New Roman" w:eastAsiaTheme="minorEastAsia"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842098">
      <w:bodyDiv w:val="1"/>
      <w:marLeft w:val="0"/>
      <w:marRight w:val="0"/>
      <w:marTop w:val="0"/>
      <w:marBottom w:val="0"/>
      <w:divBdr>
        <w:top w:val="none" w:sz="0" w:space="0" w:color="auto"/>
        <w:left w:val="none" w:sz="0" w:space="0" w:color="auto"/>
        <w:bottom w:val="none" w:sz="0" w:space="0" w:color="auto"/>
        <w:right w:val="none" w:sz="0" w:space="0" w:color="auto"/>
      </w:divBdr>
    </w:div>
    <w:div w:id="484466980">
      <w:bodyDiv w:val="1"/>
      <w:marLeft w:val="0"/>
      <w:marRight w:val="0"/>
      <w:marTop w:val="0"/>
      <w:marBottom w:val="0"/>
      <w:divBdr>
        <w:top w:val="none" w:sz="0" w:space="0" w:color="auto"/>
        <w:left w:val="none" w:sz="0" w:space="0" w:color="auto"/>
        <w:bottom w:val="none" w:sz="0" w:space="0" w:color="auto"/>
        <w:right w:val="none" w:sz="0" w:space="0" w:color="auto"/>
      </w:divBdr>
    </w:div>
    <w:div w:id="495926858">
      <w:bodyDiv w:val="1"/>
      <w:marLeft w:val="0"/>
      <w:marRight w:val="0"/>
      <w:marTop w:val="0"/>
      <w:marBottom w:val="0"/>
      <w:divBdr>
        <w:top w:val="none" w:sz="0" w:space="0" w:color="auto"/>
        <w:left w:val="none" w:sz="0" w:space="0" w:color="auto"/>
        <w:bottom w:val="none" w:sz="0" w:space="0" w:color="auto"/>
        <w:right w:val="none" w:sz="0" w:space="0" w:color="auto"/>
      </w:divBdr>
    </w:div>
    <w:div w:id="548952019">
      <w:bodyDiv w:val="1"/>
      <w:marLeft w:val="0"/>
      <w:marRight w:val="0"/>
      <w:marTop w:val="0"/>
      <w:marBottom w:val="0"/>
      <w:divBdr>
        <w:top w:val="none" w:sz="0" w:space="0" w:color="auto"/>
        <w:left w:val="none" w:sz="0" w:space="0" w:color="auto"/>
        <w:bottom w:val="none" w:sz="0" w:space="0" w:color="auto"/>
        <w:right w:val="none" w:sz="0" w:space="0" w:color="auto"/>
      </w:divBdr>
    </w:div>
    <w:div w:id="868445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hyperlink" Target="http://www.hsj.co.uk/news/revealed-nice-safe-staffing-work-cost-1m/5086796.article" TargetMode="External"/><Relationship Id="rId3" Type="http://schemas.openxmlformats.org/officeDocument/2006/relationships/styles" Target="styles.xml"/><Relationship Id="rId21" Type="http://schemas.openxmlformats.org/officeDocument/2006/relationships/diagramLayout" Target="diagrams/layout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hyperlink" Target="http://dx.doi.org/10.1186/1472-6963-1110-1276" TargetMode="Externa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fontTable" Target="fontTable.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F049877-D0DB-42DD-8008-D99800F51D92}" type="doc">
      <dgm:prSet loTypeId="urn:microsoft.com/office/officeart/2005/8/layout/radial4" loCatId="relationship" qsTypeId="urn:microsoft.com/office/officeart/2005/8/quickstyle/simple2" qsCatId="simple" csTypeId="urn:microsoft.com/office/officeart/2005/8/colors/accent1_2" csCatId="accent1" phldr="1"/>
      <dgm:spPr/>
      <dgm:t>
        <a:bodyPr/>
        <a:lstStyle/>
        <a:p>
          <a:endParaRPr lang="en-GB"/>
        </a:p>
      </dgm:t>
    </dgm:pt>
    <dgm:pt modelId="{BD029C1B-7886-41D3-80A7-32B1D8A18D92}">
      <dgm:prSet phldrT="[Text]"/>
      <dgm:spPr/>
      <dgm:t>
        <a:bodyPr/>
        <a:lstStyle/>
        <a:p>
          <a:r>
            <a:rPr lang="en-GB" dirty="0" smtClean="0"/>
            <a:t>Outcome</a:t>
          </a:r>
          <a:endParaRPr lang="en-GB" dirty="0"/>
        </a:p>
      </dgm:t>
    </dgm:pt>
    <dgm:pt modelId="{5ADCD32E-10C6-40D3-8226-AC5E27A0F535}" type="parTrans" cxnId="{5AA3BE2A-708C-45B5-A739-EB6F60037B4A}">
      <dgm:prSet/>
      <dgm:spPr/>
      <dgm:t>
        <a:bodyPr/>
        <a:lstStyle/>
        <a:p>
          <a:endParaRPr lang="en-GB"/>
        </a:p>
      </dgm:t>
    </dgm:pt>
    <dgm:pt modelId="{38AC9432-7633-45B6-8B59-C5BBBDEC608C}" type="sibTrans" cxnId="{5AA3BE2A-708C-45B5-A739-EB6F60037B4A}">
      <dgm:prSet/>
      <dgm:spPr/>
      <dgm:t>
        <a:bodyPr/>
        <a:lstStyle/>
        <a:p>
          <a:endParaRPr lang="en-GB"/>
        </a:p>
      </dgm:t>
    </dgm:pt>
    <dgm:pt modelId="{BD7A7D47-B2A6-443A-BBEF-F6BD782FEA0E}">
      <dgm:prSet phldrT="[Text]"/>
      <dgm:spPr/>
      <dgm:t>
        <a:bodyPr/>
        <a:lstStyle/>
        <a:p>
          <a:r>
            <a:rPr lang="en-GB" dirty="0" smtClean="0"/>
            <a:t>Patient factors</a:t>
          </a:r>
          <a:endParaRPr lang="en-GB" dirty="0"/>
        </a:p>
      </dgm:t>
    </dgm:pt>
    <dgm:pt modelId="{34E8610F-94D7-405C-92CE-21B4636F9671}" type="parTrans" cxnId="{03D15F3B-E3B3-4B45-A0F8-E937C571135D}">
      <dgm:prSet/>
      <dgm:spPr>
        <a:solidFill>
          <a:schemeClr val="tx1">
            <a:lumMod val="50000"/>
            <a:lumOff val="50000"/>
          </a:schemeClr>
        </a:solidFill>
      </dgm:spPr>
      <dgm:t>
        <a:bodyPr/>
        <a:lstStyle/>
        <a:p>
          <a:endParaRPr lang="en-GB"/>
        </a:p>
      </dgm:t>
    </dgm:pt>
    <dgm:pt modelId="{6291016E-8144-4601-8166-16C25DEB24AC}" type="sibTrans" cxnId="{03D15F3B-E3B3-4B45-A0F8-E937C571135D}">
      <dgm:prSet/>
      <dgm:spPr/>
      <dgm:t>
        <a:bodyPr/>
        <a:lstStyle/>
        <a:p>
          <a:endParaRPr lang="en-GB"/>
        </a:p>
      </dgm:t>
    </dgm:pt>
    <dgm:pt modelId="{43287209-271F-4653-860D-6BFE9DD46D25}">
      <dgm:prSet phldrT="[Text]"/>
      <dgm:spPr/>
      <dgm:t>
        <a:bodyPr/>
        <a:lstStyle/>
        <a:p>
          <a:r>
            <a:rPr lang="en-GB" dirty="0" smtClean="0"/>
            <a:t>Staffing</a:t>
          </a:r>
          <a:endParaRPr lang="en-GB" dirty="0"/>
        </a:p>
      </dgm:t>
    </dgm:pt>
    <dgm:pt modelId="{803103F7-2427-4C12-BB24-7F1B12D7C677}" type="parTrans" cxnId="{DC7384F0-0FE0-4E07-9B1A-8848AB59417B}">
      <dgm:prSet/>
      <dgm:spPr>
        <a:solidFill>
          <a:schemeClr val="tx1">
            <a:lumMod val="50000"/>
            <a:lumOff val="50000"/>
          </a:schemeClr>
        </a:solidFill>
      </dgm:spPr>
      <dgm:t>
        <a:bodyPr/>
        <a:lstStyle/>
        <a:p>
          <a:endParaRPr lang="en-GB"/>
        </a:p>
      </dgm:t>
    </dgm:pt>
    <dgm:pt modelId="{C18BE91E-CB79-4923-A66A-146A7DBC0A7D}" type="sibTrans" cxnId="{DC7384F0-0FE0-4E07-9B1A-8848AB59417B}">
      <dgm:prSet/>
      <dgm:spPr/>
      <dgm:t>
        <a:bodyPr/>
        <a:lstStyle/>
        <a:p>
          <a:endParaRPr lang="en-GB"/>
        </a:p>
      </dgm:t>
    </dgm:pt>
    <dgm:pt modelId="{BFCBBC6B-6773-4DE1-B192-848C0B2060AA}" type="pres">
      <dgm:prSet presAssocID="{7F049877-D0DB-42DD-8008-D99800F51D92}" presName="cycle" presStyleCnt="0">
        <dgm:presLayoutVars>
          <dgm:chMax val="1"/>
          <dgm:dir/>
          <dgm:animLvl val="ctr"/>
          <dgm:resizeHandles val="exact"/>
        </dgm:presLayoutVars>
      </dgm:prSet>
      <dgm:spPr/>
      <dgm:t>
        <a:bodyPr/>
        <a:lstStyle/>
        <a:p>
          <a:endParaRPr lang="en-GB"/>
        </a:p>
      </dgm:t>
    </dgm:pt>
    <dgm:pt modelId="{885270FA-8191-48A6-9069-A9F1CB06CAF9}" type="pres">
      <dgm:prSet presAssocID="{BD029C1B-7886-41D3-80A7-32B1D8A18D92}" presName="centerShape" presStyleLbl="node0" presStyleIdx="0" presStyleCnt="1"/>
      <dgm:spPr/>
      <dgm:t>
        <a:bodyPr/>
        <a:lstStyle/>
        <a:p>
          <a:endParaRPr lang="en-GB"/>
        </a:p>
      </dgm:t>
    </dgm:pt>
    <dgm:pt modelId="{E3082F75-3A21-41FC-BE0D-E2B3A9A7DD46}" type="pres">
      <dgm:prSet presAssocID="{34E8610F-94D7-405C-92CE-21B4636F9671}" presName="parTrans" presStyleLbl="bgSibTrans2D1" presStyleIdx="0" presStyleCnt="2"/>
      <dgm:spPr/>
      <dgm:t>
        <a:bodyPr/>
        <a:lstStyle/>
        <a:p>
          <a:endParaRPr lang="en-GB"/>
        </a:p>
      </dgm:t>
    </dgm:pt>
    <dgm:pt modelId="{35145686-B135-480F-9D66-A7D727B600BF}" type="pres">
      <dgm:prSet presAssocID="{BD7A7D47-B2A6-443A-BBEF-F6BD782FEA0E}" presName="node" presStyleLbl="node1" presStyleIdx="0" presStyleCnt="2">
        <dgm:presLayoutVars>
          <dgm:bulletEnabled val="1"/>
        </dgm:presLayoutVars>
      </dgm:prSet>
      <dgm:spPr/>
      <dgm:t>
        <a:bodyPr/>
        <a:lstStyle/>
        <a:p>
          <a:endParaRPr lang="en-GB"/>
        </a:p>
      </dgm:t>
    </dgm:pt>
    <dgm:pt modelId="{100B9762-D2C0-4B3F-88B2-FEF93E842E9C}" type="pres">
      <dgm:prSet presAssocID="{803103F7-2427-4C12-BB24-7F1B12D7C677}" presName="parTrans" presStyleLbl="bgSibTrans2D1" presStyleIdx="1" presStyleCnt="2"/>
      <dgm:spPr/>
      <dgm:t>
        <a:bodyPr/>
        <a:lstStyle/>
        <a:p>
          <a:endParaRPr lang="en-GB"/>
        </a:p>
      </dgm:t>
    </dgm:pt>
    <dgm:pt modelId="{ACDE2BE6-92FC-485E-99F0-DB17D5F86C69}" type="pres">
      <dgm:prSet presAssocID="{43287209-271F-4653-860D-6BFE9DD46D25}" presName="node" presStyleLbl="node1" presStyleIdx="1" presStyleCnt="2">
        <dgm:presLayoutVars>
          <dgm:bulletEnabled val="1"/>
        </dgm:presLayoutVars>
      </dgm:prSet>
      <dgm:spPr/>
      <dgm:t>
        <a:bodyPr/>
        <a:lstStyle/>
        <a:p>
          <a:endParaRPr lang="en-GB"/>
        </a:p>
      </dgm:t>
    </dgm:pt>
  </dgm:ptLst>
  <dgm:cxnLst>
    <dgm:cxn modelId="{B6390045-CFF8-4E71-B985-D50EEE11642C}" type="presOf" srcId="{43287209-271F-4653-860D-6BFE9DD46D25}" destId="{ACDE2BE6-92FC-485E-99F0-DB17D5F86C69}" srcOrd="0" destOrd="0" presId="urn:microsoft.com/office/officeart/2005/8/layout/radial4"/>
    <dgm:cxn modelId="{1C93B12D-7178-4950-B764-640089FA0DE1}" type="presOf" srcId="{803103F7-2427-4C12-BB24-7F1B12D7C677}" destId="{100B9762-D2C0-4B3F-88B2-FEF93E842E9C}" srcOrd="0" destOrd="0" presId="urn:microsoft.com/office/officeart/2005/8/layout/radial4"/>
    <dgm:cxn modelId="{D88E729D-0745-4A22-AA01-FF3F363CCD77}" type="presOf" srcId="{BD029C1B-7886-41D3-80A7-32B1D8A18D92}" destId="{885270FA-8191-48A6-9069-A9F1CB06CAF9}" srcOrd="0" destOrd="0" presId="urn:microsoft.com/office/officeart/2005/8/layout/radial4"/>
    <dgm:cxn modelId="{5AA3BE2A-708C-45B5-A739-EB6F60037B4A}" srcId="{7F049877-D0DB-42DD-8008-D99800F51D92}" destId="{BD029C1B-7886-41D3-80A7-32B1D8A18D92}" srcOrd="0" destOrd="0" parTransId="{5ADCD32E-10C6-40D3-8226-AC5E27A0F535}" sibTransId="{38AC9432-7633-45B6-8B59-C5BBBDEC608C}"/>
    <dgm:cxn modelId="{DC7384F0-0FE0-4E07-9B1A-8848AB59417B}" srcId="{BD029C1B-7886-41D3-80A7-32B1D8A18D92}" destId="{43287209-271F-4653-860D-6BFE9DD46D25}" srcOrd="1" destOrd="0" parTransId="{803103F7-2427-4C12-BB24-7F1B12D7C677}" sibTransId="{C18BE91E-CB79-4923-A66A-146A7DBC0A7D}"/>
    <dgm:cxn modelId="{1A301B17-C3C2-44D7-ACA0-70D670B102E2}" type="presOf" srcId="{BD7A7D47-B2A6-443A-BBEF-F6BD782FEA0E}" destId="{35145686-B135-480F-9D66-A7D727B600BF}" srcOrd="0" destOrd="0" presId="urn:microsoft.com/office/officeart/2005/8/layout/radial4"/>
    <dgm:cxn modelId="{E0D81AC1-B35D-49E6-80D8-57E1FA830A12}" type="presOf" srcId="{34E8610F-94D7-405C-92CE-21B4636F9671}" destId="{E3082F75-3A21-41FC-BE0D-E2B3A9A7DD46}" srcOrd="0" destOrd="0" presId="urn:microsoft.com/office/officeart/2005/8/layout/radial4"/>
    <dgm:cxn modelId="{03D15F3B-E3B3-4B45-A0F8-E937C571135D}" srcId="{BD029C1B-7886-41D3-80A7-32B1D8A18D92}" destId="{BD7A7D47-B2A6-443A-BBEF-F6BD782FEA0E}" srcOrd="0" destOrd="0" parTransId="{34E8610F-94D7-405C-92CE-21B4636F9671}" sibTransId="{6291016E-8144-4601-8166-16C25DEB24AC}"/>
    <dgm:cxn modelId="{0F6A15C6-25E4-4AB0-835B-C0CEAE515D9F}" type="presOf" srcId="{7F049877-D0DB-42DD-8008-D99800F51D92}" destId="{BFCBBC6B-6773-4DE1-B192-848C0B2060AA}" srcOrd="0" destOrd="0" presId="urn:microsoft.com/office/officeart/2005/8/layout/radial4"/>
    <dgm:cxn modelId="{9878079B-C19F-4A61-969A-E0269FF086A3}" type="presParOf" srcId="{BFCBBC6B-6773-4DE1-B192-848C0B2060AA}" destId="{885270FA-8191-48A6-9069-A9F1CB06CAF9}" srcOrd="0" destOrd="0" presId="urn:microsoft.com/office/officeart/2005/8/layout/radial4"/>
    <dgm:cxn modelId="{33E58A70-B2E4-457E-9443-4C06889EBF18}" type="presParOf" srcId="{BFCBBC6B-6773-4DE1-B192-848C0B2060AA}" destId="{E3082F75-3A21-41FC-BE0D-E2B3A9A7DD46}" srcOrd="1" destOrd="0" presId="urn:microsoft.com/office/officeart/2005/8/layout/radial4"/>
    <dgm:cxn modelId="{F3294DF8-4822-496D-8412-FD412A0A045C}" type="presParOf" srcId="{BFCBBC6B-6773-4DE1-B192-848C0B2060AA}" destId="{35145686-B135-480F-9D66-A7D727B600BF}" srcOrd="2" destOrd="0" presId="urn:microsoft.com/office/officeart/2005/8/layout/radial4"/>
    <dgm:cxn modelId="{E0609CEA-BA85-4414-8CC9-96C9CD548C58}" type="presParOf" srcId="{BFCBBC6B-6773-4DE1-B192-848C0B2060AA}" destId="{100B9762-D2C0-4B3F-88B2-FEF93E842E9C}" srcOrd="3" destOrd="0" presId="urn:microsoft.com/office/officeart/2005/8/layout/radial4"/>
    <dgm:cxn modelId="{D56E378D-CB7A-4801-82CD-D680AF781D21}" type="presParOf" srcId="{BFCBBC6B-6773-4DE1-B192-848C0B2060AA}" destId="{ACDE2BE6-92FC-485E-99F0-DB17D5F86C69}" srcOrd="4" destOrd="0" presId="urn:microsoft.com/office/officeart/2005/8/layout/radial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F049877-D0DB-42DD-8008-D99800F51D92}" type="doc">
      <dgm:prSet loTypeId="urn:microsoft.com/office/officeart/2005/8/layout/radial4" loCatId="relationship" qsTypeId="urn:microsoft.com/office/officeart/2005/8/quickstyle/simple2" qsCatId="simple" csTypeId="urn:microsoft.com/office/officeart/2005/8/colors/accent1_2" csCatId="accent1" phldr="1"/>
      <dgm:spPr/>
      <dgm:t>
        <a:bodyPr/>
        <a:lstStyle/>
        <a:p>
          <a:endParaRPr lang="en-GB"/>
        </a:p>
      </dgm:t>
    </dgm:pt>
    <dgm:pt modelId="{BD029C1B-7886-41D3-80A7-32B1D8A18D92}">
      <dgm:prSet phldrT="[Text]"/>
      <dgm:spPr/>
      <dgm:t>
        <a:bodyPr/>
        <a:lstStyle/>
        <a:p>
          <a:r>
            <a:rPr lang="en-GB" dirty="0" smtClean="0"/>
            <a:t>Outcome</a:t>
          </a:r>
          <a:endParaRPr lang="en-GB" dirty="0"/>
        </a:p>
      </dgm:t>
    </dgm:pt>
    <dgm:pt modelId="{5ADCD32E-10C6-40D3-8226-AC5E27A0F535}" type="parTrans" cxnId="{5AA3BE2A-708C-45B5-A739-EB6F60037B4A}">
      <dgm:prSet/>
      <dgm:spPr/>
      <dgm:t>
        <a:bodyPr/>
        <a:lstStyle/>
        <a:p>
          <a:endParaRPr lang="en-GB"/>
        </a:p>
      </dgm:t>
    </dgm:pt>
    <dgm:pt modelId="{38AC9432-7633-45B6-8B59-C5BBBDEC608C}" type="sibTrans" cxnId="{5AA3BE2A-708C-45B5-A739-EB6F60037B4A}">
      <dgm:prSet/>
      <dgm:spPr/>
      <dgm:t>
        <a:bodyPr/>
        <a:lstStyle/>
        <a:p>
          <a:endParaRPr lang="en-GB"/>
        </a:p>
      </dgm:t>
    </dgm:pt>
    <dgm:pt modelId="{BD7A7D47-B2A6-443A-BBEF-F6BD782FEA0E}">
      <dgm:prSet phldrT="[Text]"/>
      <dgm:spPr/>
      <dgm:t>
        <a:bodyPr/>
        <a:lstStyle/>
        <a:p>
          <a:r>
            <a:rPr lang="en-GB" dirty="0" smtClean="0"/>
            <a:t>Patient factors</a:t>
          </a:r>
          <a:endParaRPr lang="en-GB" dirty="0"/>
        </a:p>
      </dgm:t>
    </dgm:pt>
    <dgm:pt modelId="{34E8610F-94D7-405C-92CE-21B4636F9671}" type="parTrans" cxnId="{03D15F3B-E3B3-4B45-A0F8-E937C571135D}">
      <dgm:prSet/>
      <dgm:spPr>
        <a:solidFill>
          <a:schemeClr val="tx1">
            <a:lumMod val="50000"/>
            <a:lumOff val="50000"/>
          </a:schemeClr>
        </a:solidFill>
      </dgm:spPr>
      <dgm:t>
        <a:bodyPr/>
        <a:lstStyle/>
        <a:p>
          <a:endParaRPr lang="en-GB"/>
        </a:p>
      </dgm:t>
    </dgm:pt>
    <dgm:pt modelId="{6291016E-8144-4601-8166-16C25DEB24AC}" type="sibTrans" cxnId="{03D15F3B-E3B3-4B45-A0F8-E937C571135D}">
      <dgm:prSet/>
      <dgm:spPr/>
      <dgm:t>
        <a:bodyPr/>
        <a:lstStyle/>
        <a:p>
          <a:endParaRPr lang="en-GB"/>
        </a:p>
      </dgm:t>
    </dgm:pt>
    <dgm:pt modelId="{43287209-271F-4653-860D-6BFE9DD46D25}">
      <dgm:prSet phldrT="[Text]"/>
      <dgm:spPr/>
      <dgm:t>
        <a:bodyPr/>
        <a:lstStyle/>
        <a:p>
          <a:r>
            <a:rPr lang="en-GB" dirty="0" smtClean="0"/>
            <a:t>Staffing</a:t>
          </a:r>
          <a:endParaRPr lang="en-GB" dirty="0"/>
        </a:p>
      </dgm:t>
    </dgm:pt>
    <dgm:pt modelId="{803103F7-2427-4C12-BB24-7F1B12D7C677}" type="parTrans" cxnId="{DC7384F0-0FE0-4E07-9B1A-8848AB59417B}">
      <dgm:prSet/>
      <dgm:spPr>
        <a:solidFill>
          <a:schemeClr val="tx1">
            <a:lumMod val="50000"/>
            <a:lumOff val="50000"/>
          </a:schemeClr>
        </a:solidFill>
      </dgm:spPr>
      <dgm:t>
        <a:bodyPr/>
        <a:lstStyle/>
        <a:p>
          <a:endParaRPr lang="en-GB"/>
        </a:p>
      </dgm:t>
    </dgm:pt>
    <dgm:pt modelId="{C18BE91E-CB79-4923-A66A-146A7DBC0A7D}" type="sibTrans" cxnId="{DC7384F0-0FE0-4E07-9B1A-8848AB59417B}">
      <dgm:prSet/>
      <dgm:spPr/>
      <dgm:t>
        <a:bodyPr/>
        <a:lstStyle/>
        <a:p>
          <a:endParaRPr lang="en-GB"/>
        </a:p>
      </dgm:t>
    </dgm:pt>
    <dgm:pt modelId="{BFCBBC6B-6773-4DE1-B192-848C0B2060AA}" type="pres">
      <dgm:prSet presAssocID="{7F049877-D0DB-42DD-8008-D99800F51D92}" presName="cycle" presStyleCnt="0">
        <dgm:presLayoutVars>
          <dgm:chMax val="1"/>
          <dgm:dir/>
          <dgm:animLvl val="ctr"/>
          <dgm:resizeHandles val="exact"/>
        </dgm:presLayoutVars>
      </dgm:prSet>
      <dgm:spPr/>
      <dgm:t>
        <a:bodyPr/>
        <a:lstStyle/>
        <a:p>
          <a:endParaRPr lang="en-GB"/>
        </a:p>
      </dgm:t>
    </dgm:pt>
    <dgm:pt modelId="{885270FA-8191-48A6-9069-A9F1CB06CAF9}" type="pres">
      <dgm:prSet presAssocID="{BD029C1B-7886-41D3-80A7-32B1D8A18D92}" presName="centerShape" presStyleLbl="node0" presStyleIdx="0" presStyleCnt="1"/>
      <dgm:spPr/>
      <dgm:t>
        <a:bodyPr/>
        <a:lstStyle/>
        <a:p>
          <a:endParaRPr lang="en-GB"/>
        </a:p>
      </dgm:t>
    </dgm:pt>
    <dgm:pt modelId="{E3082F75-3A21-41FC-BE0D-E2B3A9A7DD46}" type="pres">
      <dgm:prSet presAssocID="{34E8610F-94D7-405C-92CE-21B4636F9671}" presName="parTrans" presStyleLbl="bgSibTrans2D1" presStyleIdx="0" presStyleCnt="2" custLinFactNeighborX="6371" custLinFactNeighborY="8986"/>
      <dgm:spPr/>
      <dgm:t>
        <a:bodyPr/>
        <a:lstStyle/>
        <a:p>
          <a:endParaRPr lang="en-GB"/>
        </a:p>
      </dgm:t>
    </dgm:pt>
    <dgm:pt modelId="{35145686-B135-480F-9D66-A7D727B600BF}" type="pres">
      <dgm:prSet presAssocID="{BD7A7D47-B2A6-443A-BBEF-F6BD782FEA0E}" presName="node" presStyleLbl="node1" presStyleIdx="0" presStyleCnt="2">
        <dgm:presLayoutVars>
          <dgm:bulletEnabled val="1"/>
        </dgm:presLayoutVars>
      </dgm:prSet>
      <dgm:spPr/>
      <dgm:t>
        <a:bodyPr/>
        <a:lstStyle/>
        <a:p>
          <a:endParaRPr lang="en-GB"/>
        </a:p>
      </dgm:t>
    </dgm:pt>
    <dgm:pt modelId="{100B9762-D2C0-4B3F-88B2-FEF93E842E9C}" type="pres">
      <dgm:prSet presAssocID="{803103F7-2427-4C12-BB24-7F1B12D7C677}" presName="parTrans" presStyleLbl="bgSibTrans2D1" presStyleIdx="1" presStyleCnt="2" custLinFactNeighborX="-5309" custLinFactNeighborY="17972"/>
      <dgm:spPr/>
      <dgm:t>
        <a:bodyPr/>
        <a:lstStyle/>
        <a:p>
          <a:endParaRPr lang="en-GB"/>
        </a:p>
      </dgm:t>
    </dgm:pt>
    <dgm:pt modelId="{ACDE2BE6-92FC-485E-99F0-DB17D5F86C69}" type="pres">
      <dgm:prSet presAssocID="{43287209-271F-4653-860D-6BFE9DD46D25}" presName="node" presStyleLbl="node1" presStyleIdx="1" presStyleCnt="2">
        <dgm:presLayoutVars>
          <dgm:bulletEnabled val="1"/>
        </dgm:presLayoutVars>
      </dgm:prSet>
      <dgm:spPr/>
      <dgm:t>
        <a:bodyPr/>
        <a:lstStyle/>
        <a:p>
          <a:endParaRPr lang="en-GB"/>
        </a:p>
      </dgm:t>
    </dgm:pt>
  </dgm:ptLst>
  <dgm:cxnLst>
    <dgm:cxn modelId="{F19A1F2D-90F1-44F4-8047-A1C832CE0C09}" type="presOf" srcId="{803103F7-2427-4C12-BB24-7F1B12D7C677}" destId="{100B9762-D2C0-4B3F-88B2-FEF93E842E9C}" srcOrd="0" destOrd="0" presId="urn:microsoft.com/office/officeart/2005/8/layout/radial4"/>
    <dgm:cxn modelId="{DC7384F0-0FE0-4E07-9B1A-8848AB59417B}" srcId="{BD029C1B-7886-41D3-80A7-32B1D8A18D92}" destId="{43287209-271F-4653-860D-6BFE9DD46D25}" srcOrd="1" destOrd="0" parTransId="{803103F7-2427-4C12-BB24-7F1B12D7C677}" sibTransId="{C18BE91E-CB79-4923-A66A-146A7DBC0A7D}"/>
    <dgm:cxn modelId="{B16BCDD5-BAE0-4867-ABB8-1A7D194AEB12}" type="presOf" srcId="{34E8610F-94D7-405C-92CE-21B4636F9671}" destId="{E3082F75-3A21-41FC-BE0D-E2B3A9A7DD46}" srcOrd="0" destOrd="0" presId="urn:microsoft.com/office/officeart/2005/8/layout/radial4"/>
    <dgm:cxn modelId="{5AA3BE2A-708C-45B5-A739-EB6F60037B4A}" srcId="{7F049877-D0DB-42DD-8008-D99800F51D92}" destId="{BD029C1B-7886-41D3-80A7-32B1D8A18D92}" srcOrd="0" destOrd="0" parTransId="{5ADCD32E-10C6-40D3-8226-AC5E27A0F535}" sibTransId="{38AC9432-7633-45B6-8B59-C5BBBDEC608C}"/>
    <dgm:cxn modelId="{0A94E6EE-52D7-42CD-946E-65C6C8D60C7E}" type="presOf" srcId="{BD029C1B-7886-41D3-80A7-32B1D8A18D92}" destId="{885270FA-8191-48A6-9069-A9F1CB06CAF9}" srcOrd="0" destOrd="0" presId="urn:microsoft.com/office/officeart/2005/8/layout/radial4"/>
    <dgm:cxn modelId="{E880D9DC-19B6-4551-A0C1-6ACB1F78610D}" type="presOf" srcId="{7F049877-D0DB-42DD-8008-D99800F51D92}" destId="{BFCBBC6B-6773-4DE1-B192-848C0B2060AA}" srcOrd="0" destOrd="0" presId="urn:microsoft.com/office/officeart/2005/8/layout/radial4"/>
    <dgm:cxn modelId="{1BEED00F-EC0A-4392-A115-92A8F6A292D9}" type="presOf" srcId="{BD7A7D47-B2A6-443A-BBEF-F6BD782FEA0E}" destId="{35145686-B135-480F-9D66-A7D727B600BF}" srcOrd="0" destOrd="0" presId="urn:microsoft.com/office/officeart/2005/8/layout/radial4"/>
    <dgm:cxn modelId="{03D15F3B-E3B3-4B45-A0F8-E937C571135D}" srcId="{BD029C1B-7886-41D3-80A7-32B1D8A18D92}" destId="{BD7A7D47-B2A6-443A-BBEF-F6BD782FEA0E}" srcOrd="0" destOrd="0" parTransId="{34E8610F-94D7-405C-92CE-21B4636F9671}" sibTransId="{6291016E-8144-4601-8166-16C25DEB24AC}"/>
    <dgm:cxn modelId="{0B4BF4E8-B4EC-4C7B-A568-B13F015DFA10}" type="presOf" srcId="{43287209-271F-4653-860D-6BFE9DD46D25}" destId="{ACDE2BE6-92FC-485E-99F0-DB17D5F86C69}" srcOrd="0" destOrd="0" presId="urn:microsoft.com/office/officeart/2005/8/layout/radial4"/>
    <dgm:cxn modelId="{5DDA58B6-A4E8-4DC0-BA66-1CC84089FB73}" type="presParOf" srcId="{BFCBBC6B-6773-4DE1-B192-848C0B2060AA}" destId="{885270FA-8191-48A6-9069-A9F1CB06CAF9}" srcOrd="0" destOrd="0" presId="urn:microsoft.com/office/officeart/2005/8/layout/radial4"/>
    <dgm:cxn modelId="{29587616-3CB3-489E-8E05-CB2F93C3D77C}" type="presParOf" srcId="{BFCBBC6B-6773-4DE1-B192-848C0B2060AA}" destId="{E3082F75-3A21-41FC-BE0D-E2B3A9A7DD46}" srcOrd="1" destOrd="0" presId="urn:microsoft.com/office/officeart/2005/8/layout/radial4"/>
    <dgm:cxn modelId="{32B827C5-833F-45BF-A050-4B52F1337F0B}" type="presParOf" srcId="{BFCBBC6B-6773-4DE1-B192-848C0B2060AA}" destId="{35145686-B135-480F-9D66-A7D727B600BF}" srcOrd="2" destOrd="0" presId="urn:microsoft.com/office/officeart/2005/8/layout/radial4"/>
    <dgm:cxn modelId="{E7B2DC07-8729-4EA9-B43C-D83473E0987D}" type="presParOf" srcId="{BFCBBC6B-6773-4DE1-B192-848C0B2060AA}" destId="{100B9762-D2C0-4B3F-88B2-FEF93E842E9C}" srcOrd="3" destOrd="0" presId="urn:microsoft.com/office/officeart/2005/8/layout/radial4"/>
    <dgm:cxn modelId="{30ADC0C9-1FE3-42C0-98B5-8CA45DB73D12}" type="presParOf" srcId="{BFCBBC6B-6773-4DE1-B192-848C0B2060AA}" destId="{ACDE2BE6-92FC-485E-99F0-DB17D5F86C69}" srcOrd="4" destOrd="0" presId="urn:microsoft.com/office/officeart/2005/8/layout/radial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F049877-D0DB-42DD-8008-D99800F51D92}" type="doc">
      <dgm:prSet loTypeId="urn:microsoft.com/office/officeart/2005/8/layout/radial4" loCatId="relationship" qsTypeId="urn:microsoft.com/office/officeart/2005/8/quickstyle/simple2" qsCatId="simple" csTypeId="urn:microsoft.com/office/officeart/2005/8/colors/accent1_2" csCatId="accent1" phldr="1"/>
      <dgm:spPr/>
      <dgm:t>
        <a:bodyPr/>
        <a:lstStyle/>
        <a:p>
          <a:endParaRPr lang="en-GB"/>
        </a:p>
      </dgm:t>
    </dgm:pt>
    <dgm:pt modelId="{BD029C1B-7886-41D3-80A7-32B1D8A18D92}">
      <dgm:prSet phldrT="[Text]"/>
      <dgm:spPr/>
      <dgm:t>
        <a:bodyPr/>
        <a:lstStyle/>
        <a:p>
          <a:r>
            <a:rPr lang="en-GB" dirty="0" smtClean="0"/>
            <a:t>Outcome</a:t>
          </a:r>
          <a:endParaRPr lang="en-GB" dirty="0"/>
        </a:p>
      </dgm:t>
    </dgm:pt>
    <dgm:pt modelId="{5ADCD32E-10C6-40D3-8226-AC5E27A0F535}" type="parTrans" cxnId="{5AA3BE2A-708C-45B5-A739-EB6F60037B4A}">
      <dgm:prSet/>
      <dgm:spPr/>
      <dgm:t>
        <a:bodyPr/>
        <a:lstStyle/>
        <a:p>
          <a:endParaRPr lang="en-GB"/>
        </a:p>
      </dgm:t>
    </dgm:pt>
    <dgm:pt modelId="{38AC9432-7633-45B6-8B59-C5BBBDEC608C}" type="sibTrans" cxnId="{5AA3BE2A-708C-45B5-A739-EB6F60037B4A}">
      <dgm:prSet/>
      <dgm:spPr/>
      <dgm:t>
        <a:bodyPr/>
        <a:lstStyle/>
        <a:p>
          <a:endParaRPr lang="en-GB"/>
        </a:p>
      </dgm:t>
    </dgm:pt>
    <dgm:pt modelId="{BD7A7D47-B2A6-443A-BBEF-F6BD782FEA0E}">
      <dgm:prSet phldrT="[Text]"/>
      <dgm:spPr/>
      <dgm:t>
        <a:bodyPr/>
        <a:lstStyle/>
        <a:p>
          <a:r>
            <a:rPr lang="en-GB" dirty="0" smtClean="0"/>
            <a:t>Patient factors</a:t>
          </a:r>
          <a:endParaRPr lang="en-GB" dirty="0"/>
        </a:p>
      </dgm:t>
    </dgm:pt>
    <dgm:pt modelId="{34E8610F-94D7-405C-92CE-21B4636F9671}" type="parTrans" cxnId="{03D15F3B-E3B3-4B45-A0F8-E937C571135D}">
      <dgm:prSet/>
      <dgm:spPr>
        <a:solidFill>
          <a:schemeClr val="tx1">
            <a:lumMod val="50000"/>
            <a:lumOff val="50000"/>
          </a:schemeClr>
        </a:solidFill>
      </dgm:spPr>
      <dgm:t>
        <a:bodyPr/>
        <a:lstStyle/>
        <a:p>
          <a:endParaRPr lang="en-GB"/>
        </a:p>
      </dgm:t>
    </dgm:pt>
    <dgm:pt modelId="{6291016E-8144-4601-8166-16C25DEB24AC}" type="sibTrans" cxnId="{03D15F3B-E3B3-4B45-A0F8-E937C571135D}">
      <dgm:prSet/>
      <dgm:spPr/>
      <dgm:t>
        <a:bodyPr/>
        <a:lstStyle/>
        <a:p>
          <a:endParaRPr lang="en-GB"/>
        </a:p>
      </dgm:t>
    </dgm:pt>
    <dgm:pt modelId="{43287209-271F-4653-860D-6BFE9DD46D25}">
      <dgm:prSet phldrT="[Text]"/>
      <dgm:spPr>
        <a:solidFill>
          <a:schemeClr val="accent1">
            <a:hueOff val="0"/>
            <a:satOff val="0"/>
            <a:lumOff val="0"/>
          </a:schemeClr>
        </a:solidFill>
      </dgm:spPr>
      <dgm:t>
        <a:bodyPr/>
        <a:lstStyle/>
        <a:p>
          <a:r>
            <a:rPr lang="en-GB" dirty="0" smtClean="0">
              <a:solidFill>
                <a:schemeClr val="lt1">
                  <a:alpha val="53000"/>
                </a:schemeClr>
              </a:solidFill>
            </a:rPr>
            <a:t>Staffing</a:t>
          </a:r>
          <a:endParaRPr lang="en-GB" dirty="0">
            <a:solidFill>
              <a:schemeClr val="lt1">
                <a:alpha val="53000"/>
              </a:schemeClr>
            </a:solidFill>
          </a:endParaRPr>
        </a:p>
      </dgm:t>
    </dgm:pt>
    <dgm:pt modelId="{803103F7-2427-4C12-BB24-7F1B12D7C677}" type="parTrans" cxnId="{DC7384F0-0FE0-4E07-9B1A-8848AB59417B}">
      <dgm:prSet/>
      <dgm:spPr>
        <a:solidFill>
          <a:schemeClr val="tx1">
            <a:lumMod val="50000"/>
            <a:lumOff val="50000"/>
          </a:schemeClr>
        </a:solidFill>
      </dgm:spPr>
      <dgm:t>
        <a:bodyPr/>
        <a:lstStyle/>
        <a:p>
          <a:endParaRPr lang="en-GB"/>
        </a:p>
      </dgm:t>
    </dgm:pt>
    <dgm:pt modelId="{C18BE91E-CB79-4923-A66A-146A7DBC0A7D}" type="sibTrans" cxnId="{DC7384F0-0FE0-4E07-9B1A-8848AB59417B}">
      <dgm:prSet/>
      <dgm:spPr/>
      <dgm:t>
        <a:bodyPr/>
        <a:lstStyle/>
        <a:p>
          <a:endParaRPr lang="en-GB"/>
        </a:p>
      </dgm:t>
    </dgm:pt>
    <dgm:pt modelId="{BFCBBC6B-6773-4DE1-B192-848C0B2060AA}" type="pres">
      <dgm:prSet presAssocID="{7F049877-D0DB-42DD-8008-D99800F51D92}" presName="cycle" presStyleCnt="0">
        <dgm:presLayoutVars>
          <dgm:chMax val="1"/>
          <dgm:dir/>
          <dgm:animLvl val="ctr"/>
          <dgm:resizeHandles val="exact"/>
        </dgm:presLayoutVars>
      </dgm:prSet>
      <dgm:spPr/>
      <dgm:t>
        <a:bodyPr/>
        <a:lstStyle/>
        <a:p>
          <a:endParaRPr lang="en-GB"/>
        </a:p>
      </dgm:t>
    </dgm:pt>
    <dgm:pt modelId="{885270FA-8191-48A6-9069-A9F1CB06CAF9}" type="pres">
      <dgm:prSet presAssocID="{BD029C1B-7886-41D3-80A7-32B1D8A18D92}" presName="centerShape" presStyleLbl="node0" presStyleIdx="0" presStyleCnt="1"/>
      <dgm:spPr/>
      <dgm:t>
        <a:bodyPr/>
        <a:lstStyle/>
        <a:p>
          <a:endParaRPr lang="en-GB"/>
        </a:p>
      </dgm:t>
    </dgm:pt>
    <dgm:pt modelId="{E3082F75-3A21-41FC-BE0D-E2B3A9A7DD46}" type="pres">
      <dgm:prSet presAssocID="{34E8610F-94D7-405C-92CE-21B4636F9671}" presName="parTrans" presStyleLbl="bgSibTrans2D1" presStyleIdx="0" presStyleCnt="2" custLinFactNeighborX="6371" custLinFactNeighborY="8986"/>
      <dgm:spPr/>
      <dgm:t>
        <a:bodyPr/>
        <a:lstStyle/>
        <a:p>
          <a:endParaRPr lang="en-GB"/>
        </a:p>
      </dgm:t>
    </dgm:pt>
    <dgm:pt modelId="{35145686-B135-480F-9D66-A7D727B600BF}" type="pres">
      <dgm:prSet presAssocID="{BD7A7D47-B2A6-443A-BBEF-F6BD782FEA0E}" presName="node" presStyleLbl="node1" presStyleIdx="0" presStyleCnt="2">
        <dgm:presLayoutVars>
          <dgm:bulletEnabled val="1"/>
        </dgm:presLayoutVars>
      </dgm:prSet>
      <dgm:spPr/>
      <dgm:t>
        <a:bodyPr/>
        <a:lstStyle/>
        <a:p>
          <a:endParaRPr lang="en-GB"/>
        </a:p>
      </dgm:t>
    </dgm:pt>
    <dgm:pt modelId="{100B9762-D2C0-4B3F-88B2-FEF93E842E9C}" type="pres">
      <dgm:prSet presAssocID="{803103F7-2427-4C12-BB24-7F1B12D7C677}" presName="parTrans" presStyleLbl="bgSibTrans2D1" presStyleIdx="1" presStyleCnt="2" custScaleX="51347" custLinFactNeighborX="-33440" custLinFactNeighborY="74403"/>
      <dgm:spPr>
        <a:prstGeom prst="leftRightArrow">
          <a:avLst/>
        </a:prstGeom>
      </dgm:spPr>
      <dgm:t>
        <a:bodyPr/>
        <a:lstStyle/>
        <a:p>
          <a:endParaRPr lang="en-GB"/>
        </a:p>
      </dgm:t>
    </dgm:pt>
    <dgm:pt modelId="{ACDE2BE6-92FC-485E-99F0-DB17D5F86C69}" type="pres">
      <dgm:prSet presAssocID="{43287209-271F-4653-860D-6BFE9DD46D25}" presName="node" presStyleLbl="node1" presStyleIdx="1" presStyleCnt="2">
        <dgm:presLayoutVars>
          <dgm:bulletEnabled val="1"/>
        </dgm:presLayoutVars>
      </dgm:prSet>
      <dgm:spPr/>
      <dgm:t>
        <a:bodyPr/>
        <a:lstStyle/>
        <a:p>
          <a:endParaRPr lang="en-GB"/>
        </a:p>
      </dgm:t>
    </dgm:pt>
  </dgm:ptLst>
  <dgm:cxnLst>
    <dgm:cxn modelId="{5C961B90-08ED-4CE6-9B62-49489421F408}" type="presOf" srcId="{7F049877-D0DB-42DD-8008-D99800F51D92}" destId="{BFCBBC6B-6773-4DE1-B192-848C0B2060AA}" srcOrd="0" destOrd="0" presId="urn:microsoft.com/office/officeart/2005/8/layout/radial4"/>
    <dgm:cxn modelId="{5AA3BE2A-708C-45B5-A739-EB6F60037B4A}" srcId="{7F049877-D0DB-42DD-8008-D99800F51D92}" destId="{BD029C1B-7886-41D3-80A7-32B1D8A18D92}" srcOrd="0" destOrd="0" parTransId="{5ADCD32E-10C6-40D3-8226-AC5E27A0F535}" sibTransId="{38AC9432-7633-45B6-8B59-C5BBBDEC608C}"/>
    <dgm:cxn modelId="{D6D411AC-6DEE-4F01-806B-204AEBF403D7}" type="presOf" srcId="{803103F7-2427-4C12-BB24-7F1B12D7C677}" destId="{100B9762-D2C0-4B3F-88B2-FEF93E842E9C}" srcOrd="0" destOrd="0" presId="urn:microsoft.com/office/officeart/2005/8/layout/radial4"/>
    <dgm:cxn modelId="{DC7384F0-0FE0-4E07-9B1A-8848AB59417B}" srcId="{BD029C1B-7886-41D3-80A7-32B1D8A18D92}" destId="{43287209-271F-4653-860D-6BFE9DD46D25}" srcOrd="1" destOrd="0" parTransId="{803103F7-2427-4C12-BB24-7F1B12D7C677}" sibTransId="{C18BE91E-CB79-4923-A66A-146A7DBC0A7D}"/>
    <dgm:cxn modelId="{CB98860E-A45F-44F2-BF57-CE2D33258447}" type="presOf" srcId="{BD7A7D47-B2A6-443A-BBEF-F6BD782FEA0E}" destId="{35145686-B135-480F-9D66-A7D727B600BF}" srcOrd="0" destOrd="0" presId="urn:microsoft.com/office/officeart/2005/8/layout/radial4"/>
    <dgm:cxn modelId="{C25E56D7-B41B-4718-9B99-07DC27479800}" type="presOf" srcId="{43287209-271F-4653-860D-6BFE9DD46D25}" destId="{ACDE2BE6-92FC-485E-99F0-DB17D5F86C69}" srcOrd="0" destOrd="0" presId="urn:microsoft.com/office/officeart/2005/8/layout/radial4"/>
    <dgm:cxn modelId="{7E65A41C-AB30-45A8-87E8-DFE2B61E64F3}" type="presOf" srcId="{BD029C1B-7886-41D3-80A7-32B1D8A18D92}" destId="{885270FA-8191-48A6-9069-A9F1CB06CAF9}" srcOrd="0" destOrd="0" presId="urn:microsoft.com/office/officeart/2005/8/layout/radial4"/>
    <dgm:cxn modelId="{E4966018-6949-407B-8BDB-05FE1140DC9C}" type="presOf" srcId="{34E8610F-94D7-405C-92CE-21B4636F9671}" destId="{E3082F75-3A21-41FC-BE0D-E2B3A9A7DD46}" srcOrd="0" destOrd="0" presId="urn:microsoft.com/office/officeart/2005/8/layout/radial4"/>
    <dgm:cxn modelId="{03D15F3B-E3B3-4B45-A0F8-E937C571135D}" srcId="{BD029C1B-7886-41D3-80A7-32B1D8A18D92}" destId="{BD7A7D47-B2A6-443A-BBEF-F6BD782FEA0E}" srcOrd="0" destOrd="0" parTransId="{34E8610F-94D7-405C-92CE-21B4636F9671}" sibTransId="{6291016E-8144-4601-8166-16C25DEB24AC}"/>
    <dgm:cxn modelId="{C0216C17-2C5C-4336-BA4E-13C23E4A1FD7}" type="presParOf" srcId="{BFCBBC6B-6773-4DE1-B192-848C0B2060AA}" destId="{885270FA-8191-48A6-9069-A9F1CB06CAF9}" srcOrd="0" destOrd="0" presId="urn:microsoft.com/office/officeart/2005/8/layout/radial4"/>
    <dgm:cxn modelId="{5CE4C2CE-6611-4737-9EA7-CDEB29E7E8C3}" type="presParOf" srcId="{BFCBBC6B-6773-4DE1-B192-848C0B2060AA}" destId="{E3082F75-3A21-41FC-BE0D-E2B3A9A7DD46}" srcOrd="1" destOrd="0" presId="urn:microsoft.com/office/officeart/2005/8/layout/radial4"/>
    <dgm:cxn modelId="{8BF8F4F1-13AA-4762-9907-B9785C1A6D87}" type="presParOf" srcId="{BFCBBC6B-6773-4DE1-B192-848C0B2060AA}" destId="{35145686-B135-480F-9D66-A7D727B600BF}" srcOrd="2" destOrd="0" presId="urn:microsoft.com/office/officeart/2005/8/layout/radial4"/>
    <dgm:cxn modelId="{91912464-B12A-41F6-A61D-3BCBFFF1577E}" type="presParOf" srcId="{BFCBBC6B-6773-4DE1-B192-848C0B2060AA}" destId="{100B9762-D2C0-4B3F-88B2-FEF93E842E9C}" srcOrd="3" destOrd="0" presId="urn:microsoft.com/office/officeart/2005/8/layout/radial4"/>
    <dgm:cxn modelId="{5C9B4B26-F9F5-4A42-AEEA-89622640ECDA}" type="presParOf" srcId="{BFCBBC6B-6773-4DE1-B192-848C0B2060AA}" destId="{ACDE2BE6-92FC-485E-99F0-DB17D5F86C69}" srcOrd="4" destOrd="0" presId="urn:microsoft.com/office/officeart/2005/8/layout/radial4"/>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5270FA-8191-48A6-9069-A9F1CB06CAF9}">
      <dsp:nvSpPr>
        <dsp:cNvPr id="0" name=""/>
        <dsp:cNvSpPr/>
      </dsp:nvSpPr>
      <dsp:spPr>
        <a:xfrm>
          <a:off x="1326701" y="558151"/>
          <a:ext cx="881797" cy="881797"/>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dirty="0" smtClean="0"/>
            <a:t>Outcome</a:t>
          </a:r>
          <a:endParaRPr lang="en-GB" sz="1200" kern="1200" dirty="0"/>
        </a:p>
      </dsp:txBody>
      <dsp:txXfrm>
        <a:off x="1455837" y="687287"/>
        <a:ext cx="623525" cy="623525"/>
      </dsp:txXfrm>
    </dsp:sp>
    <dsp:sp modelId="{E3082F75-3A21-41FC-BE0D-E2B3A9A7DD46}">
      <dsp:nvSpPr>
        <dsp:cNvPr id="0" name=""/>
        <dsp:cNvSpPr/>
      </dsp:nvSpPr>
      <dsp:spPr>
        <a:xfrm rot="12900000">
          <a:off x="758195" y="403688"/>
          <a:ext cx="677189" cy="251312"/>
        </a:xfrm>
        <a:prstGeom prst="leftArrow">
          <a:avLst>
            <a:gd name="adj1" fmla="val 60000"/>
            <a:gd name="adj2" fmla="val 50000"/>
          </a:avLst>
        </a:prstGeom>
        <a:solidFill>
          <a:schemeClr val="tx1">
            <a:lumMod val="50000"/>
            <a:lumOff val="50000"/>
          </a:schemeClr>
        </a:solidFill>
        <a:ln>
          <a:noFill/>
        </a:ln>
        <a:effectLst/>
      </dsp:spPr>
      <dsp:style>
        <a:lnRef idx="0">
          <a:scrgbClr r="0" g="0" b="0"/>
        </a:lnRef>
        <a:fillRef idx="1">
          <a:scrgbClr r="0" g="0" b="0"/>
        </a:fillRef>
        <a:effectRef idx="1">
          <a:scrgbClr r="0" g="0" b="0"/>
        </a:effectRef>
        <a:fontRef idx="minor">
          <a:schemeClr val="lt1"/>
        </a:fontRef>
      </dsp:style>
    </dsp:sp>
    <dsp:sp modelId="{35145686-B135-480F-9D66-A7D727B600BF}">
      <dsp:nvSpPr>
        <dsp:cNvPr id="0" name=""/>
        <dsp:cNvSpPr/>
      </dsp:nvSpPr>
      <dsp:spPr>
        <a:xfrm>
          <a:off x="400576" y="51"/>
          <a:ext cx="837707" cy="67016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lvl="0" algn="ctr" defTabSz="800100">
            <a:lnSpc>
              <a:spcPct val="90000"/>
            </a:lnSpc>
            <a:spcBef>
              <a:spcPct val="0"/>
            </a:spcBef>
            <a:spcAft>
              <a:spcPct val="35000"/>
            </a:spcAft>
          </a:pPr>
          <a:r>
            <a:rPr lang="en-GB" sz="1800" kern="1200" dirty="0" smtClean="0"/>
            <a:t>Patient factors</a:t>
          </a:r>
          <a:endParaRPr lang="en-GB" sz="1800" kern="1200" dirty="0"/>
        </a:p>
      </dsp:txBody>
      <dsp:txXfrm>
        <a:off x="420204" y="19679"/>
        <a:ext cx="798451" cy="630910"/>
      </dsp:txXfrm>
    </dsp:sp>
    <dsp:sp modelId="{100B9762-D2C0-4B3F-88B2-FEF93E842E9C}">
      <dsp:nvSpPr>
        <dsp:cNvPr id="0" name=""/>
        <dsp:cNvSpPr/>
      </dsp:nvSpPr>
      <dsp:spPr>
        <a:xfrm rot="19500000">
          <a:off x="2099814" y="403688"/>
          <a:ext cx="677189" cy="251312"/>
        </a:xfrm>
        <a:prstGeom prst="leftArrow">
          <a:avLst>
            <a:gd name="adj1" fmla="val 60000"/>
            <a:gd name="adj2" fmla="val 50000"/>
          </a:avLst>
        </a:prstGeom>
        <a:solidFill>
          <a:schemeClr val="tx1">
            <a:lumMod val="50000"/>
            <a:lumOff val="50000"/>
          </a:schemeClr>
        </a:solidFill>
        <a:ln>
          <a:noFill/>
        </a:ln>
        <a:effectLst/>
      </dsp:spPr>
      <dsp:style>
        <a:lnRef idx="0">
          <a:scrgbClr r="0" g="0" b="0"/>
        </a:lnRef>
        <a:fillRef idx="1">
          <a:scrgbClr r="0" g="0" b="0"/>
        </a:fillRef>
        <a:effectRef idx="1">
          <a:scrgbClr r="0" g="0" b="0"/>
        </a:effectRef>
        <a:fontRef idx="minor">
          <a:schemeClr val="lt1"/>
        </a:fontRef>
      </dsp:style>
    </dsp:sp>
    <dsp:sp modelId="{ACDE2BE6-92FC-485E-99F0-DB17D5F86C69}">
      <dsp:nvSpPr>
        <dsp:cNvPr id="0" name=""/>
        <dsp:cNvSpPr/>
      </dsp:nvSpPr>
      <dsp:spPr>
        <a:xfrm>
          <a:off x="2296916" y="51"/>
          <a:ext cx="837707" cy="67016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lvl="0" algn="ctr" defTabSz="800100">
            <a:lnSpc>
              <a:spcPct val="90000"/>
            </a:lnSpc>
            <a:spcBef>
              <a:spcPct val="0"/>
            </a:spcBef>
            <a:spcAft>
              <a:spcPct val="35000"/>
            </a:spcAft>
          </a:pPr>
          <a:r>
            <a:rPr lang="en-GB" sz="1800" kern="1200" dirty="0" smtClean="0"/>
            <a:t>Staffing</a:t>
          </a:r>
          <a:endParaRPr lang="en-GB" sz="1800" kern="1200" dirty="0"/>
        </a:p>
      </dsp:txBody>
      <dsp:txXfrm>
        <a:off x="2316544" y="19679"/>
        <a:ext cx="798451" cy="63091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5270FA-8191-48A6-9069-A9F1CB06CAF9}">
      <dsp:nvSpPr>
        <dsp:cNvPr id="0" name=""/>
        <dsp:cNvSpPr/>
      </dsp:nvSpPr>
      <dsp:spPr>
        <a:xfrm>
          <a:off x="1326701" y="558151"/>
          <a:ext cx="881797" cy="881797"/>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dirty="0" smtClean="0"/>
            <a:t>Outcome</a:t>
          </a:r>
          <a:endParaRPr lang="en-GB" sz="1200" kern="1200" dirty="0"/>
        </a:p>
      </dsp:txBody>
      <dsp:txXfrm>
        <a:off x="1455837" y="687287"/>
        <a:ext cx="623525" cy="623525"/>
      </dsp:txXfrm>
    </dsp:sp>
    <dsp:sp modelId="{E3082F75-3A21-41FC-BE0D-E2B3A9A7DD46}">
      <dsp:nvSpPr>
        <dsp:cNvPr id="0" name=""/>
        <dsp:cNvSpPr/>
      </dsp:nvSpPr>
      <dsp:spPr>
        <a:xfrm rot="12900000">
          <a:off x="801339" y="426271"/>
          <a:ext cx="677189" cy="251312"/>
        </a:xfrm>
        <a:prstGeom prst="leftArrow">
          <a:avLst>
            <a:gd name="adj1" fmla="val 60000"/>
            <a:gd name="adj2" fmla="val 50000"/>
          </a:avLst>
        </a:prstGeom>
        <a:solidFill>
          <a:schemeClr val="tx1">
            <a:lumMod val="50000"/>
            <a:lumOff val="50000"/>
          </a:schemeClr>
        </a:solidFill>
        <a:ln>
          <a:noFill/>
        </a:ln>
        <a:effectLst/>
      </dsp:spPr>
      <dsp:style>
        <a:lnRef idx="0">
          <a:scrgbClr r="0" g="0" b="0"/>
        </a:lnRef>
        <a:fillRef idx="1">
          <a:scrgbClr r="0" g="0" b="0"/>
        </a:fillRef>
        <a:effectRef idx="1">
          <a:scrgbClr r="0" g="0" b="0"/>
        </a:effectRef>
        <a:fontRef idx="minor">
          <a:schemeClr val="lt1"/>
        </a:fontRef>
      </dsp:style>
    </dsp:sp>
    <dsp:sp modelId="{35145686-B135-480F-9D66-A7D727B600BF}">
      <dsp:nvSpPr>
        <dsp:cNvPr id="0" name=""/>
        <dsp:cNvSpPr/>
      </dsp:nvSpPr>
      <dsp:spPr>
        <a:xfrm>
          <a:off x="400576" y="51"/>
          <a:ext cx="837707" cy="67016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lvl="0" algn="ctr" defTabSz="800100">
            <a:lnSpc>
              <a:spcPct val="90000"/>
            </a:lnSpc>
            <a:spcBef>
              <a:spcPct val="0"/>
            </a:spcBef>
            <a:spcAft>
              <a:spcPct val="35000"/>
            </a:spcAft>
          </a:pPr>
          <a:r>
            <a:rPr lang="en-GB" sz="1800" kern="1200" dirty="0" smtClean="0"/>
            <a:t>Patient factors</a:t>
          </a:r>
          <a:endParaRPr lang="en-GB" sz="1800" kern="1200" dirty="0"/>
        </a:p>
      </dsp:txBody>
      <dsp:txXfrm>
        <a:off x="420204" y="19679"/>
        <a:ext cx="798451" cy="630910"/>
      </dsp:txXfrm>
    </dsp:sp>
    <dsp:sp modelId="{100B9762-D2C0-4B3F-88B2-FEF93E842E9C}">
      <dsp:nvSpPr>
        <dsp:cNvPr id="0" name=""/>
        <dsp:cNvSpPr/>
      </dsp:nvSpPr>
      <dsp:spPr>
        <a:xfrm rot="19500000">
          <a:off x="2063862" y="448854"/>
          <a:ext cx="677189" cy="251312"/>
        </a:xfrm>
        <a:prstGeom prst="leftArrow">
          <a:avLst>
            <a:gd name="adj1" fmla="val 60000"/>
            <a:gd name="adj2" fmla="val 50000"/>
          </a:avLst>
        </a:prstGeom>
        <a:solidFill>
          <a:schemeClr val="tx1">
            <a:lumMod val="50000"/>
            <a:lumOff val="50000"/>
          </a:schemeClr>
        </a:solidFill>
        <a:ln>
          <a:noFill/>
        </a:ln>
        <a:effectLst/>
      </dsp:spPr>
      <dsp:style>
        <a:lnRef idx="0">
          <a:scrgbClr r="0" g="0" b="0"/>
        </a:lnRef>
        <a:fillRef idx="1">
          <a:scrgbClr r="0" g="0" b="0"/>
        </a:fillRef>
        <a:effectRef idx="1">
          <a:scrgbClr r="0" g="0" b="0"/>
        </a:effectRef>
        <a:fontRef idx="minor">
          <a:schemeClr val="lt1"/>
        </a:fontRef>
      </dsp:style>
    </dsp:sp>
    <dsp:sp modelId="{ACDE2BE6-92FC-485E-99F0-DB17D5F86C69}">
      <dsp:nvSpPr>
        <dsp:cNvPr id="0" name=""/>
        <dsp:cNvSpPr/>
      </dsp:nvSpPr>
      <dsp:spPr>
        <a:xfrm>
          <a:off x="2296916" y="51"/>
          <a:ext cx="837707" cy="67016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lvl="0" algn="ctr" defTabSz="800100">
            <a:lnSpc>
              <a:spcPct val="90000"/>
            </a:lnSpc>
            <a:spcBef>
              <a:spcPct val="0"/>
            </a:spcBef>
            <a:spcAft>
              <a:spcPct val="35000"/>
            </a:spcAft>
          </a:pPr>
          <a:r>
            <a:rPr lang="en-GB" sz="1800" kern="1200" dirty="0" smtClean="0"/>
            <a:t>Staffing</a:t>
          </a:r>
          <a:endParaRPr lang="en-GB" sz="1800" kern="1200" dirty="0"/>
        </a:p>
      </dsp:txBody>
      <dsp:txXfrm>
        <a:off x="2316544" y="19679"/>
        <a:ext cx="798451" cy="63091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5270FA-8191-48A6-9069-A9F1CB06CAF9}">
      <dsp:nvSpPr>
        <dsp:cNvPr id="0" name=""/>
        <dsp:cNvSpPr/>
      </dsp:nvSpPr>
      <dsp:spPr>
        <a:xfrm>
          <a:off x="1326701" y="558151"/>
          <a:ext cx="881797" cy="881797"/>
        </a:xfrm>
        <a:prstGeom prst="ellipse">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dirty="0" smtClean="0"/>
            <a:t>Outcome</a:t>
          </a:r>
          <a:endParaRPr lang="en-GB" sz="1200" kern="1200" dirty="0"/>
        </a:p>
      </dsp:txBody>
      <dsp:txXfrm>
        <a:off x="1455837" y="687287"/>
        <a:ext cx="623525" cy="623525"/>
      </dsp:txXfrm>
    </dsp:sp>
    <dsp:sp modelId="{E3082F75-3A21-41FC-BE0D-E2B3A9A7DD46}">
      <dsp:nvSpPr>
        <dsp:cNvPr id="0" name=""/>
        <dsp:cNvSpPr/>
      </dsp:nvSpPr>
      <dsp:spPr>
        <a:xfrm rot="12900000">
          <a:off x="801339" y="426271"/>
          <a:ext cx="677189" cy="251312"/>
        </a:xfrm>
        <a:prstGeom prst="leftArrow">
          <a:avLst>
            <a:gd name="adj1" fmla="val 60000"/>
            <a:gd name="adj2" fmla="val 50000"/>
          </a:avLst>
        </a:prstGeom>
        <a:solidFill>
          <a:schemeClr val="tx1">
            <a:lumMod val="50000"/>
            <a:lumOff val="50000"/>
          </a:schemeClr>
        </a:solidFill>
        <a:ln>
          <a:noFill/>
        </a:ln>
        <a:effectLst/>
      </dsp:spPr>
      <dsp:style>
        <a:lnRef idx="0">
          <a:scrgbClr r="0" g="0" b="0"/>
        </a:lnRef>
        <a:fillRef idx="1">
          <a:scrgbClr r="0" g="0" b="0"/>
        </a:fillRef>
        <a:effectRef idx="1">
          <a:scrgbClr r="0" g="0" b="0"/>
        </a:effectRef>
        <a:fontRef idx="minor">
          <a:schemeClr val="lt1"/>
        </a:fontRef>
      </dsp:style>
    </dsp:sp>
    <dsp:sp modelId="{35145686-B135-480F-9D66-A7D727B600BF}">
      <dsp:nvSpPr>
        <dsp:cNvPr id="0" name=""/>
        <dsp:cNvSpPr/>
      </dsp:nvSpPr>
      <dsp:spPr>
        <a:xfrm>
          <a:off x="400576" y="51"/>
          <a:ext cx="837707" cy="670166"/>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lvl="0" algn="ctr" defTabSz="800100">
            <a:lnSpc>
              <a:spcPct val="90000"/>
            </a:lnSpc>
            <a:spcBef>
              <a:spcPct val="0"/>
            </a:spcBef>
            <a:spcAft>
              <a:spcPct val="35000"/>
            </a:spcAft>
          </a:pPr>
          <a:r>
            <a:rPr lang="en-GB" sz="1800" kern="1200" dirty="0" smtClean="0"/>
            <a:t>Patient factors</a:t>
          </a:r>
          <a:endParaRPr lang="en-GB" sz="1800" kern="1200" dirty="0"/>
        </a:p>
      </dsp:txBody>
      <dsp:txXfrm>
        <a:off x="420204" y="19679"/>
        <a:ext cx="798451" cy="630910"/>
      </dsp:txXfrm>
    </dsp:sp>
    <dsp:sp modelId="{100B9762-D2C0-4B3F-88B2-FEF93E842E9C}">
      <dsp:nvSpPr>
        <dsp:cNvPr id="0" name=""/>
        <dsp:cNvSpPr/>
      </dsp:nvSpPr>
      <dsp:spPr>
        <a:xfrm rot="19500000">
          <a:off x="2038098" y="590672"/>
          <a:ext cx="347716" cy="251312"/>
        </a:xfrm>
        <a:prstGeom prst="leftRightArrow">
          <a:avLst/>
        </a:prstGeom>
        <a:solidFill>
          <a:schemeClr val="tx1">
            <a:lumMod val="50000"/>
            <a:lumOff val="50000"/>
          </a:schemeClr>
        </a:solidFill>
        <a:ln>
          <a:noFill/>
        </a:ln>
        <a:effectLst/>
      </dsp:spPr>
      <dsp:style>
        <a:lnRef idx="0">
          <a:scrgbClr r="0" g="0" b="0"/>
        </a:lnRef>
        <a:fillRef idx="1">
          <a:scrgbClr r="0" g="0" b="0"/>
        </a:fillRef>
        <a:effectRef idx="1">
          <a:scrgbClr r="0" g="0" b="0"/>
        </a:effectRef>
        <a:fontRef idx="minor">
          <a:schemeClr val="lt1"/>
        </a:fontRef>
      </dsp:style>
    </dsp:sp>
    <dsp:sp modelId="{ACDE2BE6-92FC-485E-99F0-DB17D5F86C69}">
      <dsp:nvSpPr>
        <dsp:cNvPr id="0" name=""/>
        <dsp:cNvSpPr/>
      </dsp:nvSpPr>
      <dsp:spPr>
        <a:xfrm>
          <a:off x="2296916" y="51"/>
          <a:ext cx="837707" cy="670166"/>
        </a:xfrm>
        <a:prstGeom prst="roundRect">
          <a:avLst>
            <a:gd name="adj" fmla="val 10000"/>
          </a:avLst>
        </a:prstGeom>
        <a:solidFill>
          <a:schemeClr val="accent1">
            <a:hueOff val="0"/>
            <a:satOff val="0"/>
            <a:lum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4290" tIns="34290" rIns="34290" bIns="34290" numCol="1" spcCol="1270" anchor="ctr" anchorCtr="0">
          <a:noAutofit/>
        </a:bodyPr>
        <a:lstStyle/>
        <a:p>
          <a:pPr lvl="0" algn="ctr" defTabSz="800100">
            <a:lnSpc>
              <a:spcPct val="90000"/>
            </a:lnSpc>
            <a:spcBef>
              <a:spcPct val="0"/>
            </a:spcBef>
            <a:spcAft>
              <a:spcPct val="35000"/>
            </a:spcAft>
          </a:pPr>
          <a:r>
            <a:rPr lang="en-GB" sz="1800" kern="1200" dirty="0" smtClean="0">
              <a:solidFill>
                <a:schemeClr val="lt1">
                  <a:alpha val="53000"/>
                </a:schemeClr>
              </a:solidFill>
            </a:rPr>
            <a:t>Staffing</a:t>
          </a:r>
          <a:endParaRPr lang="en-GB" sz="1800" kern="1200" dirty="0">
            <a:solidFill>
              <a:schemeClr val="lt1">
                <a:alpha val="53000"/>
              </a:schemeClr>
            </a:solidFill>
          </a:endParaRPr>
        </a:p>
      </dsp:txBody>
      <dsp:txXfrm>
        <a:off x="2316544" y="19679"/>
        <a:ext cx="798451" cy="630910"/>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9A2CD-5924-4D95-BBA1-AB8CEA8C6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2564</Words>
  <Characters>128621</Characters>
  <Application>Microsoft Office Word</Application>
  <DocSecurity>4</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0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Griffiths</dc:creator>
  <cp:lastModifiedBy>Durrant P.</cp:lastModifiedBy>
  <cp:revision>2</cp:revision>
  <cp:lastPrinted>2015-12-04T11:42:00Z</cp:lastPrinted>
  <dcterms:created xsi:type="dcterms:W3CDTF">2016-03-21T12:17:00Z</dcterms:created>
  <dcterms:modified xsi:type="dcterms:W3CDTF">2016-03-21T12:17:00Z</dcterms:modified>
</cp:coreProperties>
</file>